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55168" behindDoc="0" locked="0" layoutInCell="1" allowOverlap="1">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57216" behindDoc="0" locked="0" layoutInCell="1" allowOverlap="1">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1D7A7B"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集体行为</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DA64D9">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180522">
        <w:rPr>
          <w:rFonts w:ascii="楷体_GB2312" w:eastAsia="楷体_GB2312" w:hAnsi="Times New Roman"/>
          <w:sz w:val="32"/>
          <w:szCs w:val="32"/>
        </w:rPr>
        <w:t>7</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AB5DF8" w:rsidRDefault="00DF08AA" w:rsidP="001D1093">
      <w:pPr>
        <w:spacing w:beforeLines="100" w:before="312"/>
        <w:ind w:firstLineChars="0" w:firstLine="0"/>
        <w:jc w:val="center"/>
        <w:rPr>
          <w:b/>
          <w:sz w:val="32"/>
          <w:szCs w:val="32"/>
        </w:rPr>
      </w:pPr>
      <w:r>
        <w:rPr>
          <w:b/>
          <w:sz w:val="32"/>
          <w:szCs w:val="32"/>
        </w:rPr>
        <w:t xml:space="preserve">Research on the </w:t>
      </w:r>
      <w:r w:rsidR="00DC797B">
        <w:rPr>
          <w:b/>
          <w:sz w:val="32"/>
          <w:szCs w:val="32"/>
        </w:rPr>
        <w:t>R</w:t>
      </w:r>
      <w:r>
        <w:rPr>
          <w:b/>
          <w:sz w:val="32"/>
          <w:szCs w:val="32"/>
        </w:rPr>
        <w:t xml:space="preserve">ecognition and </w:t>
      </w:r>
      <w:r w:rsidR="00DC797B">
        <w:rPr>
          <w:b/>
          <w:sz w:val="32"/>
          <w:szCs w:val="32"/>
        </w:rPr>
        <w:t>S</w:t>
      </w:r>
      <w:r>
        <w:rPr>
          <w:b/>
          <w:sz w:val="32"/>
          <w:szCs w:val="32"/>
        </w:rPr>
        <w:t xml:space="preserve">imulation of </w:t>
      </w:r>
    </w:p>
    <w:p w:rsidR="0064649E" w:rsidRPr="00E76F42" w:rsidRDefault="00DC797B" w:rsidP="001D1093">
      <w:pPr>
        <w:spacing w:beforeLines="100" w:before="312"/>
        <w:ind w:firstLineChars="0" w:firstLine="0"/>
        <w:jc w:val="center"/>
        <w:rPr>
          <w:b/>
          <w:sz w:val="32"/>
          <w:szCs w:val="32"/>
        </w:rPr>
      </w:pPr>
      <w:r>
        <w:rPr>
          <w:b/>
          <w:sz w:val="32"/>
          <w:szCs w:val="32"/>
        </w:rPr>
        <w:t>C</w:t>
      </w:r>
      <w:r w:rsidR="00DF08AA">
        <w:rPr>
          <w:b/>
          <w:sz w:val="32"/>
          <w:szCs w:val="32"/>
        </w:rPr>
        <w:t xml:space="preserve">ollective </w:t>
      </w:r>
      <w:r>
        <w:rPr>
          <w:b/>
          <w:sz w:val="32"/>
          <w:szCs w:val="32"/>
        </w:rPr>
        <w:t>B</w:t>
      </w:r>
      <w:r w:rsidR="00DF08AA">
        <w:rPr>
          <w:b/>
          <w:sz w:val="32"/>
          <w:szCs w:val="32"/>
        </w:rPr>
        <w:t>ehavior</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9A63FF">
        <w:rPr>
          <w:rFonts w:hint="eastAsia"/>
          <w:sz w:val="32"/>
          <w:szCs w:val="32"/>
        </w:rPr>
        <w:t xml:space="preserve"> 2017</w:t>
      </w:r>
    </w:p>
    <w:p w:rsidR="00C21FAE" w:rsidRDefault="00317D0C" w:rsidP="006E17A7">
      <w:pPr>
        <w:widowControl/>
        <w:ind w:firstLine="643"/>
        <w:jc w:val="left"/>
        <w:rPr>
          <w:rFonts w:ascii="Arial" w:eastAsia="黑体" w:hAnsi="Arial" w:cs="宋体"/>
          <w:b/>
          <w:bCs/>
          <w:sz w:val="32"/>
          <w:szCs w:val="20"/>
        </w:rPr>
        <w:sectPr w:rsidR="00C21FAE" w:rsidSect="00DA64D9">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DA64D9">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477443116"/>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DA64D9">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477443117"/>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5B7218">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477443118"/>
      <w:r w:rsidRPr="00BD6B24">
        <w:rPr>
          <w:rFonts w:hint="eastAsia"/>
          <w:szCs w:val="32"/>
        </w:rPr>
        <w:lastRenderedPageBreak/>
        <w:t>目录</w:t>
      </w:r>
      <w:bookmarkEnd w:id="0"/>
      <w:bookmarkEnd w:id="4"/>
    </w:p>
    <w:p w:rsidR="00961A9E"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477443116" w:history="1">
        <w:r w:rsidR="00961A9E" w:rsidRPr="00CB0ED0">
          <w:rPr>
            <w:rStyle w:val="af0"/>
            <w:rFonts w:hint="eastAsia"/>
            <w:noProof/>
          </w:rPr>
          <w:t>摘</w:t>
        </w:r>
        <w:r w:rsidR="00961A9E" w:rsidRPr="00CB0ED0">
          <w:rPr>
            <w:rStyle w:val="af0"/>
            <w:noProof/>
          </w:rPr>
          <w:t xml:space="preserve"> </w:t>
        </w:r>
        <w:r w:rsidR="00961A9E" w:rsidRPr="00CB0ED0">
          <w:rPr>
            <w:rStyle w:val="af0"/>
            <w:rFonts w:hint="eastAsia"/>
            <w:noProof/>
          </w:rPr>
          <w:t>要</w:t>
        </w:r>
        <w:r w:rsidR="00961A9E">
          <w:rPr>
            <w:noProof/>
            <w:webHidden/>
          </w:rPr>
          <w:tab/>
        </w:r>
        <w:r w:rsidR="00961A9E">
          <w:rPr>
            <w:noProof/>
            <w:webHidden/>
          </w:rPr>
          <w:fldChar w:fldCharType="begin"/>
        </w:r>
        <w:r w:rsidR="00961A9E">
          <w:rPr>
            <w:noProof/>
            <w:webHidden/>
          </w:rPr>
          <w:instrText xml:space="preserve"> PAGEREF _Toc477443116 \h </w:instrText>
        </w:r>
        <w:r w:rsidR="00961A9E">
          <w:rPr>
            <w:noProof/>
            <w:webHidden/>
          </w:rPr>
        </w:r>
        <w:r w:rsidR="00961A9E">
          <w:rPr>
            <w:noProof/>
            <w:webHidden/>
          </w:rPr>
          <w:fldChar w:fldCharType="separate"/>
        </w:r>
        <w:r w:rsidR="00F43602">
          <w:rPr>
            <w:noProof/>
            <w:webHidden/>
          </w:rPr>
          <w:t>I</w:t>
        </w:r>
        <w:r w:rsidR="00961A9E">
          <w:rPr>
            <w:noProof/>
            <w:webHidden/>
          </w:rPr>
          <w:fldChar w:fldCharType="end"/>
        </w:r>
      </w:hyperlink>
    </w:p>
    <w:p w:rsidR="00961A9E" w:rsidRDefault="00AC6B19">
      <w:pPr>
        <w:pStyle w:val="12"/>
        <w:rPr>
          <w:rFonts w:asciiTheme="minorHAnsi" w:eastAsiaTheme="minorEastAsia" w:hAnsiTheme="minorHAnsi" w:cstheme="minorBidi"/>
          <w:noProof/>
          <w:sz w:val="21"/>
          <w:szCs w:val="22"/>
        </w:rPr>
      </w:pPr>
      <w:hyperlink w:anchor="_Toc477443117" w:history="1">
        <w:r w:rsidR="00961A9E" w:rsidRPr="00CB0ED0">
          <w:rPr>
            <w:rStyle w:val="af0"/>
            <w:rFonts w:ascii="Arial Unicode MS" w:eastAsia="Arial Unicode MS" w:hAnsi="Arial Unicode MS" w:cs="Arial Unicode MS"/>
            <w:noProof/>
          </w:rPr>
          <w:t>Abstract</w:t>
        </w:r>
        <w:r w:rsidR="00961A9E">
          <w:rPr>
            <w:noProof/>
            <w:webHidden/>
          </w:rPr>
          <w:tab/>
        </w:r>
        <w:r w:rsidR="00961A9E">
          <w:rPr>
            <w:noProof/>
            <w:webHidden/>
          </w:rPr>
          <w:fldChar w:fldCharType="begin"/>
        </w:r>
        <w:r w:rsidR="00961A9E">
          <w:rPr>
            <w:noProof/>
            <w:webHidden/>
          </w:rPr>
          <w:instrText xml:space="preserve"> PAGEREF _Toc477443117 \h </w:instrText>
        </w:r>
        <w:r w:rsidR="00961A9E">
          <w:rPr>
            <w:noProof/>
            <w:webHidden/>
          </w:rPr>
        </w:r>
        <w:r w:rsidR="00961A9E">
          <w:rPr>
            <w:noProof/>
            <w:webHidden/>
          </w:rPr>
          <w:fldChar w:fldCharType="separate"/>
        </w:r>
        <w:r w:rsidR="00F43602">
          <w:rPr>
            <w:noProof/>
            <w:webHidden/>
          </w:rPr>
          <w:t>III</w:t>
        </w:r>
        <w:r w:rsidR="00961A9E">
          <w:rPr>
            <w:noProof/>
            <w:webHidden/>
          </w:rPr>
          <w:fldChar w:fldCharType="end"/>
        </w:r>
      </w:hyperlink>
    </w:p>
    <w:p w:rsidR="00961A9E" w:rsidRDefault="00AC6B19">
      <w:pPr>
        <w:pStyle w:val="12"/>
        <w:rPr>
          <w:rFonts w:asciiTheme="minorHAnsi" w:eastAsiaTheme="minorEastAsia" w:hAnsiTheme="minorHAnsi" w:cstheme="minorBidi"/>
          <w:noProof/>
          <w:sz w:val="21"/>
          <w:szCs w:val="22"/>
        </w:rPr>
      </w:pPr>
      <w:hyperlink w:anchor="_Toc477443118" w:history="1">
        <w:r w:rsidR="00961A9E" w:rsidRPr="00CB0ED0">
          <w:rPr>
            <w:rStyle w:val="af0"/>
            <w:rFonts w:hint="eastAsia"/>
            <w:noProof/>
          </w:rPr>
          <w:t>目录</w:t>
        </w:r>
        <w:r w:rsidR="00961A9E">
          <w:rPr>
            <w:noProof/>
            <w:webHidden/>
          </w:rPr>
          <w:tab/>
        </w:r>
        <w:r w:rsidR="00961A9E">
          <w:rPr>
            <w:noProof/>
            <w:webHidden/>
          </w:rPr>
          <w:fldChar w:fldCharType="begin"/>
        </w:r>
        <w:r w:rsidR="00961A9E">
          <w:rPr>
            <w:noProof/>
            <w:webHidden/>
          </w:rPr>
          <w:instrText xml:space="preserve"> PAGEREF _Toc477443118 \h </w:instrText>
        </w:r>
        <w:r w:rsidR="00961A9E">
          <w:rPr>
            <w:noProof/>
            <w:webHidden/>
          </w:rPr>
        </w:r>
        <w:r w:rsidR="00961A9E">
          <w:rPr>
            <w:noProof/>
            <w:webHidden/>
          </w:rPr>
          <w:fldChar w:fldCharType="separate"/>
        </w:r>
        <w:r w:rsidR="00F43602">
          <w:rPr>
            <w:noProof/>
            <w:webHidden/>
          </w:rPr>
          <w:t>VI</w:t>
        </w:r>
        <w:r w:rsidR="00961A9E">
          <w:rPr>
            <w:noProof/>
            <w:webHidden/>
          </w:rPr>
          <w:fldChar w:fldCharType="end"/>
        </w:r>
      </w:hyperlink>
    </w:p>
    <w:p w:rsidR="00961A9E" w:rsidRDefault="00AC6B19">
      <w:pPr>
        <w:pStyle w:val="12"/>
        <w:rPr>
          <w:rFonts w:asciiTheme="minorHAnsi" w:eastAsiaTheme="minorEastAsia" w:hAnsiTheme="minorHAnsi" w:cstheme="minorBidi"/>
          <w:noProof/>
          <w:sz w:val="21"/>
          <w:szCs w:val="22"/>
        </w:rPr>
      </w:pPr>
      <w:hyperlink w:anchor="_Toc477443119" w:history="1">
        <w:r w:rsidR="00961A9E" w:rsidRPr="00CB0ED0">
          <w:rPr>
            <w:rStyle w:val="af0"/>
            <w:rFonts w:hint="eastAsia"/>
            <w:noProof/>
          </w:rPr>
          <w:t>图目录</w:t>
        </w:r>
        <w:r w:rsidR="00961A9E">
          <w:rPr>
            <w:noProof/>
            <w:webHidden/>
          </w:rPr>
          <w:tab/>
        </w:r>
        <w:r w:rsidR="00961A9E">
          <w:rPr>
            <w:noProof/>
            <w:webHidden/>
          </w:rPr>
          <w:fldChar w:fldCharType="begin"/>
        </w:r>
        <w:r w:rsidR="00961A9E">
          <w:rPr>
            <w:noProof/>
            <w:webHidden/>
          </w:rPr>
          <w:instrText xml:space="preserve"> PAGEREF _Toc477443119 \h </w:instrText>
        </w:r>
        <w:r w:rsidR="00961A9E">
          <w:rPr>
            <w:noProof/>
            <w:webHidden/>
          </w:rPr>
        </w:r>
        <w:r w:rsidR="00961A9E">
          <w:rPr>
            <w:noProof/>
            <w:webHidden/>
          </w:rPr>
          <w:fldChar w:fldCharType="separate"/>
        </w:r>
        <w:r w:rsidR="00F43602">
          <w:rPr>
            <w:noProof/>
            <w:webHidden/>
          </w:rPr>
          <w:t>X</w:t>
        </w:r>
        <w:r w:rsidR="00961A9E">
          <w:rPr>
            <w:noProof/>
            <w:webHidden/>
          </w:rPr>
          <w:fldChar w:fldCharType="end"/>
        </w:r>
      </w:hyperlink>
    </w:p>
    <w:p w:rsidR="00961A9E" w:rsidRDefault="00AC6B19">
      <w:pPr>
        <w:pStyle w:val="12"/>
        <w:rPr>
          <w:rFonts w:asciiTheme="minorHAnsi" w:eastAsiaTheme="minorEastAsia" w:hAnsiTheme="minorHAnsi" w:cstheme="minorBidi"/>
          <w:noProof/>
          <w:sz w:val="21"/>
          <w:szCs w:val="22"/>
        </w:rPr>
      </w:pPr>
      <w:hyperlink w:anchor="_Toc477443120" w:history="1">
        <w:r w:rsidR="00961A9E" w:rsidRPr="00CB0ED0">
          <w:rPr>
            <w:rStyle w:val="af0"/>
            <w:rFonts w:hint="eastAsia"/>
            <w:noProof/>
          </w:rPr>
          <w:t>表目录</w:t>
        </w:r>
        <w:r w:rsidR="00961A9E">
          <w:rPr>
            <w:noProof/>
            <w:webHidden/>
          </w:rPr>
          <w:tab/>
        </w:r>
        <w:r w:rsidR="00961A9E">
          <w:rPr>
            <w:noProof/>
            <w:webHidden/>
          </w:rPr>
          <w:fldChar w:fldCharType="begin"/>
        </w:r>
        <w:r w:rsidR="00961A9E">
          <w:rPr>
            <w:noProof/>
            <w:webHidden/>
          </w:rPr>
          <w:instrText xml:space="preserve"> PAGEREF _Toc477443120 \h </w:instrText>
        </w:r>
        <w:r w:rsidR="00961A9E">
          <w:rPr>
            <w:noProof/>
            <w:webHidden/>
          </w:rPr>
        </w:r>
        <w:r w:rsidR="00961A9E">
          <w:rPr>
            <w:noProof/>
            <w:webHidden/>
          </w:rPr>
          <w:fldChar w:fldCharType="separate"/>
        </w:r>
        <w:r w:rsidR="00F43602">
          <w:rPr>
            <w:noProof/>
            <w:webHidden/>
          </w:rPr>
          <w:t>XIII</w:t>
        </w:r>
        <w:r w:rsidR="00961A9E">
          <w:rPr>
            <w:noProof/>
            <w:webHidden/>
          </w:rPr>
          <w:fldChar w:fldCharType="end"/>
        </w:r>
      </w:hyperlink>
    </w:p>
    <w:p w:rsidR="00961A9E" w:rsidRDefault="00AC6B19">
      <w:pPr>
        <w:pStyle w:val="12"/>
        <w:rPr>
          <w:rFonts w:asciiTheme="minorHAnsi" w:eastAsiaTheme="minorEastAsia" w:hAnsiTheme="minorHAnsi" w:cstheme="minorBidi"/>
          <w:noProof/>
          <w:sz w:val="21"/>
          <w:szCs w:val="22"/>
        </w:rPr>
      </w:pPr>
      <w:hyperlink w:anchor="_Toc477443121" w:history="1">
        <w:r w:rsidR="00961A9E" w:rsidRPr="00CB0ED0">
          <w:rPr>
            <w:rStyle w:val="af0"/>
            <w:rFonts w:hint="eastAsia"/>
            <w:noProof/>
          </w:rPr>
          <w:t>第</w:t>
        </w:r>
        <w:r w:rsidR="00961A9E" w:rsidRPr="00CB0ED0">
          <w:rPr>
            <w:rStyle w:val="af0"/>
            <w:rFonts w:hint="eastAsia"/>
            <w:noProof/>
          </w:rPr>
          <w:t xml:space="preserve"> 1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绪论</w:t>
        </w:r>
        <w:r w:rsidR="00961A9E">
          <w:rPr>
            <w:noProof/>
            <w:webHidden/>
          </w:rPr>
          <w:tab/>
        </w:r>
        <w:r w:rsidR="00961A9E">
          <w:rPr>
            <w:noProof/>
            <w:webHidden/>
          </w:rPr>
          <w:fldChar w:fldCharType="begin"/>
        </w:r>
        <w:r w:rsidR="00961A9E">
          <w:rPr>
            <w:noProof/>
            <w:webHidden/>
          </w:rPr>
          <w:instrText xml:space="preserve"> PAGEREF _Toc477443121 \h </w:instrText>
        </w:r>
        <w:r w:rsidR="00961A9E">
          <w:rPr>
            <w:noProof/>
            <w:webHidden/>
          </w:rPr>
        </w:r>
        <w:r w:rsidR="00961A9E">
          <w:rPr>
            <w:noProof/>
            <w:webHidden/>
          </w:rPr>
          <w:fldChar w:fldCharType="separate"/>
        </w:r>
        <w:r w:rsidR="00F43602">
          <w:rPr>
            <w:noProof/>
            <w:webHidden/>
          </w:rPr>
          <w:t>1</w:t>
        </w:r>
        <w:r w:rsidR="00961A9E">
          <w:rPr>
            <w:noProof/>
            <w:webHidden/>
          </w:rPr>
          <w:fldChar w:fldCharType="end"/>
        </w:r>
      </w:hyperlink>
    </w:p>
    <w:p w:rsidR="00961A9E" w:rsidRDefault="00AC6B19">
      <w:pPr>
        <w:pStyle w:val="23"/>
        <w:ind w:left="480" w:firstLine="480"/>
        <w:rPr>
          <w:rFonts w:asciiTheme="minorHAnsi" w:eastAsiaTheme="minorEastAsia" w:hAnsiTheme="minorHAnsi" w:cstheme="minorBidi"/>
          <w:noProof/>
          <w:sz w:val="21"/>
          <w:szCs w:val="22"/>
        </w:rPr>
      </w:pPr>
      <w:hyperlink w:anchor="_Toc477443122" w:history="1">
        <w:r w:rsidR="00961A9E" w:rsidRPr="00CB0ED0">
          <w:rPr>
            <w:rStyle w:val="af0"/>
            <w:noProof/>
          </w:rPr>
          <w:t>1.1</w:t>
        </w:r>
        <w:r w:rsidR="00961A9E" w:rsidRPr="00CB0ED0">
          <w:rPr>
            <w:rStyle w:val="af0"/>
            <w:rFonts w:hint="eastAsia"/>
            <w:noProof/>
          </w:rPr>
          <w:t xml:space="preserve"> </w:t>
        </w:r>
        <w:r w:rsidR="00961A9E" w:rsidRPr="00CB0ED0">
          <w:rPr>
            <w:rStyle w:val="af0"/>
            <w:rFonts w:hint="eastAsia"/>
            <w:noProof/>
          </w:rPr>
          <w:t>研究背景</w:t>
        </w:r>
        <w:r w:rsidR="00961A9E">
          <w:rPr>
            <w:noProof/>
            <w:webHidden/>
          </w:rPr>
          <w:tab/>
        </w:r>
        <w:r w:rsidR="00961A9E">
          <w:rPr>
            <w:noProof/>
            <w:webHidden/>
          </w:rPr>
          <w:fldChar w:fldCharType="begin"/>
        </w:r>
        <w:r w:rsidR="00961A9E">
          <w:rPr>
            <w:noProof/>
            <w:webHidden/>
          </w:rPr>
          <w:instrText xml:space="preserve"> PAGEREF _Toc477443122 \h </w:instrText>
        </w:r>
        <w:r w:rsidR="00961A9E">
          <w:rPr>
            <w:noProof/>
            <w:webHidden/>
          </w:rPr>
        </w:r>
        <w:r w:rsidR="00961A9E">
          <w:rPr>
            <w:noProof/>
            <w:webHidden/>
          </w:rPr>
          <w:fldChar w:fldCharType="separate"/>
        </w:r>
        <w:r w:rsidR="00F43602">
          <w:rPr>
            <w:noProof/>
            <w:webHidden/>
          </w:rPr>
          <w:t>1</w:t>
        </w:r>
        <w:r w:rsidR="00961A9E">
          <w:rPr>
            <w:noProof/>
            <w:webHidden/>
          </w:rPr>
          <w:fldChar w:fldCharType="end"/>
        </w:r>
      </w:hyperlink>
    </w:p>
    <w:p w:rsidR="00961A9E" w:rsidRDefault="00AC6B19">
      <w:pPr>
        <w:pStyle w:val="23"/>
        <w:ind w:left="480" w:firstLine="480"/>
        <w:rPr>
          <w:rFonts w:asciiTheme="minorHAnsi" w:eastAsiaTheme="minorEastAsia" w:hAnsiTheme="minorHAnsi" w:cstheme="minorBidi"/>
          <w:noProof/>
          <w:sz w:val="21"/>
          <w:szCs w:val="22"/>
        </w:rPr>
      </w:pPr>
      <w:hyperlink w:anchor="_Toc477443123" w:history="1">
        <w:r w:rsidR="00961A9E" w:rsidRPr="00CB0ED0">
          <w:rPr>
            <w:rStyle w:val="af0"/>
            <w:noProof/>
          </w:rPr>
          <w:t>1.2</w:t>
        </w:r>
        <w:r w:rsidR="00961A9E" w:rsidRPr="00CB0ED0">
          <w:rPr>
            <w:rStyle w:val="af0"/>
            <w:rFonts w:hint="eastAsia"/>
            <w:noProof/>
          </w:rPr>
          <w:t xml:space="preserve"> </w:t>
        </w:r>
        <w:r w:rsidR="00961A9E" w:rsidRPr="00CB0ED0">
          <w:rPr>
            <w:rStyle w:val="af0"/>
            <w:rFonts w:hint="eastAsia"/>
            <w:noProof/>
          </w:rPr>
          <w:t>研究现状</w:t>
        </w:r>
        <w:r w:rsidR="00961A9E">
          <w:rPr>
            <w:noProof/>
            <w:webHidden/>
          </w:rPr>
          <w:tab/>
        </w:r>
        <w:r w:rsidR="00961A9E">
          <w:rPr>
            <w:noProof/>
            <w:webHidden/>
          </w:rPr>
          <w:fldChar w:fldCharType="begin"/>
        </w:r>
        <w:r w:rsidR="00961A9E">
          <w:rPr>
            <w:noProof/>
            <w:webHidden/>
          </w:rPr>
          <w:instrText xml:space="preserve"> PAGEREF _Toc477443123 \h </w:instrText>
        </w:r>
        <w:r w:rsidR="00961A9E">
          <w:rPr>
            <w:noProof/>
            <w:webHidden/>
          </w:rPr>
        </w:r>
        <w:r w:rsidR="00961A9E">
          <w:rPr>
            <w:noProof/>
            <w:webHidden/>
          </w:rPr>
          <w:fldChar w:fldCharType="separate"/>
        </w:r>
        <w:r w:rsidR="00F43602">
          <w:rPr>
            <w:noProof/>
            <w:webHidden/>
          </w:rPr>
          <w:t>2</w:t>
        </w:r>
        <w:r w:rsidR="00961A9E">
          <w:rPr>
            <w:noProof/>
            <w:webHidden/>
          </w:rPr>
          <w:fldChar w:fldCharType="end"/>
        </w:r>
      </w:hyperlink>
    </w:p>
    <w:p w:rsidR="00961A9E" w:rsidRDefault="00AC6B19">
      <w:pPr>
        <w:pStyle w:val="33"/>
        <w:ind w:left="960" w:firstLine="420"/>
        <w:rPr>
          <w:rFonts w:asciiTheme="minorHAnsi" w:eastAsiaTheme="minorEastAsia" w:hAnsiTheme="minorHAnsi" w:cstheme="minorBidi"/>
          <w:szCs w:val="22"/>
        </w:rPr>
      </w:pPr>
      <w:hyperlink w:anchor="_Toc477443124" w:history="1">
        <w:r w:rsidR="00961A9E" w:rsidRPr="00CB0ED0">
          <w:rPr>
            <w:rStyle w:val="af0"/>
          </w:rPr>
          <w:t>1.2.1</w:t>
        </w:r>
        <w:r w:rsidR="00961A9E" w:rsidRPr="00CB0ED0">
          <w:rPr>
            <w:rStyle w:val="af0"/>
            <w:rFonts w:hint="eastAsia"/>
          </w:rPr>
          <w:t xml:space="preserve"> </w:t>
        </w:r>
        <w:r w:rsidR="00961A9E" w:rsidRPr="00CB0ED0">
          <w:rPr>
            <w:rStyle w:val="af0"/>
            <w:rFonts w:hint="eastAsia"/>
          </w:rPr>
          <w:t>交叉学科中的集体行为研究</w:t>
        </w:r>
        <w:r w:rsidR="00961A9E">
          <w:rPr>
            <w:webHidden/>
          </w:rPr>
          <w:tab/>
        </w:r>
        <w:r w:rsidR="00961A9E">
          <w:rPr>
            <w:webHidden/>
          </w:rPr>
          <w:fldChar w:fldCharType="begin"/>
        </w:r>
        <w:r w:rsidR="00961A9E">
          <w:rPr>
            <w:webHidden/>
          </w:rPr>
          <w:instrText xml:space="preserve"> PAGEREF _Toc477443124 \h </w:instrText>
        </w:r>
        <w:r w:rsidR="00961A9E">
          <w:rPr>
            <w:webHidden/>
          </w:rPr>
        </w:r>
        <w:r w:rsidR="00961A9E">
          <w:rPr>
            <w:webHidden/>
          </w:rPr>
          <w:fldChar w:fldCharType="separate"/>
        </w:r>
        <w:r w:rsidR="00F43602">
          <w:rPr>
            <w:webHidden/>
          </w:rPr>
          <w:t>2</w:t>
        </w:r>
        <w:r w:rsidR="00961A9E">
          <w:rPr>
            <w:webHidden/>
          </w:rPr>
          <w:fldChar w:fldCharType="end"/>
        </w:r>
      </w:hyperlink>
    </w:p>
    <w:p w:rsidR="00961A9E" w:rsidRDefault="00AC6B19">
      <w:pPr>
        <w:pStyle w:val="33"/>
        <w:ind w:left="960" w:firstLine="420"/>
        <w:rPr>
          <w:rFonts w:asciiTheme="minorHAnsi" w:eastAsiaTheme="minorEastAsia" w:hAnsiTheme="minorHAnsi" w:cstheme="minorBidi"/>
          <w:szCs w:val="22"/>
        </w:rPr>
      </w:pPr>
      <w:hyperlink w:anchor="_Toc477443125" w:history="1">
        <w:r w:rsidR="00961A9E" w:rsidRPr="00CB0ED0">
          <w:rPr>
            <w:rStyle w:val="af0"/>
          </w:rPr>
          <w:t>1.2.2</w:t>
        </w:r>
        <w:r w:rsidR="00961A9E" w:rsidRPr="00CB0ED0">
          <w:rPr>
            <w:rStyle w:val="af0"/>
            <w:rFonts w:hint="eastAsia"/>
          </w:rPr>
          <w:t xml:space="preserve"> </w:t>
        </w:r>
        <w:r w:rsidR="00961A9E" w:rsidRPr="00CB0ED0">
          <w:rPr>
            <w:rStyle w:val="af0"/>
            <w:rFonts w:hint="eastAsia"/>
          </w:rPr>
          <w:t>集体行为识别</w:t>
        </w:r>
        <w:r w:rsidR="00961A9E">
          <w:rPr>
            <w:webHidden/>
          </w:rPr>
          <w:tab/>
        </w:r>
        <w:r w:rsidR="00961A9E">
          <w:rPr>
            <w:webHidden/>
          </w:rPr>
          <w:fldChar w:fldCharType="begin"/>
        </w:r>
        <w:r w:rsidR="00961A9E">
          <w:rPr>
            <w:webHidden/>
          </w:rPr>
          <w:instrText xml:space="preserve"> PAGEREF _Toc477443125 \h </w:instrText>
        </w:r>
        <w:r w:rsidR="00961A9E">
          <w:rPr>
            <w:webHidden/>
          </w:rPr>
        </w:r>
        <w:r w:rsidR="00961A9E">
          <w:rPr>
            <w:webHidden/>
          </w:rPr>
          <w:fldChar w:fldCharType="separate"/>
        </w:r>
        <w:r w:rsidR="00F43602">
          <w:rPr>
            <w:webHidden/>
          </w:rPr>
          <w:t>3</w:t>
        </w:r>
        <w:r w:rsidR="00961A9E">
          <w:rPr>
            <w:webHidden/>
          </w:rPr>
          <w:fldChar w:fldCharType="end"/>
        </w:r>
      </w:hyperlink>
    </w:p>
    <w:p w:rsidR="00961A9E" w:rsidRDefault="00AC6B19">
      <w:pPr>
        <w:pStyle w:val="33"/>
        <w:ind w:left="960" w:firstLine="420"/>
        <w:rPr>
          <w:rFonts w:asciiTheme="minorHAnsi" w:eastAsiaTheme="minorEastAsia" w:hAnsiTheme="minorHAnsi" w:cstheme="minorBidi"/>
          <w:szCs w:val="22"/>
        </w:rPr>
      </w:pPr>
      <w:hyperlink w:anchor="_Toc477443126" w:history="1">
        <w:r w:rsidR="00961A9E" w:rsidRPr="00CB0ED0">
          <w:rPr>
            <w:rStyle w:val="af0"/>
          </w:rPr>
          <w:t>1.2.3</w:t>
        </w:r>
        <w:r w:rsidR="00961A9E" w:rsidRPr="00CB0ED0">
          <w:rPr>
            <w:rStyle w:val="af0"/>
            <w:rFonts w:hint="eastAsia"/>
          </w:rPr>
          <w:t xml:space="preserve"> </w:t>
        </w:r>
        <w:r w:rsidR="00961A9E" w:rsidRPr="00CB0ED0">
          <w:rPr>
            <w:rStyle w:val="af0"/>
            <w:rFonts w:hint="eastAsia"/>
          </w:rPr>
          <w:t>集体行为仿真</w:t>
        </w:r>
        <w:r w:rsidR="00961A9E">
          <w:rPr>
            <w:webHidden/>
          </w:rPr>
          <w:tab/>
        </w:r>
        <w:r w:rsidR="00961A9E">
          <w:rPr>
            <w:webHidden/>
          </w:rPr>
          <w:fldChar w:fldCharType="begin"/>
        </w:r>
        <w:r w:rsidR="00961A9E">
          <w:rPr>
            <w:webHidden/>
          </w:rPr>
          <w:instrText xml:space="preserve"> PAGEREF _Toc477443126 \h </w:instrText>
        </w:r>
        <w:r w:rsidR="00961A9E">
          <w:rPr>
            <w:webHidden/>
          </w:rPr>
        </w:r>
        <w:r w:rsidR="00961A9E">
          <w:rPr>
            <w:webHidden/>
          </w:rPr>
          <w:fldChar w:fldCharType="separate"/>
        </w:r>
        <w:r w:rsidR="00F43602">
          <w:rPr>
            <w:webHidden/>
          </w:rPr>
          <w:t>5</w:t>
        </w:r>
        <w:r w:rsidR="00961A9E">
          <w:rPr>
            <w:webHidden/>
          </w:rPr>
          <w:fldChar w:fldCharType="end"/>
        </w:r>
      </w:hyperlink>
    </w:p>
    <w:p w:rsidR="00961A9E" w:rsidRDefault="00AC6B19">
      <w:pPr>
        <w:pStyle w:val="23"/>
        <w:ind w:left="480" w:firstLine="480"/>
        <w:rPr>
          <w:rFonts w:asciiTheme="minorHAnsi" w:eastAsiaTheme="minorEastAsia" w:hAnsiTheme="minorHAnsi" w:cstheme="minorBidi"/>
          <w:noProof/>
          <w:sz w:val="21"/>
          <w:szCs w:val="22"/>
        </w:rPr>
      </w:pPr>
      <w:hyperlink w:anchor="_Toc477443127" w:history="1">
        <w:r w:rsidR="00961A9E" w:rsidRPr="00CB0ED0">
          <w:rPr>
            <w:rStyle w:val="af0"/>
            <w:noProof/>
          </w:rPr>
          <w:t>1.3</w:t>
        </w:r>
        <w:r w:rsidR="00961A9E" w:rsidRPr="00CB0ED0">
          <w:rPr>
            <w:rStyle w:val="af0"/>
            <w:rFonts w:hint="eastAsia"/>
            <w:noProof/>
          </w:rPr>
          <w:t xml:space="preserve"> </w:t>
        </w:r>
        <w:r w:rsidR="00961A9E" w:rsidRPr="00CB0ED0">
          <w:rPr>
            <w:rStyle w:val="af0"/>
            <w:rFonts w:hint="eastAsia"/>
            <w:noProof/>
          </w:rPr>
          <w:t>研究内容及意义</w:t>
        </w:r>
        <w:r w:rsidR="00961A9E">
          <w:rPr>
            <w:noProof/>
            <w:webHidden/>
          </w:rPr>
          <w:tab/>
        </w:r>
        <w:r w:rsidR="00961A9E">
          <w:rPr>
            <w:noProof/>
            <w:webHidden/>
          </w:rPr>
          <w:fldChar w:fldCharType="begin"/>
        </w:r>
        <w:r w:rsidR="00961A9E">
          <w:rPr>
            <w:noProof/>
            <w:webHidden/>
          </w:rPr>
          <w:instrText xml:space="preserve"> PAGEREF _Toc477443127 \h </w:instrText>
        </w:r>
        <w:r w:rsidR="00961A9E">
          <w:rPr>
            <w:noProof/>
            <w:webHidden/>
          </w:rPr>
        </w:r>
        <w:r w:rsidR="00961A9E">
          <w:rPr>
            <w:noProof/>
            <w:webHidden/>
          </w:rPr>
          <w:fldChar w:fldCharType="separate"/>
        </w:r>
        <w:r w:rsidR="00F43602">
          <w:rPr>
            <w:noProof/>
            <w:webHidden/>
          </w:rPr>
          <w:t>7</w:t>
        </w:r>
        <w:r w:rsidR="00961A9E">
          <w:rPr>
            <w:noProof/>
            <w:webHidden/>
          </w:rPr>
          <w:fldChar w:fldCharType="end"/>
        </w:r>
      </w:hyperlink>
    </w:p>
    <w:p w:rsidR="00961A9E" w:rsidRDefault="00AC6B19">
      <w:pPr>
        <w:pStyle w:val="23"/>
        <w:ind w:left="480" w:firstLine="480"/>
        <w:rPr>
          <w:rFonts w:asciiTheme="minorHAnsi" w:eastAsiaTheme="minorEastAsia" w:hAnsiTheme="minorHAnsi" w:cstheme="minorBidi"/>
          <w:noProof/>
          <w:sz w:val="21"/>
          <w:szCs w:val="22"/>
        </w:rPr>
      </w:pPr>
      <w:hyperlink w:anchor="_Toc477443128" w:history="1">
        <w:r w:rsidR="00961A9E" w:rsidRPr="00CB0ED0">
          <w:rPr>
            <w:rStyle w:val="af0"/>
            <w:noProof/>
          </w:rPr>
          <w:t>1.4</w:t>
        </w:r>
        <w:r w:rsidR="00961A9E" w:rsidRPr="00CB0ED0">
          <w:rPr>
            <w:rStyle w:val="af0"/>
            <w:rFonts w:hint="eastAsia"/>
            <w:noProof/>
          </w:rPr>
          <w:t xml:space="preserve"> </w:t>
        </w:r>
        <w:r w:rsidR="00961A9E" w:rsidRPr="00CB0ED0">
          <w:rPr>
            <w:rStyle w:val="af0"/>
            <w:rFonts w:hint="eastAsia"/>
            <w:noProof/>
          </w:rPr>
          <w:t>论文章节安排</w:t>
        </w:r>
        <w:r w:rsidR="00961A9E">
          <w:rPr>
            <w:noProof/>
            <w:webHidden/>
          </w:rPr>
          <w:tab/>
        </w:r>
        <w:r w:rsidR="00961A9E">
          <w:rPr>
            <w:noProof/>
            <w:webHidden/>
          </w:rPr>
          <w:fldChar w:fldCharType="begin"/>
        </w:r>
        <w:r w:rsidR="00961A9E">
          <w:rPr>
            <w:noProof/>
            <w:webHidden/>
          </w:rPr>
          <w:instrText xml:space="preserve"> PAGEREF _Toc477443128 \h </w:instrText>
        </w:r>
        <w:r w:rsidR="00961A9E">
          <w:rPr>
            <w:noProof/>
            <w:webHidden/>
          </w:rPr>
        </w:r>
        <w:r w:rsidR="00961A9E">
          <w:rPr>
            <w:noProof/>
            <w:webHidden/>
          </w:rPr>
          <w:fldChar w:fldCharType="separate"/>
        </w:r>
        <w:r w:rsidR="00F43602">
          <w:rPr>
            <w:noProof/>
            <w:webHidden/>
          </w:rPr>
          <w:t>8</w:t>
        </w:r>
        <w:r w:rsidR="00961A9E">
          <w:rPr>
            <w:noProof/>
            <w:webHidden/>
          </w:rPr>
          <w:fldChar w:fldCharType="end"/>
        </w:r>
      </w:hyperlink>
    </w:p>
    <w:p w:rsidR="00961A9E" w:rsidRDefault="00AC6B19">
      <w:pPr>
        <w:pStyle w:val="12"/>
        <w:rPr>
          <w:rFonts w:asciiTheme="minorHAnsi" w:eastAsiaTheme="minorEastAsia" w:hAnsiTheme="minorHAnsi" w:cstheme="minorBidi"/>
          <w:noProof/>
          <w:sz w:val="21"/>
          <w:szCs w:val="22"/>
        </w:rPr>
      </w:pPr>
      <w:hyperlink w:anchor="_Toc477443129" w:history="1">
        <w:r w:rsidR="00961A9E" w:rsidRPr="00CB0ED0">
          <w:rPr>
            <w:rStyle w:val="af0"/>
            <w:rFonts w:hint="eastAsia"/>
            <w:noProof/>
          </w:rPr>
          <w:t>第</w:t>
        </w:r>
        <w:r w:rsidR="00961A9E" w:rsidRPr="00CB0ED0">
          <w:rPr>
            <w:rStyle w:val="af0"/>
            <w:rFonts w:hint="eastAsia"/>
            <w:noProof/>
          </w:rPr>
          <w:t xml:space="preserve"> 2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一致性密度聚类的集体行为识别算法</w:t>
        </w:r>
        <w:r w:rsidR="00961A9E">
          <w:rPr>
            <w:noProof/>
            <w:webHidden/>
          </w:rPr>
          <w:tab/>
        </w:r>
        <w:r w:rsidR="00961A9E">
          <w:rPr>
            <w:noProof/>
            <w:webHidden/>
          </w:rPr>
          <w:fldChar w:fldCharType="begin"/>
        </w:r>
        <w:r w:rsidR="00961A9E">
          <w:rPr>
            <w:noProof/>
            <w:webHidden/>
          </w:rPr>
          <w:instrText xml:space="preserve"> PAGEREF _Toc477443129 \h </w:instrText>
        </w:r>
        <w:r w:rsidR="00961A9E">
          <w:rPr>
            <w:noProof/>
            <w:webHidden/>
          </w:rPr>
        </w:r>
        <w:r w:rsidR="00961A9E">
          <w:rPr>
            <w:noProof/>
            <w:webHidden/>
          </w:rPr>
          <w:fldChar w:fldCharType="separate"/>
        </w:r>
        <w:r w:rsidR="00F43602">
          <w:rPr>
            <w:noProof/>
            <w:webHidden/>
          </w:rPr>
          <w:t>10</w:t>
        </w:r>
        <w:r w:rsidR="00961A9E">
          <w:rPr>
            <w:noProof/>
            <w:webHidden/>
          </w:rPr>
          <w:fldChar w:fldCharType="end"/>
        </w:r>
      </w:hyperlink>
    </w:p>
    <w:p w:rsidR="00961A9E" w:rsidRDefault="00AC6B19">
      <w:pPr>
        <w:pStyle w:val="23"/>
        <w:ind w:left="480" w:firstLine="480"/>
        <w:rPr>
          <w:rFonts w:asciiTheme="minorHAnsi" w:eastAsiaTheme="minorEastAsia" w:hAnsiTheme="minorHAnsi" w:cstheme="minorBidi"/>
          <w:noProof/>
          <w:sz w:val="21"/>
          <w:szCs w:val="22"/>
        </w:rPr>
      </w:pPr>
      <w:hyperlink w:anchor="_Toc477443130" w:history="1">
        <w:r w:rsidR="00961A9E" w:rsidRPr="00CB0ED0">
          <w:rPr>
            <w:rStyle w:val="af0"/>
            <w:noProof/>
          </w:rPr>
          <w:t>2.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30 \h </w:instrText>
        </w:r>
        <w:r w:rsidR="00961A9E">
          <w:rPr>
            <w:noProof/>
            <w:webHidden/>
          </w:rPr>
        </w:r>
        <w:r w:rsidR="00961A9E">
          <w:rPr>
            <w:noProof/>
            <w:webHidden/>
          </w:rPr>
          <w:fldChar w:fldCharType="separate"/>
        </w:r>
        <w:r w:rsidR="00F43602">
          <w:rPr>
            <w:noProof/>
            <w:webHidden/>
          </w:rPr>
          <w:t>10</w:t>
        </w:r>
        <w:r w:rsidR="00961A9E">
          <w:rPr>
            <w:noProof/>
            <w:webHidden/>
          </w:rPr>
          <w:fldChar w:fldCharType="end"/>
        </w:r>
      </w:hyperlink>
    </w:p>
    <w:p w:rsidR="00961A9E" w:rsidRDefault="00AC6B19">
      <w:pPr>
        <w:pStyle w:val="23"/>
        <w:ind w:left="480" w:firstLine="480"/>
        <w:rPr>
          <w:rFonts w:asciiTheme="minorHAnsi" w:eastAsiaTheme="minorEastAsia" w:hAnsiTheme="minorHAnsi" w:cstheme="minorBidi"/>
          <w:noProof/>
          <w:sz w:val="21"/>
          <w:szCs w:val="22"/>
        </w:rPr>
      </w:pPr>
      <w:hyperlink w:anchor="_Toc477443131" w:history="1">
        <w:r w:rsidR="00961A9E" w:rsidRPr="00CB0ED0">
          <w:rPr>
            <w:rStyle w:val="af0"/>
            <w:noProof/>
          </w:rPr>
          <w:t>2.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31 \h </w:instrText>
        </w:r>
        <w:r w:rsidR="00961A9E">
          <w:rPr>
            <w:noProof/>
            <w:webHidden/>
          </w:rPr>
        </w:r>
        <w:r w:rsidR="00961A9E">
          <w:rPr>
            <w:noProof/>
            <w:webHidden/>
          </w:rPr>
          <w:fldChar w:fldCharType="separate"/>
        </w:r>
        <w:r w:rsidR="00F43602">
          <w:rPr>
            <w:noProof/>
            <w:webHidden/>
          </w:rPr>
          <w:t>12</w:t>
        </w:r>
        <w:r w:rsidR="00961A9E">
          <w:rPr>
            <w:noProof/>
            <w:webHidden/>
          </w:rPr>
          <w:fldChar w:fldCharType="end"/>
        </w:r>
      </w:hyperlink>
    </w:p>
    <w:p w:rsidR="00961A9E" w:rsidRDefault="00AC6B19">
      <w:pPr>
        <w:pStyle w:val="23"/>
        <w:ind w:left="480" w:firstLine="480"/>
        <w:rPr>
          <w:rFonts w:asciiTheme="minorHAnsi" w:eastAsiaTheme="minorEastAsia" w:hAnsiTheme="minorHAnsi" w:cstheme="minorBidi"/>
          <w:noProof/>
          <w:sz w:val="21"/>
          <w:szCs w:val="22"/>
        </w:rPr>
      </w:pPr>
      <w:hyperlink w:anchor="_Toc477443132" w:history="1">
        <w:r w:rsidR="00961A9E" w:rsidRPr="00CB0ED0">
          <w:rPr>
            <w:rStyle w:val="af0"/>
            <w:noProof/>
          </w:rPr>
          <w:t>2.3</w:t>
        </w:r>
        <w:r w:rsidR="00961A9E" w:rsidRPr="00CB0ED0">
          <w:rPr>
            <w:rStyle w:val="af0"/>
            <w:rFonts w:hint="eastAsia"/>
            <w:noProof/>
          </w:rPr>
          <w:t xml:space="preserve"> </w:t>
        </w:r>
        <w:r w:rsidR="00961A9E" w:rsidRPr="00CB0ED0">
          <w:rPr>
            <w:rStyle w:val="af0"/>
            <w:rFonts w:hint="eastAsia"/>
            <w:noProof/>
          </w:rPr>
          <w:t>问题描述</w:t>
        </w:r>
        <w:r w:rsidR="00961A9E">
          <w:rPr>
            <w:noProof/>
            <w:webHidden/>
          </w:rPr>
          <w:tab/>
        </w:r>
        <w:r w:rsidR="00961A9E">
          <w:rPr>
            <w:noProof/>
            <w:webHidden/>
          </w:rPr>
          <w:fldChar w:fldCharType="begin"/>
        </w:r>
        <w:r w:rsidR="00961A9E">
          <w:rPr>
            <w:noProof/>
            <w:webHidden/>
          </w:rPr>
          <w:instrText xml:space="preserve"> PAGEREF _Toc477443132 \h </w:instrText>
        </w:r>
        <w:r w:rsidR="00961A9E">
          <w:rPr>
            <w:noProof/>
            <w:webHidden/>
          </w:rPr>
        </w:r>
        <w:r w:rsidR="00961A9E">
          <w:rPr>
            <w:noProof/>
            <w:webHidden/>
          </w:rPr>
          <w:fldChar w:fldCharType="separate"/>
        </w:r>
        <w:r w:rsidR="00F43602">
          <w:rPr>
            <w:noProof/>
            <w:webHidden/>
          </w:rPr>
          <w:t>13</w:t>
        </w:r>
        <w:r w:rsidR="00961A9E">
          <w:rPr>
            <w:noProof/>
            <w:webHidden/>
          </w:rPr>
          <w:fldChar w:fldCharType="end"/>
        </w:r>
      </w:hyperlink>
    </w:p>
    <w:p w:rsidR="00961A9E" w:rsidRDefault="00AC6B19">
      <w:pPr>
        <w:pStyle w:val="23"/>
        <w:ind w:left="480" w:firstLine="480"/>
        <w:rPr>
          <w:rFonts w:asciiTheme="minorHAnsi" w:eastAsiaTheme="minorEastAsia" w:hAnsiTheme="minorHAnsi" w:cstheme="minorBidi"/>
          <w:noProof/>
          <w:sz w:val="21"/>
          <w:szCs w:val="22"/>
        </w:rPr>
      </w:pPr>
      <w:hyperlink w:anchor="_Toc477443133" w:history="1">
        <w:r w:rsidR="00961A9E" w:rsidRPr="00CB0ED0">
          <w:rPr>
            <w:rStyle w:val="af0"/>
            <w:noProof/>
          </w:rPr>
          <w:t>2.4</w:t>
        </w:r>
        <w:r w:rsidR="00961A9E" w:rsidRPr="00CB0ED0">
          <w:rPr>
            <w:rStyle w:val="af0"/>
            <w:rFonts w:hint="eastAsia"/>
            <w:noProof/>
          </w:rPr>
          <w:t xml:space="preserve"> </w:t>
        </w:r>
        <w:r w:rsidR="00961A9E" w:rsidRPr="00CB0ED0">
          <w:rPr>
            <w:rStyle w:val="af0"/>
            <w:rFonts w:hint="eastAsia"/>
            <w:noProof/>
          </w:rPr>
          <w:t>基于一致性密度聚类的集体行为识别方法</w:t>
        </w:r>
        <w:r w:rsidR="00961A9E">
          <w:rPr>
            <w:noProof/>
            <w:webHidden/>
          </w:rPr>
          <w:tab/>
        </w:r>
        <w:r w:rsidR="00961A9E">
          <w:rPr>
            <w:noProof/>
            <w:webHidden/>
          </w:rPr>
          <w:fldChar w:fldCharType="begin"/>
        </w:r>
        <w:r w:rsidR="00961A9E">
          <w:rPr>
            <w:noProof/>
            <w:webHidden/>
          </w:rPr>
          <w:instrText xml:space="preserve"> PAGEREF _Toc477443133 \h </w:instrText>
        </w:r>
        <w:r w:rsidR="00961A9E">
          <w:rPr>
            <w:noProof/>
            <w:webHidden/>
          </w:rPr>
        </w:r>
        <w:r w:rsidR="00961A9E">
          <w:rPr>
            <w:noProof/>
            <w:webHidden/>
          </w:rPr>
          <w:fldChar w:fldCharType="separate"/>
        </w:r>
        <w:r w:rsidR="00F43602">
          <w:rPr>
            <w:noProof/>
            <w:webHidden/>
          </w:rPr>
          <w:t>14</w:t>
        </w:r>
        <w:r w:rsidR="00961A9E">
          <w:rPr>
            <w:noProof/>
            <w:webHidden/>
          </w:rPr>
          <w:fldChar w:fldCharType="end"/>
        </w:r>
      </w:hyperlink>
    </w:p>
    <w:p w:rsidR="00961A9E" w:rsidRDefault="00AC6B19">
      <w:pPr>
        <w:pStyle w:val="33"/>
        <w:ind w:left="960" w:firstLine="420"/>
        <w:rPr>
          <w:rFonts w:asciiTheme="minorHAnsi" w:eastAsiaTheme="minorEastAsia" w:hAnsiTheme="minorHAnsi" w:cstheme="minorBidi"/>
          <w:szCs w:val="22"/>
        </w:rPr>
      </w:pPr>
      <w:hyperlink w:anchor="_Toc477443134" w:history="1">
        <w:r w:rsidR="00961A9E" w:rsidRPr="00CB0ED0">
          <w:rPr>
            <w:rStyle w:val="af0"/>
          </w:rPr>
          <w:t>2.4.1</w:t>
        </w:r>
        <w:r w:rsidR="00961A9E" w:rsidRPr="00CB0ED0">
          <w:rPr>
            <w:rStyle w:val="af0"/>
            <w:rFonts w:hint="eastAsia"/>
          </w:rPr>
          <w:t xml:space="preserve"> </w:t>
        </w:r>
        <w:r w:rsidR="00961A9E" w:rsidRPr="00CB0ED0">
          <w:rPr>
            <w:rStyle w:val="af0"/>
            <w:rFonts w:hint="eastAsia"/>
          </w:rPr>
          <w:t>一致性密度估计</w:t>
        </w:r>
        <w:r w:rsidR="00961A9E">
          <w:rPr>
            <w:webHidden/>
          </w:rPr>
          <w:tab/>
        </w:r>
        <w:r w:rsidR="00961A9E">
          <w:rPr>
            <w:webHidden/>
          </w:rPr>
          <w:fldChar w:fldCharType="begin"/>
        </w:r>
        <w:r w:rsidR="00961A9E">
          <w:rPr>
            <w:webHidden/>
          </w:rPr>
          <w:instrText xml:space="preserve"> PAGEREF _Toc477443134 \h </w:instrText>
        </w:r>
        <w:r w:rsidR="00961A9E">
          <w:rPr>
            <w:webHidden/>
          </w:rPr>
        </w:r>
        <w:r w:rsidR="00961A9E">
          <w:rPr>
            <w:webHidden/>
          </w:rPr>
          <w:fldChar w:fldCharType="separate"/>
        </w:r>
        <w:r w:rsidR="00F43602">
          <w:rPr>
            <w:webHidden/>
          </w:rPr>
          <w:t>14</w:t>
        </w:r>
        <w:r w:rsidR="00961A9E">
          <w:rPr>
            <w:webHidden/>
          </w:rPr>
          <w:fldChar w:fldCharType="end"/>
        </w:r>
      </w:hyperlink>
    </w:p>
    <w:p w:rsidR="00961A9E" w:rsidRDefault="00AC6B19">
      <w:pPr>
        <w:pStyle w:val="33"/>
        <w:ind w:left="960" w:firstLine="420"/>
        <w:rPr>
          <w:rFonts w:asciiTheme="minorHAnsi" w:eastAsiaTheme="minorEastAsia" w:hAnsiTheme="minorHAnsi" w:cstheme="minorBidi"/>
          <w:szCs w:val="22"/>
        </w:rPr>
      </w:pPr>
      <w:hyperlink w:anchor="_Toc477443135" w:history="1">
        <w:r w:rsidR="00961A9E" w:rsidRPr="00CB0ED0">
          <w:rPr>
            <w:rStyle w:val="af0"/>
          </w:rPr>
          <w:t>2.4.2</w:t>
        </w:r>
        <w:r w:rsidR="00961A9E" w:rsidRPr="00CB0ED0">
          <w:rPr>
            <w:rStyle w:val="af0"/>
            <w:rFonts w:hint="eastAsia"/>
          </w:rPr>
          <w:t xml:space="preserve"> </w:t>
        </w:r>
        <w:r w:rsidR="00961A9E" w:rsidRPr="00CB0ED0">
          <w:rPr>
            <w:rStyle w:val="af0"/>
            <w:rFonts w:hint="eastAsia"/>
          </w:rPr>
          <w:t>一致性密度聚类算法</w:t>
        </w:r>
        <w:r w:rsidR="00961A9E">
          <w:rPr>
            <w:webHidden/>
          </w:rPr>
          <w:tab/>
        </w:r>
        <w:r w:rsidR="00961A9E">
          <w:rPr>
            <w:webHidden/>
          </w:rPr>
          <w:fldChar w:fldCharType="begin"/>
        </w:r>
        <w:r w:rsidR="00961A9E">
          <w:rPr>
            <w:webHidden/>
          </w:rPr>
          <w:instrText xml:space="preserve"> PAGEREF _Toc477443135 \h </w:instrText>
        </w:r>
        <w:r w:rsidR="00961A9E">
          <w:rPr>
            <w:webHidden/>
          </w:rPr>
        </w:r>
        <w:r w:rsidR="00961A9E">
          <w:rPr>
            <w:webHidden/>
          </w:rPr>
          <w:fldChar w:fldCharType="separate"/>
        </w:r>
        <w:r w:rsidR="00F43602">
          <w:rPr>
            <w:webHidden/>
          </w:rPr>
          <w:t>16</w:t>
        </w:r>
        <w:r w:rsidR="00961A9E">
          <w:rPr>
            <w:webHidden/>
          </w:rPr>
          <w:fldChar w:fldCharType="end"/>
        </w:r>
      </w:hyperlink>
    </w:p>
    <w:p w:rsidR="00961A9E" w:rsidRDefault="00AC6B19">
      <w:pPr>
        <w:pStyle w:val="33"/>
        <w:ind w:left="960" w:firstLine="420"/>
        <w:rPr>
          <w:rFonts w:asciiTheme="minorHAnsi" w:eastAsiaTheme="minorEastAsia" w:hAnsiTheme="minorHAnsi" w:cstheme="minorBidi"/>
          <w:szCs w:val="22"/>
        </w:rPr>
      </w:pPr>
      <w:hyperlink w:anchor="_Toc477443136" w:history="1">
        <w:r w:rsidR="00961A9E" w:rsidRPr="00CB0ED0">
          <w:rPr>
            <w:rStyle w:val="af0"/>
          </w:rPr>
          <w:t>2.4.3</w:t>
        </w:r>
        <w:r w:rsidR="00961A9E" w:rsidRPr="00CB0ED0">
          <w:rPr>
            <w:rStyle w:val="af0"/>
            <w:rFonts w:hint="eastAsia"/>
          </w:rPr>
          <w:t xml:space="preserve"> </w:t>
        </w:r>
        <w:r w:rsidR="00961A9E" w:rsidRPr="00CB0ED0">
          <w:rPr>
            <w:rStyle w:val="af0"/>
            <w:rFonts w:hint="eastAsia"/>
          </w:rPr>
          <w:t>一致性合并算法</w:t>
        </w:r>
        <w:r w:rsidR="00961A9E">
          <w:rPr>
            <w:webHidden/>
          </w:rPr>
          <w:tab/>
        </w:r>
        <w:r w:rsidR="00961A9E">
          <w:rPr>
            <w:webHidden/>
          </w:rPr>
          <w:fldChar w:fldCharType="begin"/>
        </w:r>
        <w:r w:rsidR="00961A9E">
          <w:rPr>
            <w:webHidden/>
          </w:rPr>
          <w:instrText xml:space="preserve"> PAGEREF _Toc477443136 \h </w:instrText>
        </w:r>
        <w:r w:rsidR="00961A9E">
          <w:rPr>
            <w:webHidden/>
          </w:rPr>
        </w:r>
        <w:r w:rsidR="00961A9E">
          <w:rPr>
            <w:webHidden/>
          </w:rPr>
          <w:fldChar w:fldCharType="separate"/>
        </w:r>
        <w:r w:rsidR="00F43602">
          <w:rPr>
            <w:webHidden/>
          </w:rPr>
          <w:t>18</w:t>
        </w:r>
        <w:r w:rsidR="00961A9E">
          <w:rPr>
            <w:webHidden/>
          </w:rPr>
          <w:fldChar w:fldCharType="end"/>
        </w:r>
      </w:hyperlink>
    </w:p>
    <w:p w:rsidR="00961A9E" w:rsidRDefault="00AC6B19">
      <w:pPr>
        <w:pStyle w:val="33"/>
        <w:ind w:left="960" w:firstLine="420"/>
        <w:rPr>
          <w:rFonts w:asciiTheme="minorHAnsi" w:eastAsiaTheme="minorEastAsia" w:hAnsiTheme="minorHAnsi" w:cstheme="minorBidi"/>
          <w:szCs w:val="22"/>
        </w:rPr>
      </w:pPr>
      <w:hyperlink w:anchor="_Toc477443137" w:history="1">
        <w:r w:rsidR="00961A9E" w:rsidRPr="00CB0ED0">
          <w:rPr>
            <w:rStyle w:val="af0"/>
            <w:lang w:val="en-GB"/>
          </w:rPr>
          <w:t>2.4.4</w:t>
        </w:r>
        <w:r w:rsidR="00961A9E" w:rsidRPr="00CB0ED0">
          <w:rPr>
            <w:rStyle w:val="af0"/>
            <w:rFonts w:hint="eastAsia"/>
            <w:lang w:val="en-GB"/>
          </w:rPr>
          <w:t xml:space="preserve"> </w:t>
        </w:r>
        <w:r w:rsidR="00961A9E" w:rsidRPr="00CB0ED0">
          <w:rPr>
            <w:rStyle w:val="af0"/>
            <w:rFonts w:hint="eastAsia"/>
            <w:lang w:val="en-GB"/>
          </w:rPr>
          <w:t>算法时间复杂度分析</w:t>
        </w:r>
        <w:r w:rsidR="00961A9E">
          <w:rPr>
            <w:webHidden/>
          </w:rPr>
          <w:tab/>
        </w:r>
        <w:r w:rsidR="00961A9E">
          <w:rPr>
            <w:webHidden/>
          </w:rPr>
          <w:fldChar w:fldCharType="begin"/>
        </w:r>
        <w:r w:rsidR="00961A9E">
          <w:rPr>
            <w:webHidden/>
          </w:rPr>
          <w:instrText xml:space="preserve"> PAGEREF _Toc477443137 \h </w:instrText>
        </w:r>
        <w:r w:rsidR="00961A9E">
          <w:rPr>
            <w:webHidden/>
          </w:rPr>
        </w:r>
        <w:r w:rsidR="00961A9E">
          <w:rPr>
            <w:webHidden/>
          </w:rPr>
          <w:fldChar w:fldCharType="separate"/>
        </w:r>
        <w:r w:rsidR="00F43602">
          <w:rPr>
            <w:webHidden/>
          </w:rPr>
          <w:t>19</w:t>
        </w:r>
        <w:r w:rsidR="00961A9E">
          <w:rPr>
            <w:webHidden/>
          </w:rPr>
          <w:fldChar w:fldCharType="end"/>
        </w:r>
      </w:hyperlink>
    </w:p>
    <w:p w:rsidR="00961A9E" w:rsidRDefault="00AC6B19">
      <w:pPr>
        <w:pStyle w:val="23"/>
        <w:ind w:left="480" w:firstLine="480"/>
        <w:rPr>
          <w:rFonts w:asciiTheme="minorHAnsi" w:eastAsiaTheme="minorEastAsia" w:hAnsiTheme="minorHAnsi" w:cstheme="minorBidi"/>
          <w:noProof/>
          <w:sz w:val="21"/>
          <w:szCs w:val="22"/>
        </w:rPr>
      </w:pPr>
      <w:hyperlink w:anchor="_Toc477443138" w:history="1">
        <w:r w:rsidR="00961A9E" w:rsidRPr="00CB0ED0">
          <w:rPr>
            <w:rStyle w:val="af0"/>
            <w:noProof/>
            <w:lang w:val="en-GB"/>
          </w:rPr>
          <w:t>2.5</w:t>
        </w:r>
        <w:r w:rsidR="00961A9E" w:rsidRPr="00CB0ED0">
          <w:rPr>
            <w:rStyle w:val="af0"/>
            <w:rFonts w:hint="eastAsia"/>
            <w:noProof/>
            <w:lang w:val="en-GB"/>
          </w:rPr>
          <w:t xml:space="preserve"> </w:t>
        </w:r>
        <w:r w:rsidR="00961A9E" w:rsidRPr="00CB0ED0">
          <w:rPr>
            <w:rStyle w:val="af0"/>
            <w:rFonts w:hint="eastAsia"/>
            <w:noProof/>
            <w:lang w:val="en-GB"/>
          </w:rPr>
          <w:t>实验结果</w:t>
        </w:r>
        <w:r w:rsidR="00961A9E">
          <w:rPr>
            <w:noProof/>
            <w:webHidden/>
          </w:rPr>
          <w:tab/>
        </w:r>
        <w:r w:rsidR="00961A9E">
          <w:rPr>
            <w:noProof/>
            <w:webHidden/>
          </w:rPr>
          <w:fldChar w:fldCharType="begin"/>
        </w:r>
        <w:r w:rsidR="00961A9E">
          <w:rPr>
            <w:noProof/>
            <w:webHidden/>
          </w:rPr>
          <w:instrText xml:space="preserve"> PAGEREF _Toc477443138 \h </w:instrText>
        </w:r>
        <w:r w:rsidR="00961A9E">
          <w:rPr>
            <w:noProof/>
            <w:webHidden/>
          </w:rPr>
        </w:r>
        <w:r w:rsidR="00961A9E">
          <w:rPr>
            <w:noProof/>
            <w:webHidden/>
          </w:rPr>
          <w:fldChar w:fldCharType="separate"/>
        </w:r>
        <w:r w:rsidR="00F43602">
          <w:rPr>
            <w:noProof/>
            <w:webHidden/>
          </w:rPr>
          <w:t>20</w:t>
        </w:r>
        <w:r w:rsidR="00961A9E">
          <w:rPr>
            <w:noProof/>
            <w:webHidden/>
          </w:rPr>
          <w:fldChar w:fldCharType="end"/>
        </w:r>
      </w:hyperlink>
    </w:p>
    <w:p w:rsidR="00961A9E" w:rsidRDefault="00AC6B19">
      <w:pPr>
        <w:pStyle w:val="23"/>
        <w:ind w:left="480" w:firstLine="480"/>
        <w:rPr>
          <w:rFonts w:asciiTheme="minorHAnsi" w:eastAsiaTheme="minorEastAsia" w:hAnsiTheme="minorHAnsi" w:cstheme="minorBidi"/>
          <w:noProof/>
          <w:sz w:val="21"/>
          <w:szCs w:val="22"/>
        </w:rPr>
      </w:pPr>
      <w:hyperlink w:anchor="_Toc477443139" w:history="1">
        <w:r w:rsidR="00961A9E" w:rsidRPr="00CB0ED0">
          <w:rPr>
            <w:rStyle w:val="af0"/>
            <w:noProof/>
            <w:lang w:val="en-GB"/>
          </w:rPr>
          <w:t>2.6</w:t>
        </w:r>
        <w:r w:rsidR="00961A9E" w:rsidRPr="00CB0ED0">
          <w:rPr>
            <w:rStyle w:val="af0"/>
            <w:rFonts w:hint="eastAsia"/>
            <w:noProof/>
            <w:lang w:val="en-GB"/>
          </w:rPr>
          <w:t xml:space="preserve"> </w:t>
        </w:r>
        <w:r w:rsidR="00961A9E" w:rsidRPr="00CB0ED0">
          <w:rPr>
            <w:rStyle w:val="af0"/>
            <w:rFonts w:hint="eastAsia"/>
            <w:noProof/>
            <w:lang w:val="en-GB"/>
          </w:rPr>
          <w:t>实验对比及分析</w:t>
        </w:r>
        <w:r w:rsidR="00961A9E">
          <w:rPr>
            <w:noProof/>
            <w:webHidden/>
          </w:rPr>
          <w:tab/>
        </w:r>
        <w:r w:rsidR="00961A9E">
          <w:rPr>
            <w:noProof/>
            <w:webHidden/>
          </w:rPr>
          <w:fldChar w:fldCharType="begin"/>
        </w:r>
        <w:r w:rsidR="00961A9E">
          <w:rPr>
            <w:noProof/>
            <w:webHidden/>
          </w:rPr>
          <w:instrText xml:space="preserve"> PAGEREF _Toc477443139 \h </w:instrText>
        </w:r>
        <w:r w:rsidR="00961A9E">
          <w:rPr>
            <w:noProof/>
            <w:webHidden/>
          </w:rPr>
        </w:r>
        <w:r w:rsidR="00961A9E">
          <w:rPr>
            <w:noProof/>
            <w:webHidden/>
          </w:rPr>
          <w:fldChar w:fldCharType="separate"/>
        </w:r>
        <w:r w:rsidR="00F43602">
          <w:rPr>
            <w:noProof/>
            <w:webHidden/>
          </w:rPr>
          <w:t>21</w:t>
        </w:r>
        <w:r w:rsidR="00961A9E">
          <w:rPr>
            <w:noProof/>
            <w:webHidden/>
          </w:rPr>
          <w:fldChar w:fldCharType="end"/>
        </w:r>
      </w:hyperlink>
    </w:p>
    <w:p w:rsidR="00961A9E" w:rsidRDefault="00AC6B19">
      <w:pPr>
        <w:pStyle w:val="33"/>
        <w:ind w:left="960" w:firstLine="420"/>
        <w:rPr>
          <w:rFonts w:asciiTheme="minorHAnsi" w:eastAsiaTheme="minorEastAsia" w:hAnsiTheme="minorHAnsi" w:cstheme="minorBidi"/>
          <w:szCs w:val="22"/>
        </w:rPr>
      </w:pPr>
      <w:hyperlink w:anchor="_Toc477443140" w:history="1">
        <w:r w:rsidR="00961A9E" w:rsidRPr="00CB0ED0">
          <w:rPr>
            <w:rStyle w:val="af0"/>
            <w:lang w:val="en-GB"/>
          </w:rPr>
          <w:t>2.6.1</w:t>
        </w:r>
        <w:r w:rsidR="00961A9E" w:rsidRPr="00CB0ED0">
          <w:rPr>
            <w:rStyle w:val="af0"/>
            <w:rFonts w:hint="eastAsia"/>
            <w:lang w:val="en-GB"/>
          </w:rPr>
          <w:t xml:space="preserve"> </w:t>
        </w:r>
        <w:r w:rsidR="00961A9E" w:rsidRPr="00CB0ED0">
          <w:rPr>
            <w:rStyle w:val="af0"/>
            <w:rFonts w:hint="eastAsia"/>
            <w:lang w:val="en-GB"/>
          </w:rPr>
          <w:t>与密度峰值聚类算法的对比实验</w:t>
        </w:r>
        <w:r w:rsidR="00961A9E">
          <w:rPr>
            <w:webHidden/>
          </w:rPr>
          <w:tab/>
        </w:r>
        <w:r w:rsidR="00961A9E">
          <w:rPr>
            <w:webHidden/>
          </w:rPr>
          <w:fldChar w:fldCharType="begin"/>
        </w:r>
        <w:r w:rsidR="00961A9E">
          <w:rPr>
            <w:webHidden/>
          </w:rPr>
          <w:instrText xml:space="preserve"> PAGEREF _Toc477443140 \h </w:instrText>
        </w:r>
        <w:r w:rsidR="00961A9E">
          <w:rPr>
            <w:webHidden/>
          </w:rPr>
        </w:r>
        <w:r w:rsidR="00961A9E">
          <w:rPr>
            <w:webHidden/>
          </w:rPr>
          <w:fldChar w:fldCharType="separate"/>
        </w:r>
        <w:r w:rsidR="00F43602">
          <w:rPr>
            <w:webHidden/>
          </w:rPr>
          <w:t>21</w:t>
        </w:r>
        <w:r w:rsidR="00961A9E">
          <w:rPr>
            <w:webHidden/>
          </w:rPr>
          <w:fldChar w:fldCharType="end"/>
        </w:r>
      </w:hyperlink>
    </w:p>
    <w:p w:rsidR="00961A9E" w:rsidRDefault="00AC6B19">
      <w:pPr>
        <w:pStyle w:val="33"/>
        <w:ind w:left="960" w:firstLine="420"/>
        <w:rPr>
          <w:rFonts w:asciiTheme="minorHAnsi" w:eastAsiaTheme="minorEastAsia" w:hAnsiTheme="minorHAnsi" w:cstheme="minorBidi"/>
          <w:szCs w:val="22"/>
        </w:rPr>
      </w:pPr>
      <w:hyperlink w:anchor="_Toc477443141" w:history="1">
        <w:r w:rsidR="00961A9E" w:rsidRPr="00CB0ED0">
          <w:rPr>
            <w:rStyle w:val="af0"/>
            <w:lang w:val="en-GB"/>
          </w:rPr>
          <w:t>2.6.2</w:t>
        </w:r>
        <w:r w:rsidR="00961A9E" w:rsidRPr="00CB0ED0">
          <w:rPr>
            <w:rStyle w:val="af0"/>
            <w:rFonts w:hint="eastAsia"/>
            <w:lang w:val="en-GB"/>
          </w:rPr>
          <w:t xml:space="preserve"> </w:t>
        </w:r>
        <w:r w:rsidR="00961A9E" w:rsidRPr="00CB0ED0">
          <w:rPr>
            <w:rStyle w:val="af0"/>
            <w:rFonts w:hint="eastAsia"/>
            <w:lang w:val="en-GB"/>
          </w:rPr>
          <w:t>与其它集体行为识别方法的对比实验</w:t>
        </w:r>
        <w:r w:rsidR="00961A9E">
          <w:rPr>
            <w:webHidden/>
          </w:rPr>
          <w:tab/>
        </w:r>
        <w:r w:rsidR="00961A9E">
          <w:rPr>
            <w:webHidden/>
          </w:rPr>
          <w:fldChar w:fldCharType="begin"/>
        </w:r>
        <w:r w:rsidR="00961A9E">
          <w:rPr>
            <w:webHidden/>
          </w:rPr>
          <w:instrText xml:space="preserve"> PAGEREF _Toc477443141 \h </w:instrText>
        </w:r>
        <w:r w:rsidR="00961A9E">
          <w:rPr>
            <w:webHidden/>
          </w:rPr>
        </w:r>
        <w:r w:rsidR="00961A9E">
          <w:rPr>
            <w:webHidden/>
          </w:rPr>
          <w:fldChar w:fldCharType="separate"/>
        </w:r>
        <w:r w:rsidR="00F43602">
          <w:rPr>
            <w:webHidden/>
          </w:rPr>
          <w:t>23</w:t>
        </w:r>
        <w:r w:rsidR="00961A9E">
          <w:rPr>
            <w:webHidden/>
          </w:rPr>
          <w:fldChar w:fldCharType="end"/>
        </w:r>
      </w:hyperlink>
    </w:p>
    <w:p w:rsidR="00961A9E" w:rsidRDefault="00AC6B19">
      <w:pPr>
        <w:pStyle w:val="33"/>
        <w:ind w:left="960" w:firstLine="420"/>
        <w:rPr>
          <w:rFonts w:asciiTheme="minorHAnsi" w:eastAsiaTheme="minorEastAsia" w:hAnsiTheme="minorHAnsi" w:cstheme="minorBidi"/>
          <w:szCs w:val="22"/>
        </w:rPr>
      </w:pPr>
      <w:hyperlink w:anchor="_Toc477443142" w:history="1">
        <w:r w:rsidR="00961A9E" w:rsidRPr="00CB0ED0">
          <w:rPr>
            <w:rStyle w:val="af0"/>
            <w:lang w:val="en-GB"/>
          </w:rPr>
          <w:t>2.6.3</w:t>
        </w:r>
        <w:r w:rsidR="00961A9E" w:rsidRPr="00CB0ED0">
          <w:rPr>
            <w:rStyle w:val="af0"/>
            <w:rFonts w:hint="eastAsia"/>
            <w:lang w:val="en-GB"/>
          </w:rPr>
          <w:t xml:space="preserve"> </w:t>
        </w:r>
        <w:r w:rsidR="00961A9E" w:rsidRPr="00CB0ED0">
          <w:rPr>
            <w:rStyle w:val="af0"/>
            <w:rFonts w:hint="eastAsia"/>
            <w:lang w:val="en-GB"/>
          </w:rPr>
          <w:t>参数讨论</w:t>
        </w:r>
        <w:r w:rsidR="00961A9E">
          <w:rPr>
            <w:webHidden/>
          </w:rPr>
          <w:tab/>
        </w:r>
        <w:r w:rsidR="00961A9E">
          <w:rPr>
            <w:webHidden/>
          </w:rPr>
          <w:fldChar w:fldCharType="begin"/>
        </w:r>
        <w:r w:rsidR="00961A9E">
          <w:rPr>
            <w:webHidden/>
          </w:rPr>
          <w:instrText xml:space="preserve"> PAGEREF _Toc477443142 \h </w:instrText>
        </w:r>
        <w:r w:rsidR="00961A9E">
          <w:rPr>
            <w:webHidden/>
          </w:rPr>
        </w:r>
        <w:r w:rsidR="00961A9E">
          <w:rPr>
            <w:webHidden/>
          </w:rPr>
          <w:fldChar w:fldCharType="separate"/>
        </w:r>
        <w:r w:rsidR="00F43602">
          <w:rPr>
            <w:webHidden/>
          </w:rPr>
          <w:t>26</w:t>
        </w:r>
        <w:r w:rsidR="00961A9E">
          <w:rPr>
            <w:webHidden/>
          </w:rPr>
          <w:fldChar w:fldCharType="end"/>
        </w:r>
      </w:hyperlink>
    </w:p>
    <w:p w:rsidR="00961A9E" w:rsidRDefault="00AC6B19">
      <w:pPr>
        <w:pStyle w:val="23"/>
        <w:ind w:left="480" w:firstLine="480"/>
        <w:rPr>
          <w:rFonts w:asciiTheme="minorHAnsi" w:eastAsiaTheme="minorEastAsia" w:hAnsiTheme="minorHAnsi" w:cstheme="minorBidi"/>
          <w:noProof/>
          <w:sz w:val="21"/>
          <w:szCs w:val="22"/>
        </w:rPr>
      </w:pPr>
      <w:hyperlink w:anchor="_Toc477443143" w:history="1">
        <w:r w:rsidR="00961A9E" w:rsidRPr="00CB0ED0">
          <w:rPr>
            <w:rStyle w:val="af0"/>
            <w:noProof/>
            <w:lang w:val="en-GB"/>
          </w:rPr>
          <w:t>2.7</w:t>
        </w:r>
        <w:r w:rsidR="00961A9E" w:rsidRPr="00CB0ED0">
          <w:rPr>
            <w:rStyle w:val="af0"/>
            <w:rFonts w:hint="eastAsia"/>
            <w:noProof/>
            <w:lang w:val="en-GB"/>
          </w:rPr>
          <w:t xml:space="preserve"> </w:t>
        </w:r>
        <w:r w:rsidR="00961A9E" w:rsidRPr="00CB0ED0">
          <w:rPr>
            <w:rStyle w:val="af0"/>
            <w:rFonts w:hint="eastAsia"/>
            <w:noProof/>
            <w:lang w:val="en-GB"/>
          </w:rPr>
          <w:t>本章小结</w:t>
        </w:r>
        <w:r w:rsidR="00961A9E">
          <w:rPr>
            <w:noProof/>
            <w:webHidden/>
          </w:rPr>
          <w:tab/>
        </w:r>
        <w:r w:rsidR="00961A9E">
          <w:rPr>
            <w:noProof/>
            <w:webHidden/>
          </w:rPr>
          <w:fldChar w:fldCharType="begin"/>
        </w:r>
        <w:r w:rsidR="00961A9E">
          <w:rPr>
            <w:noProof/>
            <w:webHidden/>
          </w:rPr>
          <w:instrText xml:space="preserve"> PAGEREF _Toc477443143 \h </w:instrText>
        </w:r>
        <w:r w:rsidR="00961A9E">
          <w:rPr>
            <w:noProof/>
            <w:webHidden/>
          </w:rPr>
        </w:r>
        <w:r w:rsidR="00961A9E">
          <w:rPr>
            <w:noProof/>
            <w:webHidden/>
          </w:rPr>
          <w:fldChar w:fldCharType="separate"/>
        </w:r>
        <w:r w:rsidR="00F43602">
          <w:rPr>
            <w:noProof/>
            <w:webHidden/>
          </w:rPr>
          <w:t>27</w:t>
        </w:r>
        <w:r w:rsidR="00961A9E">
          <w:rPr>
            <w:noProof/>
            <w:webHidden/>
          </w:rPr>
          <w:fldChar w:fldCharType="end"/>
        </w:r>
      </w:hyperlink>
    </w:p>
    <w:p w:rsidR="00961A9E" w:rsidRDefault="00AC6B19">
      <w:pPr>
        <w:pStyle w:val="12"/>
        <w:rPr>
          <w:rFonts w:asciiTheme="minorHAnsi" w:eastAsiaTheme="minorEastAsia" w:hAnsiTheme="minorHAnsi" w:cstheme="minorBidi"/>
          <w:noProof/>
          <w:sz w:val="21"/>
          <w:szCs w:val="22"/>
        </w:rPr>
      </w:pPr>
      <w:hyperlink w:anchor="_Toc477443144" w:history="1">
        <w:r w:rsidR="00961A9E" w:rsidRPr="00CB0ED0">
          <w:rPr>
            <w:rStyle w:val="af0"/>
            <w:rFonts w:hint="eastAsia"/>
            <w:noProof/>
          </w:rPr>
          <w:t>第</w:t>
        </w:r>
        <w:r w:rsidR="00961A9E" w:rsidRPr="00CB0ED0">
          <w:rPr>
            <w:rStyle w:val="af0"/>
            <w:rFonts w:hint="eastAsia"/>
            <w:noProof/>
          </w:rPr>
          <w:t xml:space="preserve"> 3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动态核密度的复杂交互集体行为识别方法</w:t>
        </w:r>
        <w:r w:rsidR="00961A9E">
          <w:rPr>
            <w:noProof/>
            <w:webHidden/>
          </w:rPr>
          <w:tab/>
        </w:r>
        <w:r w:rsidR="00961A9E">
          <w:rPr>
            <w:noProof/>
            <w:webHidden/>
          </w:rPr>
          <w:fldChar w:fldCharType="begin"/>
        </w:r>
        <w:r w:rsidR="00961A9E">
          <w:rPr>
            <w:noProof/>
            <w:webHidden/>
          </w:rPr>
          <w:instrText xml:space="preserve"> PAGEREF _Toc477443144 \h </w:instrText>
        </w:r>
        <w:r w:rsidR="00961A9E">
          <w:rPr>
            <w:noProof/>
            <w:webHidden/>
          </w:rPr>
        </w:r>
        <w:r w:rsidR="00961A9E">
          <w:rPr>
            <w:noProof/>
            <w:webHidden/>
          </w:rPr>
          <w:fldChar w:fldCharType="separate"/>
        </w:r>
        <w:r w:rsidR="00F43602">
          <w:rPr>
            <w:noProof/>
            <w:webHidden/>
          </w:rPr>
          <w:t>28</w:t>
        </w:r>
        <w:r w:rsidR="00961A9E">
          <w:rPr>
            <w:noProof/>
            <w:webHidden/>
          </w:rPr>
          <w:fldChar w:fldCharType="end"/>
        </w:r>
      </w:hyperlink>
    </w:p>
    <w:p w:rsidR="00961A9E" w:rsidRDefault="00AC6B19">
      <w:pPr>
        <w:pStyle w:val="23"/>
        <w:ind w:left="480" w:firstLine="480"/>
        <w:rPr>
          <w:rFonts w:asciiTheme="minorHAnsi" w:eastAsiaTheme="minorEastAsia" w:hAnsiTheme="minorHAnsi" w:cstheme="minorBidi"/>
          <w:noProof/>
          <w:sz w:val="21"/>
          <w:szCs w:val="22"/>
        </w:rPr>
      </w:pPr>
      <w:hyperlink w:anchor="_Toc477443145" w:history="1">
        <w:r w:rsidR="00961A9E" w:rsidRPr="00CB0ED0">
          <w:rPr>
            <w:rStyle w:val="af0"/>
            <w:noProof/>
          </w:rPr>
          <w:t>3.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45 \h </w:instrText>
        </w:r>
        <w:r w:rsidR="00961A9E">
          <w:rPr>
            <w:noProof/>
            <w:webHidden/>
          </w:rPr>
        </w:r>
        <w:r w:rsidR="00961A9E">
          <w:rPr>
            <w:noProof/>
            <w:webHidden/>
          </w:rPr>
          <w:fldChar w:fldCharType="separate"/>
        </w:r>
        <w:r w:rsidR="00F43602">
          <w:rPr>
            <w:noProof/>
            <w:webHidden/>
          </w:rPr>
          <w:t>28</w:t>
        </w:r>
        <w:r w:rsidR="00961A9E">
          <w:rPr>
            <w:noProof/>
            <w:webHidden/>
          </w:rPr>
          <w:fldChar w:fldCharType="end"/>
        </w:r>
      </w:hyperlink>
    </w:p>
    <w:p w:rsidR="00961A9E" w:rsidRDefault="00AC6B19">
      <w:pPr>
        <w:pStyle w:val="23"/>
        <w:ind w:left="480" w:firstLine="480"/>
        <w:rPr>
          <w:rFonts w:asciiTheme="minorHAnsi" w:eastAsiaTheme="minorEastAsia" w:hAnsiTheme="minorHAnsi" w:cstheme="minorBidi"/>
          <w:noProof/>
          <w:sz w:val="21"/>
          <w:szCs w:val="22"/>
        </w:rPr>
      </w:pPr>
      <w:hyperlink w:anchor="_Toc477443146" w:history="1">
        <w:r w:rsidR="00961A9E" w:rsidRPr="00CB0ED0">
          <w:rPr>
            <w:rStyle w:val="af0"/>
            <w:noProof/>
          </w:rPr>
          <w:t>3.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46 \h </w:instrText>
        </w:r>
        <w:r w:rsidR="00961A9E">
          <w:rPr>
            <w:noProof/>
            <w:webHidden/>
          </w:rPr>
        </w:r>
        <w:r w:rsidR="00961A9E">
          <w:rPr>
            <w:noProof/>
            <w:webHidden/>
          </w:rPr>
          <w:fldChar w:fldCharType="separate"/>
        </w:r>
        <w:r w:rsidR="00F43602">
          <w:rPr>
            <w:noProof/>
            <w:webHidden/>
          </w:rPr>
          <w:t>30</w:t>
        </w:r>
        <w:r w:rsidR="00961A9E">
          <w:rPr>
            <w:noProof/>
            <w:webHidden/>
          </w:rPr>
          <w:fldChar w:fldCharType="end"/>
        </w:r>
      </w:hyperlink>
    </w:p>
    <w:p w:rsidR="00961A9E" w:rsidRDefault="00AC6B19">
      <w:pPr>
        <w:pStyle w:val="33"/>
        <w:ind w:left="960" w:firstLine="420"/>
        <w:rPr>
          <w:rFonts w:asciiTheme="minorHAnsi" w:eastAsiaTheme="minorEastAsia" w:hAnsiTheme="minorHAnsi" w:cstheme="minorBidi"/>
          <w:szCs w:val="22"/>
        </w:rPr>
      </w:pPr>
      <w:hyperlink w:anchor="_Toc477443147" w:history="1">
        <w:r w:rsidR="00961A9E" w:rsidRPr="00CB0ED0">
          <w:rPr>
            <w:rStyle w:val="af0"/>
          </w:rPr>
          <w:t>3.2.1</w:t>
        </w:r>
        <w:r w:rsidR="00961A9E" w:rsidRPr="00CB0ED0">
          <w:rPr>
            <w:rStyle w:val="af0"/>
            <w:rFonts w:hint="eastAsia"/>
          </w:rPr>
          <w:t xml:space="preserve"> </w:t>
        </w:r>
        <w:r w:rsidR="00961A9E" w:rsidRPr="00CB0ED0">
          <w:rPr>
            <w:rStyle w:val="af0"/>
            <w:rFonts w:hint="eastAsia"/>
          </w:rPr>
          <w:t>核密度估计</w:t>
        </w:r>
        <w:r w:rsidR="00961A9E">
          <w:rPr>
            <w:webHidden/>
          </w:rPr>
          <w:tab/>
        </w:r>
        <w:r w:rsidR="00961A9E">
          <w:rPr>
            <w:webHidden/>
          </w:rPr>
          <w:fldChar w:fldCharType="begin"/>
        </w:r>
        <w:r w:rsidR="00961A9E">
          <w:rPr>
            <w:webHidden/>
          </w:rPr>
          <w:instrText xml:space="preserve"> PAGEREF _Toc477443147 \h </w:instrText>
        </w:r>
        <w:r w:rsidR="00961A9E">
          <w:rPr>
            <w:webHidden/>
          </w:rPr>
        </w:r>
        <w:r w:rsidR="00961A9E">
          <w:rPr>
            <w:webHidden/>
          </w:rPr>
          <w:fldChar w:fldCharType="separate"/>
        </w:r>
        <w:r w:rsidR="00F43602">
          <w:rPr>
            <w:webHidden/>
          </w:rPr>
          <w:t>30</w:t>
        </w:r>
        <w:r w:rsidR="00961A9E">
          <w:rPr>
            <w:webHidden/>
          </w:rPr>
          <w:fldChar w:fldCharType="end"/>
        </w:r>
      </w:hyperlink>
    </w:p>
    <w:p w:rsidR="00961A9E" w:rsidRDefault="00AC6B19">
      <w:pPr>
        <w:pStyle w:val="33"/>
        <w:ind w:left="960" w:firstLine="420"/>
        <w:rPr>
          <w:rFonts w:asciiTheme="minorHAnsi" w:eastAsiaTheme="minorEastAsia" w:hAnsiTheme="minorHAnsi" w:cstheme="minorBidi"/>
          <w:szCs w:val="22"/>
        </w:rPr>
      </w:pPr>
      <w:hyperlink w:anchor="_Toc477443148" w:history="1">
        <w:r w:rsidR="00961A9E" w:rsidRPr="00CB0ED0">
          <w:rPr>
            <w:rStyle w:val="af0"/>
          </w:rPr>
          <w:t>3.2.2</w:t>
        </w:r>
        <w:r w:rsidR="00961A9E" w:rsidRPr="00CB0ED0">
          <w:rPr>
            <w:rStyle w:val="af0"/>
            <w:rFonts w:hint="eastAsia"/>
          </w:rPr>
          <w:t xml:space="preserve"> </w:t>
        </w:r>
        <w:r w:rsidR="00961A9E" w:rsidRPr="00CB0ED0">
          <w:rPr>
            <w:rStyle w:val="af0"/>
            <w:rFonts w:hint="eastAsia"/>
          </w:rPr>
          <w:t>并查集</w:t>
        </w:r>
        <w:r w:rsidR="00961A9E">
          <w:rPr>
            <w:webHidden/>
          </w:rPr>
          <w:tab/>
        </w:r>
        <w:r w:rsidR="00961A9E">
          <w:rPr>
            <w:webHidden/>
          </w:rPr>
          <w:fldChar w:fldCharType="begin"/>
        </w:r>
        <w:r w:rsidR="00961A9E">
          <w:rPr>
            <w:webHidden/>
          </w:rPr>
          <w:instrText xml:space="preserve"> PAGEREF _Toc477443148 \h </w:instrText>
        </w:r>
        <w:r w:rsidR="00961A9E">
          <w:rPr>
            <w:webHidden/>
          </w:rPr>
        </w:r>
        <w:r w:rsidR="00961A9E">
          <w:rPr>
            <w:webHidden/>
          </w:rPr>
          <w:fldChar w:fldCharType="separate"/>
        </w:r>
        <w:r w:rsidR="00F43602">
          <w:rPr>
            <w:webHidden/>
          </w:rPr>
          <w:t>31</w:t>
        </w:r>
        <w:r w:rsidR="00961A9E">
          <w:rPr>
            <w:webHidden/>
          </w:rPr>
          <w:fldChar w:fldCharType="end"/>
        </w:r>
      </w:hyperlink>
    </w:p>
    <w:p w:rsidR="00961A9E" w:rsidRDefault="00AC6B19">
      <w:pPr>
        <w:pStyle w:val="23"/>
        <w:ind w:left="480" w:firstLine="480"/>
        <w:rPr>
          <w:rFonts w:asciiTheme="minorHAnsi" w:eastAsiaTheme="minorEastAsia" w:hAnsiTheme="minorHAnsi" w:cstheme="minorBidi"/>
          <w:noProof/>
          <w:sz w:val="21"/>
          <w:szCs w:val="22"/>
        </w:rPr>
      </w:pPr>
      <w:hyperlink w:anchor="_Toc477443149" w:history="1">
        <w:r w:rsidR="00961A9E" w:rsidRPr="00CB0ED0">
          <w:rPr>
            <w:rStyle w:val="af0"/>
            <w:noProof/>
          </w:rPr>
          <w:t>3.3</w:t>
        </w:r>
        <w:r w:rsidR="00961A9E" w:rsidRPr="00CB0ED0">
          <w:rPr>
            <w:rStyle w:val="af0"/>
            <w:rFonts w:hint="eastAsia"/>
            <w:noProof/>
          </w:rPr>
          <w:t xml:space="preserve"> </w:t>
        </w:r>
        <w:r w:rsidR="00961A9E" w:rsidRPr="00CB0ED0">
          <w:rPr>
            <w:rStyle w:val="af0"/>
            <w:rFonts w:hint="eastAsia"/>
            <w:noProof/>
          </w:rPr>
          <w:t>基于动态核密度的复杂交互集体行为识别方法</w:t>
        </w:r>
        <w:r w:rsidR="00961A9E">
          <w:rPr>
            <w:noProof/>
            <w:webHidden/>
          </w:rPr>
          <w:tab/>
        </w:r>
        <w:r w:rsidR="00961A9E">
          <w:rPr>
            <w:noProof/>
            <w:webHidden/>
          </w:rPr>
          <w:fldChar w:fldCharType="begin"/>
        </w:r>
        <w:r w:rsidR="00961A9E">
          <w:rPr>
            <w:noProof/>
            <w:webHidden/>
          </w:rPr>
          <w:instrText xml:space="preserve"> PAGEREF _Toc477443149 \h </w:instrText>
        </w:r>
        <w:r w:rsidR="00961A9E">
          <w:rPr>
            <w:noProof/>
            <w:webHidden/>
          </w:rPr>
        </w:r>
        <w:r w:rsidR="00961A9E">
          <w:rPr>
            <w:noProof/>
            <w:webHidden/>
          </w:rPr>
          <w:fldChar w:fldCharType="separate"/>
        </w:r>
        <w:r w:rsidR="00F43602">
          <w:rPr>
            <w:noProof/>
            <w:webHidden/>
          </w:rPr>
          <w:t>32</w:t>
        </w:r>
        <w:r w:rsidR="00961A9E">
          <w:rPr>
            <w:noProof/>
            <w:webHidden/>
          </w:rPr>
          <w:fldChar w:fldCharType="end"/>
        </w:r>
      </w:hyperlink>
    </w:p>
    <w:p w:rsidR="00961A9E" w:rsidRDefault="00AC6B19">
      <w:pPr>
        <w:pStyle w:val="33"/>
        <w:ind w:left="960" w:firstLine="420"/>
        <w:rPr>
          <w:rFonts w:asciiTheme="minorHAnsi" w:eastAsiaTheme="minorEastAsia" w:hAnsiTheme="minorHAnsi" w:cstheme="minorBidi"/>
          <w:szCs w:val="22"/>
        </w:rPr>
      </w:pPr>
      <w:hyperlink w:anchor="_Toc477443150" w:history="1">
        <w:r w:rsidR="00961A9E" w:rsidRPr="00CB0ED0">
          <w:rPr>
            <w:rStyle w:val="af0"/>
          </w:rPr>
          <w:t>3.3.1</w:t>
        </w:r>
        <w:r w:rsidR="00961A9E" w:rsidRPr="00CB0ED0">
          <w:rPr>
            <w:rStyle w:val="af0"/>
            <w:rFonts w:hint="eastAsia"/>
          </w:rPr>
          <w:t xml:space="preserve"> </w:t>
        </w:r>
        <w:r w:rsidR="00961A9E" w:rsidRPr="00CB0ED0">
          <w:rPr>
            <w:rStyle w:val="af0"/>
            <w:rFonts w:hint="eastAsia"/>
          </w:rPr>
          <w:t>动态核密度估计</w:t>
        </w:r>
        <w:r w:rsidR="00961A9E">
          <w:rPr>
            <w:webHidden/>
          </w:rPr>
          <w:tab/>
        </w:r>
        <w:r w:rsidR="00961A9E">
          <w:rPr>
            <w:webHidden/>
          </w:rPr>
          <w:fldChar w:fldCharType="begin"/>
        </w:r>
        <w:r w:rsidR="00961A9E">
          <w:rPr>
            <w:webHidden/>
          </w:rPr>
          <w:instrText xml:space="preserve"> PAGEREF _Toc477443150 \h </w:instrText>
        </w:r>
        <w:r w:rsidR="00961A9E">
          <w:rPr>
            <w:webHidden/>
          </w:rPr>
        </w:r>
        <w:r w:rsidR="00961A9E">
          <w:rPr>
            <w:webHidden/>
          </w:rPr>
          <w:fldChar w:fldCharType="separate"/>
        </w:r>
        <w:r w:rsidR="00F43602">
          <w:rPr>
            <w:webHidden/>
          </w:rPr>
          <w:t>32</w:t>
        </w:r>
        <w:r w:rsidR="00961A9E">
          <w:rPr>
            <w:webHidden/>
          </w:rPr>
          <w:fldChar w:fldCharType="end"/>
        </w:r>
      </w:hyperlink>
    </w:p>
    <w:p w:rsidR="00961A9E" w:rsidRDefault="00AC6B19">
      <w:pPr>
        <w:pStyle w:val="33"/>
        <w:ind w:left="960" w:firstLine="420"/>
        <w:rPr>
          <w:rFonts w:asciiTheme="minorHAnsi" w:eastAsiaTheme="minorEastAsia" w:hAnsiTheme="minorHAnsi" w:cstheme="minorBidi"/>
          <w:szCs w:val="22"/>
        </w:rPr>
      </w:pPr>
      <w:hyperlink w:anchor="_Toc477443151" w:history="1">
        <w:r w:rsidR="00961A9E" w:rsidRPr="00CB0ED0">
          <w:rPr>
            <w:rStyle w:val="af0"/>
          </w:rPr>
          <w:t>3.3.2</w:t>
        </w:r>
        <w:r w:rsidR="00961A9E" w:rsidRPr="00CB0ED0">
          <w:rPr>
            <w:rStyle w:val="af0"/>
            <w:rFonts w:hint="eastAsia"/>
          </w:rPr>
          <w:t xml:space="preserve"> </w:t>
        </w:r>
        <w:r w:rsidR="00961A9E" w:rsidRPr="00CB0ED0">
          <w:rPr>
            <w:rStyle w:val="af0"/>
            <w:rFonts w:hint="eastAsia"/>
          </w:rPr>
          <w:t>动态核密度峰值聚类算法</w:t>
        </w:r>
        <w:r w:rsidR="00961A9E">
          <w:rPr>
            <w:webHidden/>
          </w:rPr>
          <w:tab/>
        </w:r>
        <w:r w:rsidR="00961A9E">
          <w:rPr>
            <w:webHidden/>
          </w:rPr>
          <w:fldChar w:fldCharType="begin"/>
        </w:r>
        <w:r w:rsidR="00961A9E">
          <w:rPr>
            <w:webHidden/>
          </w:rPr>
          <w:instrText xml:space="preserve"> PAGEREF _Toc477443151 \h </w:instrText>
        </w:r>
        <w:r w:rsidR="00961A9E">
          <w:rPr>
            <w:webHidden/>
          </w:rPr>
        </w:r>
        <w:r w:rsidR="00961A9E">
          <w:rPr>
            <w:webHidden/>
          </w:rPr>
          <w:fldChar w:fldCharType="separate"/>
        </w:r>
        <w:r w:rsidR="00F43602">
          <w:rPr>
            <w:webHidden/>
          </w:rPr>
          <w:t>34</w:t>
        </w:r>
        <w:r w:rsidR="00961A9E">
          <w:rPr>
            <w:webHidden/>
          </w:rPr>
          <w:fldChar w:fldCharType="end"/>
        </w:r>
      </w:hyperlink>
    </w:p>
    <w:p w:rsidR="00961A9E" w:rsidRDefault="00AC6B19">
      <w:pPr>
        <w:pStyle w:val="33"/>
        <w:ind w:left="960" w:firstLine="420"/>
        <w:rPr>
          <w:rFonts w:asciiTheme="minorHAnsi" w:eastAsiaTheme="minorEastAsia" w:hAnsiTheme="minorHAnsi" w:cstheme="minorBidi"/>
          <w:szCs w:val="22"/>
        </w:rPr>
      </w:pPr>
      <w:hyperlink w:anchor="_Toc477443152" w:history="1">
        <w:r w:rsidR="00961A9E" w:rsidRPr="00CB0ED0">
          <w:rPr>
            <w:rStyle w:val="af0"/>
          </w:rPr>
          <w:t>3.3.3</w:t>
        </w:r>
        <w:r w:rsidR="00961A9E" w:rsidRPr="00CB0ED0">
          <w:rPr>
            <w:rStyle w:val="af0"/>
            <w:rFonts w:hint="eastAsia"/>
          </w:rPr>
          <w:t xml:space="preserve"> </w:t>
        </w:r>
        <w:r w:rsidR="00961A9E" w:rsidRPr="00CB0ED0">
          <w:rPr>
            <w:rStyle w:val="af0"/>
            <w:rFonts w:hint="eastAsia"/>
          </w:rPr>
          <w:t>基于分层并查集的一致性合并算法</w:t>
        </w:r>
        <w:r w:rsidR="00961A9E">
          <w:rPr>
            <w:webHidden/>
          </w:rPr>
          <w:tab/>
        </w:r>
        <w:r w:rsidR="00961A9E">
          <w:rPr>
            <w:webHidden/>
          </w:rPr>
          <w:fldChar w:fldCharType="begin"/>
        </w:r>
        <w:r w:rsidR="00961A9E">
          <w:rPr>
            <w:webHidden/>
          </w:rPr>
          <w:instrText xml:space="preserve"> PAGEREF _Toc477443152 \h </w:instrText>
        </w:r>
        <w:r w:rsidR="00961A9E">
          <w:rPr>
            <w:webHidden/>
          </w:rPr>
        </w:r>
        <w:r w:rsidR="00961A9E">
          <w:rPr>
            <w:webHidden/>
          </w:rPr>
          <w:fldChar w:fldCharType="separate"/>
        </w:r>
        <w:r w:rsidR="00F43602">
          <w:rPr>
            <w:webHidden/>
          </w:rPr>
          <w:t>36</w:t>
        </w:r>
        <w:r w:rsidR="00961A9E">
          <w:rPr>
            <w:webHidden/>
          </w:rPr>
          <w:fldChar w:fldCharType="end"/>
        </w:r>
      </w:hyperlink>
    </w:p>
    <w:p w:rsidR="00961A9E" w:rsidRDefault="00AC6B19">
      <w:pPr>
        <w:pStyle w:val="33"/>
        <w:ind w:left="960" w:firstLine="420"/>
        <w:rPr>
          <w:rFonts w:asciiTheme="minorHAnsi" w:eastAsiaTheme="minorEastAsia" w:hAnsiTheme="minorHAnsi" w:cstheme="minorBidi"/>
          <w:szCs w:val="22"/>
        </w:rPr>
      </w:pPr>
      <w:hyperlink w:anchor="_Toc477443153" w:history="1">
        <w:r w:rsidR="00961A9E" w:rsidRPr="00CB0ED0">
          <w:rPr>
            <w:rStyle w:val="af0"/>
          </w:rPr>
          <w:t>3.3.4</w:t>
        </w:r>
        <w:r w:rsidR="00961A9E" w:rsidRPr="00CB0ED0">
          <w:rPr>
            <w:rStyle w:val="af0"/>
            <w:rFonts w:hint="eastAsia"/>
          </w:rPr>
          <w:t xml:space="preserve"> </w:t>
        </w:r>
        <w:r w:rsidR="00961A9E" w:rsidRPr="00CB0ED0">
          <w:rPr>
            <w:rStyle w:val="af0"/>
            <w:rFonts w:hint="eastAsia"/>
          </w:rPr>
          <w:t>算法时间复杂度分析</w:t>
        </w:r>
        <w:r w:rsidR="00961A9E">
          <w:rPr>
            <w:webHidden/>
          </w:rPr>
          <w:tab/>
        </w:r>
        <w:r w:rsidR="00961A9E">
          <w:rPr>
            <w:webHidden/>
          </w:rPr>
          <w:fldChar w:fldCharType="begin"/>
        </w:r>
        <w:r w:rsidR="00961A9E">
          <w:rPr>
            <w:webHidden/>
          </w:rPr>
          <w:instrText xml:space="preserve"> PAGEREF _Toc477443153 \h </w:instrText>
        </w:r>
        <w:r w:rsidR="00961A9E">
          <w:rPr>
            <w:webHidden/>
          </w:rPr>
        </w:r>
        <w:r w:rsidR="00961A9E">
          <w:rPr>
            <w:webHidden/>
          </w:rPr>
          <w:fldChar w:fldCharType="separate"/>
        </w:r>
        <w:r w:rsidR="00F43602">
          <w:rPr>
            <w:webHidden/>
          </w:rPr>
          <w:t>38</w:t>
        </w:r>
        <w:r w:rsidR="00961A9E">
          <w:rPr>
            <w:webHidden/>
          </w:rPr>
          <w:fldChar w:fldCharType="end"/>
        </w:r>
      </w:hyperlink>
    </w:p>
    <w:p w:rsidR="00961A9E" w:rsidRDefault="00AC6B19">
      <w:pPr>
        <w:pStyle w:val="23"/>
        <w:ind w:left="480" w:firstLine="480"/>
        <w:rPr>
          <w:rFonts w:asciiTheme="minorHAnsi" w:eastAsiaTheme="minorEastAsia" w:hAnsiTheme="minorHAnsi" w:cstheme="minorBidi"/>
          <w:noProof/>
          <w:sz w:val="21"/>
          <w:szCs w:val="22"/>
        </w:rPr>
      </w:pPr>
      <w:hyperlink w:anchor="_Toc477443154" w:history="1">
        <w:r w:rsidR="00961A9E" w:rsidRPr="00CB0ED0">
          <w:rPr>
            <w:rStyle w:val="af0"/>
            <w:noProof/>
          </w:rPr>
          <w:t>3.4</w:t>
        </w:r>
        <w:r w:rsidR="00961A9E" w:rsidRPr="00CB0ED0">
          <w:rPr>
            <w:rStyle w:val="af0"/>
            <w:rFonts w:hint="eastAsia"/>
            <w:noProof/>
          </w:rPr>
          <w:t xml:space="preserve"> </w:t>
        </w:r>
        <w:r w:rsidR="00961A9E" w:rsidRPr="00CB0ED0">
          <w:rPr>
            <w:rStyle w:val="af0"/>
            <w:rFonts w:hint="eastAsia"/>
            <w:noProof/>
          </w:rPr>
          <w:t>实验结果及分析</w:t>
        </w:r>
        <w:r w:rsidR="00961A9E">
          <w:rPr>
            <w:noProof/>
            <w:webHidden/>
          </w:rPr>
          <w:tab/>
        </w:r>
        <w:r w:rsidR="00961A9E">
          <w:rPr>
            <w:noProof/>
            <w:webHidden/>
          </w:rPr>
          <w:fldChar w:fldCharType="begin"/>
        </w:r>
        <w:r w:rsidR="00961A9E">
          <w:rPr>
            <w:noProof/>
            <w:webHidden/>
          </w:rPr>
          <w:instrText xml:space="preserve"> PAGEREF _Toc477443154 \h </w:instrText>
        </w:r>
        <w:r w:rsidR="00961A9E">
          <w:rPr>
            <w:noProof/>
            <w:webHidden/>
          </w:rPr>
        </w:r>
        <w:r w:rsidR="00961A9E">
          <w:rPr>
            <w:noProof/>
            <w:webHidden/>
          </w:rPr>
          <w:fldChar w:fldCharType="separate"/>
        </w:r>
        <w:r w:rsidR="00F43602">
          <w:rPr>
            <w:noProof/>
            <w:webHidden/>
          </w:rPr>
          <w:t>39</w:t>
        </w:r>
        <w:r w:rsidR="00961A9E">
          <w:rPr>
            <w:noProof/>
            <w:webHidden/>
          </w:rPr>
          <w:fldChar w:fldCharType="end"/>
        </w:r>
      </w:hyperlink>
    </w:p>
    <w:p w:rsidR="00961A9E" w:rsidRDefault="00AC6B19">
      <w:pPr>
        <w:pStyle w:val="33"/>
        <w:ind w:left="960" w:firstLine="420"/>
        <w:rPr>
          <w:rFonts w:asciiTheme="minorHAnsi" w:eastAsiaTheme="minorEastAsia" w:hAnsiTheme="minorHAnsi" w:cstheme="minorBidi"/>
          <w:szCs w:val="22"/>
        </w:rPr>
      </w:pPr>
      <w:hyperlink w:anchor="_Toc477443155" w:history="1">
        <w:r w:rsidR="00961A9E" w:rsidRPr="00CB0ED0">
          <w:rPr>
            <w:rStyle w:val="af0"/>
          </w:rPr>
          <w:t>3.4.1</w:t>
        </w:r>
        <w:r w:rsidR="00961A9E" w:rsidRPr="00CB0ED0">
          <w:rPr>
            <w:rStyle w:val="af0"/>
            <w:rFonts w:hint="eastAsia"/>
          </w:rPr>
          <w:t xml:space="preserve"> </w:t>
        </w:r>
        <w:r w:rsidR="00961A9E" w:rsidRPr="00CB0ED0">
          <w:rPr>
            <w:rStyle w:val="af0"/>
            <w:rFonts w:hint="eastAsia"/>
          </w:rPr>
          <w:t>视频监控中的集体行为识别</w:t>
        </w:r>
        <w:r w:rsidR="00961A9E">
          <w:rPr>
            <w:webHidden/>
          </w:rPr>
          <w:tab/>
        </w:r>
        <w:r w:rsidR="00961A9E">
          <w:rPr>
            <w:webHidden/>
          </w:rPr>
          <w:fldChar w:fldCharType="begin"/>
        </w:r>
        <w:r w:rsidR="00961A9E">
          <w:rPr>
            <w:webHidden/>
          </w:rPr>
          <w:instrText xml:space="preserve"> PAGEREF _Toc477443155 \h </w:instrText>
        </w:r>
        <w:r w:rsidR="00961A9E">
          <w:rPr>
            <w:webHidden/>
          </w:rPr>
        </w:r>
        <w:r w:rsidR="00961A9E">
          <w:rPr>
            <w:webHidden/>
          </w:rPr>
          <w:fldChar w:fldCharType="separate"/>
        </w:r>
        <w:r w:rsidR="00F43602">
          <w:rPr>
            <w:webHidden/>
          </w:rPr>
          <w:t>39</w:t>
        </w:r>
        <w:r w:rsidR="00961A9E">
          <w:rPr>
            <w:webHidden/>
          </w:rPr>
          <w:fldChar w:fldCharType="end"/>
        </w:r>
      </w:hyperlink>
    </w:p>
    <w:p w:rsidR="00961A9E" w:rsidRDefault="00AC6B19">
      <w:pPr>
        <w:pStyle w:val="33"/>
        <w:ind w:left="960" w:firstLine="420"/>
        <w:rPr>
          <w:rFonts w:asciiTheme="minorHAnsi" w:eastAsiaTheme="minorEastAsia" w:hAnsiTheme="minorHAnsi" w:cstheme="minorBidi"/>
          <w:szCs w:val="22"/>
        </w:rPr>
      </w:pPr>
      <w:hyperlink w:anchor="_Toc477443156" w:history="1">
        <w:r w:rsidR="00961A9E" w:rsidRPr="00CB0ED0">
          <w:rPr>
            <w:rStyle w:val="af0"/>
          </w:rPr>
          <w:t>3.4.2</w:t>
        </w:r>
        <w:r w:rsidR="00961A9E" w:rsidRPr="00CB0ED0">
          <w:rPr>
            <w:rStyle w:val="af0"/>
            <w:rFonts w:hint="eastAsia"/>
          </w:rPr>
          <w:t xml:space="preserve"> </w:t>
        </w:r>
        <w:r w:rsidR="00961A9E" w:rsidRPr="00CB0ED0">
          <w:rPr>
            <w:rStyle w:val="af0"/>
            <w:rFonts w:hint="eastAsia"/>
          </w:rPr>
          <w:t>微生物集体行为识别</w:t>
        </w:r>
        <w:r w:rsidR="00961A9E">
          <w:rPr>
            <w:webHidden/>
          </w:rPr>
          <w:tab/>
        </w:r>
        <w:r w:rsidR="00961A9E">
          <w:rPr>
            <w:webHidden/>
          </w:rPr>
          <w:fldChar w:fldCharType="begin"/>
        </w:r>
        <w:r w:rsidR="00961A9E">
          <w:rPr>
            <w:webHidden/>
          </w:rPr>
          <w:instrText xml:space="preserve"> PAGEREF _Toc477443156 \h </w:instrText>
        </w:r>
        <w:r w:rsidR="00961A9E">
          <w:rPr>
            <w:webHidden/>
          </w:rPr>
        </w:r>
        <w:r w:rsidR="00961A9E">
          <w:rPr>
            <w:webHidden/>
          </w:rPr>
          <w:fldChar w:fldCharType="separate"/>
        </w:r>
        <w:r w:rsidR="00F43602">
          <w:rPr>
            <w:webHidden/>
          </w:rPr>
          <w:t>43</w:t>
        </w:r>
        <w:r w:rsidR="00961A9E">
          <w:rPr>
            <w:webHidden/>
          </w:rPr>
          <w:fldChar w:fldCharType="end"/>
        </w:r>
      </w:hyperlink>
    </w:p>
    <w:p w:rsidR="00961A9E" w:rsidRDefault="00AC6B19">
      <w:pPr>
        <w:pStyle w:val="33"/>
        <w:ind w:left="960" w:firstLine="420"/>
        <w:rPr>
          <w:rFonts w:asciiTheme="minorHAnsi" w:eastAsiaTheme="minorEastAsia" w:hAnsiTheme="minorHAnsi" w:cstheme="minorBidi"/>
          <w:szCs w:val="22"/>
        </w:rPr>
      </w:pPr>
      <w:hyperlink w:anchor="_Toc477443157" w:history="1">
        <w:r w:rsidR="00961A9E" w:rsidRPr="00CB0ED0">
          <w:rPr>
            <w:rStyle w:val="af0"/>
          </w:rPr>
          <w:t>3.4.3</w:t>
        </w:r>
        <w:r w:rsidR="00961A9E" w:rsidRPr="00CB0ED0">
          <w:rPr>
            <w:rStyle w:val="af0"/>
            <w:rFonts w:hint="eastAsia"/>
          </w:rPr>
          <w:t xml:space="preserve"> </w:t>
        </w:r>
        <w:r w:rsidR="00961A9E" w:rsidRPr="00CB0ED0">
          <w:rPr>
            <w:rStyle w:val="af0"/>
            <w:rFonts w:hint="eastAsia"/>
          </w:rPr>
          <w:t>仿射运动分割</w:t>
        </w:r>
        <w:r w:rsidR="00961A9E">
          <w:rPr>
            <w:webHidden/>
          </w:rPr>
          <w:tab/>
        </w:r>
        <w:r w:rsidR="00961A9E">
          <w:rPr>
            <w:webHidden/>
          </w:rPr>
          <w:fldChar w:fldCharType="begin"/>
        </w:r>
        <w:r w:rsidR="00961A9E">
          <w:rPr>
            <w:webHidden/>
          </w:rPr>
          <w:instrText xml:space="preserve"> PAGEREF _Toc477443157 \h </w:instrText>
        </w:r>
        <w:r w:rsidR="00961A9E">
          <w:rPr>
            <w:webHidden/>
          </w:rPr>
        </w:r>
        <w:r w:rsidR="00961A9E">
          <w:rPr>
            <w:webHidden/>
          </w:rPr>
          <w:fldChar w:fldCharType="separate"/>
        </w:r>
        <w:r w:rsidR="00F43602">
          <w:rPr>
            <w:webHidden/>
          </w:rPr>
          <w:t>45</w:t>
        </w:r>
        <w:r w:rsidR="00961A9E">
          <w:rPr>
            <w:webHidden/>
          </w:rPr>
          <w:fldChar w:fldCharType="end"/>
        </w:r>
      </w:hyperlink>
    </w:p>
    <w:p w:rsidR="00961A9E" w:rsidRDefault="00AC6B19">
      <w:pPr>
        <w:pStyle w:val="23"/>
        <w:ind w:left="480" w:firstLine="480"/>
        <w:rPr>
          <w:rFonts w:asciiTheme="minorHAnsi" w:eastAsiaTheme="minorEastAsia" w:hAnsiTheme="minorHAnsi" w:cstheme="minorBidi"/>
          <w:noProof/>
          <w:sz w:val="21"/>
          <w:szCs w:val="22"/>
        </w:rPr>
      </w:pPr>
      <w:hyperlink w:anchor="_Toc477443158" w:history="1">
        <w:r w:rsidR="00961A9E" w:rsidRPr="00CB0ED0">
          <w:rPr>
            <w:rStyle w:val="af0"/>
            <w:noProof/>
          </w:rPr>
          <w:t>3.5</w:t>
        </w:r>
        <w:r w:rsidR="00961A9E" w:rsidRPr="00CB0ED0">
          <w:rPr>
            <w:rStyle w:val="af0"/>
            <w:rFonts w:hint="eastAsia"/>
            <w:noProof/>
          </w:rPr>
          <w:t xml:space="preserve"> </w:t>
        </w:r>
        <w:r w:rsidR="00961A9E" w:rsidRPr="00CB0ED0">
          <w:rPr>
            <w:rStyle w:val="af0"/>
            <w:rFonts w:hint="eastAsia"/>
            <w:noProof/>
          </w:rPr>
          <w:t>本章小结</w:t>
        </w:r>
        <w:r w:rsidR="00961A9E">
          <w:rPr>
            <w:noProof/>
            <w:webHidden/>
          </w:rPr>
          <w:tab/>
        </w:r>
        <w:r w:rsidR="00961A9E">
          <w:rPr>
            <w:noProof/>
            <w:webHidden/>
          </w:rPr>
          <w:fldChar w:fldCharType="begin"/>
        </w:r>
        <w:r w:rsidR="00961A9E">
          <w:rPr>
            <w:noProof/>
            <w:webHidden/>
          </w:rPr>
          <w:instrText xml:space="preserve"> PAGEREF _Toc477443158 \h </w:instrText>
        </w:r>
        <w:r w:rsidR="00961A9E">
          <w:rPr>
            <w:noProof/>
            <w:webHidden/>
          </w:rPr>
        </w:r>
        <w:r w:rsidR="00961A9E">
          <w:rPr>
            <w:noProof/>
            <w:webHidden/>
          </w:rPr>
          <w:fldChar w:fldCharType="separate"/>
        </w:r>
        <w:r w:rsidR="00F43602">
          <w:rPr>
            <w:noProof/>
            <w:webHidden/>
          </w:rPr>
          <w:t>46</w:t>
        </w:r>
        <w:r w:rsidR="00961A9E">
          <w:rPr>
            <w:noProof/>
            <w:webHidden/>
          </w:rPr>
          <w:fldChar w:fldCharType="end"/>
        </w:r>
      </w:hyperlink>
    </w:p>
    <w:p w:rsidR="00961A9E" w:rsidRDefault="00AC6B19">
      <w:pPr>
        <w:pStyle w:val="12"/>
        <w:rPr>
          <w:rFonts w:asciiTheme="minorHAnsi" w:eastAsiaTheme="minorEastAsia" w:hAnsiTheme="minorHAnsi" w:cstheme="minorBidi"/>
          <w:noProof/>
          <w:sz w:val="21"/>
          <w:szCs w:val="22"/>
        </w:rPr>
      </w:pPr>
      <w:hyperlink w:anchor="_Toc477443159" w:history="1">
        <w:r w:rsidR="00961A9E" w:rsidRPr="00CB0ED0">
          <w:rPr>
            <w:rStyle w:val="af0"/>
            <w:rFonts w:hint="eastAsia"/>
            <w:noProof/>
          </w:rPr>
          <w:t>第</w:t>
        </w:r>
        <w:r w:rsidR="00961A9E" w:rsidRPr="00CB0ED0">
          <w:rPr>
            <w:rStyle w:val="af0"/>
            <w:rFonts w:hint="eastAsia"/>
            <w:noProof/>
          </w:rPr>
          <w:t xml:space="preserve"> 4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一致性协方差的集体行为识别方法</w:t>
        </w:r>
        <w:r w:rsidR="00961A9E">
          <w:rPr>
            <w:noProof/>
            <w:webHidden/>
          </w:rPr>
          <w:tab/>
        </w:r>
        <w:r w:rsidR="00961A9E">
          <w:rPr>
            <w:noProof/>
            <w:webHidden/>
          </w:rPr>
          <w:fldChar w:fldCharType="begin"/>
        </w:r>
        <w:r w:rsidR="00961A9E">
          <w:rPr>
            <w:noProof/>
            <w:webHidden/>
          </w:rPr>
          <w:instrText xml:space="preserve"> PAGEREF _Toc477443159 \h </w:instrText>
        </w:r>
        <w:r w:rsidR="00961A9E">
          <w:rPr>
            <w:noProof/>
            <w:webHidden/>
          </w:rPr>
        </w:r>
        <w:r w:rsidR="00961A9E">
          <w:rPr>
            <w:noProof/>
            <w:webHidden/>
          </w:rPr>
          <w:fldChar w:fldCharType="separate"/>
        </w:r>
        <w:r w:rsidR="00F43602">
          <w:rPr>
            <w:noProof/>
            <w:webHidden/>
          </w:rPr>
          <w:t>47</w:t>
        </w:r>
        <w:r w:rsidR="00961A9E">
          <w:rPr>
            <w:noProof/>
            <w:webHidden/>
          </w:rPr>
          <w:fldChar w:fldCharType="end"/>
        </w:r>
      </w:hyperlink>
    </w:p>
    <w:p w:rsidR="00961A9E" w:rsidRDefault="00AC6B19">
      <w:pPr>
        <w:pStyle w:val="23"/>
        <w:ind w:left="480" w:firstLine="480"/>
        <w:rPr>
          <w:rFonts w:asciiTheme="minorHAnsi" w:eastAsiaTheme="minorEastAsia" w:hAnsiTheme="minorHAnsi" w:cstheme="minorBidi"/>
          <w:noProof/>
          <w:sz w:val="21"/>
          <w:szCs w:val="22"/>
        </w:rPr>
      </w:pPr>
      <w:hyperlink w:anchor="_Toc477443160" w:history="1">
        <w:r w:rsidR="00961A9E" w:rsidRPr="00CB0ED0">
          <w:rPr>
            <w:rStyle w:val="af0"/>
            <w:noProof/>
          </w:rPr>
          <w:t>4.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60 \h </w:instrText>
        </w:r>
        <w:r w:rsidR="00961A9E">
          <w:rPr>
            <w:noProof/>
            <w:webHidden/>
          </w:rPr>
        </w:r>
        <w:r w:rsidR="00961A9E">
          <w:rPr>
            <w:noProof/>
            <w:webHidden/>
          </w:rPr>
          <w:fldChar w:fldCharType="separate"/>
        </w:r>
        <w:r w:rsidR="00F43602">
          <w:rPr>
            <w:noProof/>
            <w:webHidden/>
          </w:rPr>
          <w:t>47</w:t>
        </w:r>
        <w:r w:rsidR="00961A9E">
          <w:rPr>
            <w:noProof/>
            <w:webHidden/>
          </w:rPr>
          <w:fldChar w:fldCharType="end"/>
        </w:r>
      </w:hyperlink>
    </w:p>
    <w:p w:rsidR="00961A9E" w:rsidRDefault="00AC6B19">
      <w:pPr>
        <w:pStyle w:val="23"/>
        <w:ind w:left="480" w:firstLine="480"/>
        <w:rPr>
          <w:rFonts w:asciiTheme="minorHAnsi" w:eastAsiaTheme="minorEastAsia" w:hAnsiTheme="minorHAnsi" w:cstheme="minorBidi"/>
          <w:noProof/>
          <w:sz w:val="21"/>
          <w:szCs w:val="22"/>
        </w:rPr>
      </w:pPr>
      <w:hyperlink w:anchor="_Toc477443161" w:history="1">
        <w:r w:rsidR="00961A9E" w:rsidRPr="00CB0ED0">
          <w:rPr>
            <w:rStyle w:val="af0"/>
            <w:noProof/>
          </w:rPr>
          <w:t>4.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61 \h </w:instrText>
        </w:r>
        <w:r w:rsidR="00961A9E">
          <w:rPr>
            <w:noProof/>
            <w:webHidden/>
          </w:rPr>
        </w:r>
        <w:r w:rsidR="00961A9E">
          <w:rPr>
            <w:noProof/>
            <w:webHidden/>
          </w:rPr>
          <w:fldChar w:fldCharType="separate"/>
        </w:r>
        <w:r w:rsidR="00F43602">
          <w:rPr>
            <w:noProof/>
            <w:webHidden/>
          </w:rPr>
          <w:t>49</w:t>
        </w:r>
        <w:r w:rsidR="00961A9E">
          <w:rPr>
            <w:noProof/>
            <w:webHidden/>
          </w:rPr>
          <w:fldChar w:fldCharType="end"/>
        </w:r>
      </w:hyperlink>
    </w:p>
    <w:p w:rsidR="00961A9E" w:rsidRDefault="00AC6B19">
      <w:pPr>
        <w:pStyle w:val="33"/>
        <w:ind w:left="960" w:firstLine="420"/>
        <w:rPr>
          <w:rFonts w:asciiTheme="minorHAnsi" w:eastAsiaTheme="minorEastAsia" w:hAnsiTheme="minorHAnsi" w:cstheme="minorBidi"/>
          <w:szCs w:val="22"/>
        </w:rPr>
      </w:pPr>
      <w:hyperlink w:anchor="_Toc477443162" w:history="1">
        <w:r w:rsidR="00961A9E" w:rsidRPr="00CB0ED0">
          <w:rPr>
            <w:rStyle w:val="af0"/>
          </w:rPr>
          <w:t>4.2.1</w:t>
        </w:r>
        <w:r w:rsidR="00961A9E" w:rsidRPr="00CB0ED0">
          <w:rPr>
            <w:rStyle w:val="af0"/>
            <w:rFonts w:hint="eastAsia"/>
          </w:rPr>
          <w:t xml:space="preserve"> </w:t>
        </w:r>
        <w:r w:rsidR="00961A9E" w:rsidRPr="00CB0ED0">
          <w:rPr>
            <w:rStyle w:val="af0"/>
            <w:rFonts w:hint="eastAsia"/>
          </w:rPr>
          <w:t>协方差矩阵</w:t>
        </w:r>
        <w:r w:rsidR="00961A9E">
          <w:rPr>
            <w:webHidden/>
          </w:rPr>
          <w:tab/>
        </w:r>
        <w:r w:rsidR="00961A9E">
          <w:rPr>
            <w:webHidden/>
          </w:rPr>
          <w:fldChar w:fldCharType="begin"/>
        </w:r>
        <w:r w:rsidR="00961A9E">
          <w:rPr>
            <w:webHidden/>
          </w:rPr>
          <w:instrText xml:space="preserve"> PAGEREF _Toc477443162 \h </w:instrText>
        </w:r>
        <w:r w:rsidR="00961A9E">
          <w:rPr>
            <w:webHidden/>
          </w:rPr>
        </w:r>
        <w:r w:rsidR="00961A9E">
          <w:rPr>
            <w:webHidden/>
          </w:rPr>
          <w:fldChar w:fldCharType="separate"/>
        </w:r>
        <w:r w:rsidR="00F43602">
          <w:rPr>
            <w:webHidden/>
          </w:rPr>
          <w:t>49</w:t>
        </w:r>
        <w:r w:rsidR="00961A9E">
          <w:rPr>
            <w:webHidden/>
          </w:rPr>
          <w:fldChar w:fldCharType="end"/>
        </w:r>
      </w:hyperlink>
    </w:p>
    <w:p w:rsidR="00961A9E" w:rsidRDefault="00AC6B19">
      <w:pPr>
        <w:pStyle w:val="33"/>
        <w:ind w:left="960" w:firstLine="420"/>
        <w:rPr>
          <w:rFonts w:asciiTheme="minorHAnsi" w:eastAsiaTheme="minorEastAsia" w:hAnsiTheme="minorHAnsi" w:cstheme="minorBidi"/>
          <w:szCs w:val="22"/>
        </w:rPr>
      </w:pPr>
      <w:hyperlink w:anchor="_Toc477443163" w:history="1">
        <w:r w:rsidR="00961A9E" w:rsidRPr="00CB0ED0">
          <w:rPr>
            <w:rStyle w:val="af0"/>
          </w:rPr>
          <w:t>4.2.2</w:t>
        </w:r>
        <w:r w:rsidR="00961A9E" w:rsidRPr="00CB0ED0">
          <w:rPr>
            <w:rStyle w:val="af0"/>
            <w:rFonts w:hint="eastAsia"/>
          </w:rPr>
          <w:t xml:space="preserve"> </w:t>
        </w:r>
        <w:r w:rsidR="00961A9E" w:rsidRPr="00CB0ED0">
          <w:rPr>
            <w:rStyle w:val="af0"/>
            <w:rFonts w:hint="eastAsia"/>
          </w:rPr>
          <w:t>黎曼流形</w:t>
        </w:r>
        <w:r w:rsidR="00961A9E">
          <w:rPr>
            <w:webHidden/>
          </w:rPr>
          <w:tab/>
        </w:r>
        <w:r w:rsidR="00961A9E">
          <w:rPr>
            <w:webHidden/>
          </w:rPr>
          <w:fldChar w:fldCharType="begin"/>
        </w:r>
        <w:r w:rsidR="00961A9E">
          <w:rPr>
            <w:webHidden/>
          </w:rPr>
          <w:instrText xml:space="preserve"> PAGEREF _Toc477443163 \h </w:instrText>
        </w:r>
        <w:r w:rsidR="00961A9E">
          <w:rPr>
            <w:webHidden/>
          </w:rPr>
        </w:r>
        <w:r w:rsidR="00961A9E">
          <w:rPr>
            <w:webHidden/>
          </w:rPr>
          <w:fldChar w:fldCharType="separate"/>
        </w:r>
        <w:r w:rsidR="00F43602">
          <w:rPr>
            <w:webHidden/>
          </w:rPr>
          <w:t>49</w:t>
        </w:r>
        <w:r w:rsidR="00961A9E">
          <w:rPr>
            <w:webHidden/>
          </w:rPr>
          <w:fldChar w:fldCharType="end"/>
        </w:r>
      </w:hyperlink>
    </w:p>
    <w:p w:rsidR="00961A9E" w:rsidRDefault="00AC6B19">
      <w:pPr>
        <w:pStyle w:val="23"/>
        <w:ind w:left="480" w:firstLine="480"/>
        <w:rPr>
          <w:rFonts w:asciiTheme="minorHAnsi" w:eastAsiaTheme="minorEastAsia" w:hAnsiTheme="minorHAnsi" w:cstheme="minorBidi"/>
          <w:noProof/>
          <w:sz w:val="21"/>
          <w:szCs w:val="22"/>
        </w:rPr>
      </w:pPr>
      <w:hyperlink w:anchor="_Toc477443164" w:history="1">
        <w:r w:rsidR="00961A9E" w:rsidRPr="00CB0ED0">
          <w:rPr>
            <w:rStyle w:val="af0"/>
            <w:noProof/>
          </w:rPr>
          <w:t>4.3</w:t>
        </w:r>
        <w:r w:rsidR="00961A9E" w:rsidRPr="00CB0ED0">
          <w:rPr>
            <w:rStyle w:val="af0"/>
            <w:rFonts w:hint="eastAsia"/>
            <w:noProof/>
          </w:rPr>
          <w:t xml:space="preserve"> </w:t>
        </w:r>
        <w:r w:rsidR="00961A9E" w:rsidRPr="00CB0ED0">
          <w:rPr>
            <w:rStyle w:val="af0"/>
            <w:rFonts w:hint="eastAsia"/>
            <w:noProof/>
          </w:rPr>
          <w:t>基于一致性协方差的集体行为描述子</w:t>
        </w:r>
        <w:r w:rsidR="00961A9E">
          <w:rPr>
            <w:noProof/>
            <w:webHidden/>
          </w:rPr>
          <w:tab/>
        </w:r>
        <w:r w:rsidR="00961A9E">
          <w:rPr>
            <w:noProof/>
            <w:webHidden/>
          </w:rPr>
          <w:fldChar w:fldCharType="begin"/>
        </w:r>
        <w:r w:rsidR="00961A9E">
          <w:rPr>
            <w:noProof/>
            <w:webHidden/>
          </w:rPr>
          <w:instrText xml:space="preserve"> PAGEREF _Toc477443164 \h </w:instrText>
        </w:r>
        <w:r w:rsidR="00961A9E">
          <w:rPr>
            <w:noProof/>
            <w:webHidden/>
          </w:rPr>
        </w:r>
        <w:r w:rsidR="00961A9E">
          <w:rPr>
            <w:noProof/>
            <w:webHidden/>
          </w:rPr>
          <w:fldChar w:fldCharType="separate"/>
        </w:r>
        <w:r w:rsidR="00F43602">
          <w:rPr>
            <w:noProof/>
            <w:webHidden/>
          </w:rPr>
          <w:t>50</w:t>
        </w:r>
        <w:r w:rsidR="00961A9E">
          <w:rPr>
            <w:noProof/>
            <w:webHidden/>
          </w:rPr>
          <w:fldChar w:fldCharType="end"/>
        </w:r>
      </w:hyperlink>
    </w:p>
    <w:p w:rsidR="00961A9E" w:rsidRDefault="00AC6B19">
      <w:pPr>
        <w:pStyle w:val="33"/>
        <w:ind w:left="960" w:firstLine="420"/>
        <w:rPr>
          <w:rFonts w:asciiTheme="minorHAnsi" w:eastAsiaTheme="minorEastAsia" w:hAnsiTheme="minorHAnsi" w:cstheme="minorBidi"/>
          <w:szCs w:val="22"/>
        </w:rPr>
      </w:pPr>
      <w:hyperlink w:anchor="_Toc477443165" w:history="1">
        <w:r w:rsidR="00961A9E" w:rsidRPr="00CB0ED0">
          <w:rPr>
            <w:rStyle w:val="af0"/>
          </w:rPr>
          <w:t>4.3.1</w:t>
        </w:r>
        <w:r w:rsidR="00961A9E" w:rsidRPr="00CB0ED0">
          <w:rPr>
            <w:rStyle w:val="af0"/>
            <w:rFonts w:hint="eastAsia"/>
          </w:rPr>
          <w:t xml:space="preserve"> </w:t>
        </w:r>
        <w:r w:rsidR="00961A9E" w:rsidRPr="00CB0ED0">
          <w:rPr>
            <w:rStyle w:val="af0"/>
            <w:rFonts w:hint="eastAsia"/>
          </w:rPr>
          <w:t>一致性协方差描述子</w:t>
        </w:r>
        <w:r w:rsidR="00961A9E">
          <w:rPr>
            <w:webHidden/>
          </w:rPr>
          <w:tab/>
        </w:r>
        <w:r w:rsidR="00961A9E">
          <w:rPr>
            <w:webHidden/>
          </w:rPr>
          <w:fldChar w:fldCharType="begin"/>
        </w:r>
        <w:r w:rsidR="00961A9E">
          <w:rPr>
            <w:webHidden/>
          </w:rPr>
          <w:instrText xml:space="preserve"> PAGEREF _Toc477443165 \h </w:instrText>
        </w:r>
        <w:r w:rsidR="00961A9E">
          <w:rPr>
            <w:webHidden/>
          </w:rPr>
        </w:r>
        <w:r w:rsidR="00961A9E">
          <w:rPr>
            <w:webHidden/>
          </w:rPr>
          <w:fldChar w:fldCharType="separate"/>
        </w:r>
        <w:r w:rsidR="00F43602">
          <w:rPr>
            <w:webHidden/>
          </w:rPr>
          <w:t>50</w:t>
        </w:r>
        <w:r w:rsidR="00961A9E">
          <w:rPr>
            <w:webHidden/>
          </w:rPr>
          <w:fldChar w:fldCharType="end"/>
        </w:r>
      </w:hyperlink>
    </w:p>
    <w:p w:rsidR="00961A9E" w:rsidRDefault="00AC6B19">
      <w:pPr>
        <w:pStyle w:val="33"/>
        <w:ind w:left="960" w:firstLine="420"/>
        <w:rPr>
          <w:rFonts w:asciiTheme="minorHAnsi" w:eastAsiaTheme="minorEastAsia" w:hAnsiTheme="minorHAnsi" w:cstheme="minorBidi"/>
          <w:szCs w:val="22"/>
        </w:rPr>
      </w:pPr>
      <w:hyperlink w:anchor="_Toc477443166" w:history="1">
        <w:r w:rsidR="00961A9E" w:rsidRPr="00CB0ED0">
          <w:rPr>
            <w:rStyle w:val="af0"/>
          </w:rPr>
          <w:t>4.3.2</w:t>
        </w:r>
        <w:r w:rsidR="00961A9E" w:rsidRPr="00CB0ED0">
          <w:rPr>
            <w:rStyle w:val="af0"/>
            <w:rFonts w:hint="eastAsia"/>
          </w:rPr>
          <w:t xml:space="preserve"> </w:t>
        </w:r>
        <w:r w:rsidR="00961A9E" w:rsidRPr="00CB0ED0">
          <w:rPr>
            <w:rStyle w:val="af0"/>
            <w:rFonts w:hint="eastAsia"/>
          </w:rPr>
          <w:t>相似度计算</w:t>
        </w:r>
        <w:r w:rsidR="00961A9E">
          <w:rPr>
            <w:webHidden/>
          </w:rPr>
          <w:tab/>
        </w:r>
        <w:r w:rsidR="00961A9E">
          <w:rPr>
            <w:webHidden/>
          </w:rPr>
          <w:fldChar w:fldCharType="begin"/>
        </w:r>
        <w:r w:rsidR="00961A9E">
          <w:rPr>
            <w:webHidden/>
          </w:rPr>
          <w:instrText xml:space="preserve"> PAGEREF _Toc477443166 \h </w:instrText>
        </w:r>
        <w:r w:rsidR="00961A9E">
          <w:rPr>
            <w:webHidden/>
          </w:rPr>
        </w:r>
        <w:r w:rsidR="00961A9E">
          <w:rPr>
            <w:webHidden/>
          </w:rPr>
          <w:fldChar w:fldCharType="separate"/>
        </w:r>
        <w:r w:rsidR="00F43602">
          <w:rPr>
            <w:webHidden/>
          </w:rPr>
          <w:t>52</w:t>
        </w:r>
        <w:r w:rsidR="00961A9E">
          <w:rPr>
            <w:webHidden/>
          </w:rPr>
          <w:fldChar w:fldCharType="end"/>
        </w:r>
      </w:hyperlink>
    </w:p>
    <w:p w:rsidR="00961A9E" w:rsidRDefault="00AC6B19">
      <w:pPr>
        <w:pStyle w:val="23"/>
        <w:ind w:left="480" w:firstLine="480"/>
        <w:rPr>
          <w:rFonts w:asciiTheme="minorHAnsi" w:eastAsiaTheme="minorEastAsia" w:hAnsiTheme="minorHAnsi" w:cstheme="minorBidi"/>
          <w:noProof/>
          <w:sz w:val="21"/>
          <w:szCs w:val="22"/>
        </w:rPr>
      </w:pPr>
      <w:hyperlink w:anchor="_Toc477443167" w:history="1">
        <w:r w:rsidR="00961A9E" w:rsidRPr="00CB0ED0">
          <w:rPr>
            <w:rStyle w:val="af0"/>
            <w:noProof/>
            <w:lang w:val="en-GB"/>
          </w:rPr>
          <w:t>4.4</w:t>
        </w:r>
        <w:r w:rsidR="00961A9E" w:rsidRPr="00CB0ED0">
          <w:rPr>
            <w:rStyle w:val="af0"/>
            <w:rFonts w:hint="eastAsia"/>
            <w:noProof/>
          </w:rPr>
          <w:t xml:space="preserve"> </w:t>
        </w:r>
        <w:r w:rsidR="00961A9E" w:rsidRPr="00CB0ED0">
          <w:rPr>
            <w:rStyle w:val="af0"/>
            <w:rFonts w:hint="eastAsia"/>
            <w:noProof/>
          </w:rPr>
          <w:t>基于空间加权的密度峰值聚类算法</w:t>
        </w:r>
        <w:r w:rsidR="00961A9E">
          <w:rPr>
            <w:noProof/>
            <w:webHidden/>
          </w:rPr>
          <w:tab/>
        </w:r>
        <w:r w:rsidR="00961A9E">
          <w:rPr>
            <w:noProof/>
            <w:webHidden/>
          </w:rPr>
          <w:fldChar w:fldCharType="begin"/>
        </w:r>
        <w:r w:rsidR="00961A9E">
          <w:rPr>
            <w:noProof/>
            <w:webHidden/>
          </w:rPr>
          <w:instrText xml:space="preserve"> PAGEREF _Toc477443167 \h </w:instrText>
        </w:r>
        <w:r w:rsidR="00961A9E">
          <w:rPr>
            <w:noProof/>
            <w:webHidden/>
          </w:rPr>
        </w:r>
        <w:r w:rsidR="00961A9E">
          <w:rPr>
            <w:noProof/>
            <w:webHidden/>
          </w:rPr>
          <w:fldChar w:fldCharType="separate"/>
        </w:r>
        <w:r w:rsidR="00F43602">
          <w:rPr>
            <w:noProof/>
            <w:webHidden/>
          </w:rPr>
          <w:t>52</w:t>
        </w:r>
        <w:r w:rsidR="00961A9E">
          <w:rPr>
            <w:noProof/>
            <w:webHidden/>
          </w:rPr>
          <w:fldChar w:fldCharType="end"/>
        </w:r>
      </w:hyperlink>
    </w:p>
    <w:p w:rsidR="00961A9E" w:rsidRDefault="00AC6B19">
      <w:pPr>
        <w:pStyle w:val="33"/>
        <w:ind w:left="960" w:firstLine="420"/>
        <w:rPr>
          <w:rFonts w:asciiTheme="minorHAnsi" w:eastAsiaTheme="minorEastAsia" w:hAnsiTheme="minorHAnsi" w:cstheme="minorBidi"/>
          <w:szCs w:val="22"/>
        </w:rPr>
      </w:pPr>
      <w:hyperlink w:anchor="_Toc477443168" w:history="1">
        <w:r w:rsidR="00961A9E" w:rsidRPr="00CB0ED0">
          <w:rPr>
            <w:rStyle w:val="af0"/>
          </w:rPr>
          <w:t>4.4.1</w:t>
        </w:r>
        <w:r w:rsidR="00961A9E" w:rsidRPr="00CB0ED0">
          <w:rPr>
            <w:rStyle w:val="af0"/>
            <w:rFonts w:hint="eastAsia"/>
          </w:rPr>
          <w:t xml:space="preserve"> </w:t>
        </w:r>
        <w:r w:rsidR="00961A9E" w:rsidRPr="00CB0ED0">
          <w:rPr>
            <w:rStyle w:val="af0"/>
            <w:rFonts w:hint="eastAsia"/>
          </w:rPr>
          <w:t>密度估计</w:t>
        </w:r>
        <w:r w:rsidR="00961A9E">
          <w:rPr>
            <w:webHidden/>
          </w:rPr>
          <w:tab/>
        </w:r>
        <w:r w:rsidR="00961A9E">
          <w:rPr>
            <w:webHidden/>
          </w:rPr>
          <w:fldChar w:fldCharType="begin"/>
        </w:r>
        <w:r w:rsidR="00961A9E">
          <w:rPr>
            <w:webHidden/>
          </w:rPr>
          <w:instrText xml:space="preserve"> PAGEREF _Toc477443168 \h </w:instrText>
        </w:r>
        <w:r w:rsidR="00961A9E">
          <w:rPr>
            <w:webHidden/>
          </w:rPr>
        </w:r>
        <w:r w:rsidR="00961A9E">
          <w:rPr>
            <w:webHidden/>
          </w:rPr>
          <w:fldChar w:fldCharType="separate"/>
        </w:r>
        <w:r w:rsidR="00F43602">
          <w:rPr>
            <w:webHidden/>
          </w:rPr>
          <w:t>52</w:t>
        </w:r>
        <w:r w:rsidR="00961A9E">
          <w:rPr>
            <w:webHidden/>
          </w:rPr>
          <w:fldChar w:fldCharType="end"/>
        </w:r>
      </w:hyperlink>
    </w:p>
    <w:p w:rsidR="00961A9E" w:rsidRDefault="00AC6B19">
      <w:pPr>
        <w:pStyle w:val="33"/>
        <w:ind w:left="960" w:firstLine="420"/>
        <w:rPr>
          <w:rFonts w:asciiTheme="minorHAnsi" w:eastAsiaTheme="minorEastAsia" w:hAnsiTheme="minorHAnsi" w:cstheme="minorBidi"/>
          <w:szCs w:val="22"/>
        </w:rPr>
      </w:pPr>
      <w:hyperlink w:anchor="_Toc477443169" w:history="1">
        <w:r w:rsidR="00961A9E" w:rsidRPr="00CB0ED0">
          <w:rPr>
            <w:rStyle w:val="af0"/>
          </w:rPr>
          <w:t>4.4.2</w:t>
        </w:r>
        <w:r w:rsidR="00961A9E" w:rsidRPr="00CB0ED0">
          <w:rPr>
            <w:rStyle w:val="af0"/>
            <w:rFonts w:hint="eastAsia"/>
          </w:rPr>
          <w:t xml:space="preserve"> </w:t>
        </w:r>
        <w:r w:rsidR="00961A9E" w:rsidRPr="00CB0ED0">
          <w:rPr>
            <w:rStyle w:val="af0"/>
            <w:rFonts w:hint="eastAsia"/>
          </w:rPr>
          <w:t>一致性近邻</w:t>
        </w:r>
        <w:r w:rsidR="00961A9E">
          <w:rPr>
            <w:webHidden/>
          </w:rPr>
          <w:tab/>
        </w:r>
        <w:r w:rsidR="00961A9E">
          <w:rPr>
            <w:webHidden/>
          </w:rPr>
          <w:fldChar w:fldCharType="begin"/>
        </w:r>
        <w:r w:rsidR="00961A9E">
          <w:rPr>
            <w:webHidden/>
          </w:rPr>
          <w:instrText xml:space="preserve"> PAGEREF _Toc477443169 \h </w:instrText>
        </w:r>
        <w:r w:rsidR="00961A9E">
          <w:rPr>
            <w:webHidden/>
          </w:rPr>
        </w:r>
        <w:r w:rsidR="00961A9E">
          <w:rPr>
            <w:webHidden/>
          </w:rPr>
          <w:fldChar w:fldCharType="separate"/>
        </w:r>
        <w:r w:rsidR="00F43602">
          <w:rPr>
            <w:webHidden/>
          </w:rPr>
          <w:t>54</w:t>
        </w:r>
        <w:r w:rsidR="00961A9E">
          <w:rPr>
            <w:webHidden/>
          </w:rPr>
          <w:fldChar w:fldCharType="end"/>
        </w:r>
      </w:hyperlink>
    </w:p>
    <w:p w:rsidR="00961A9E" w:rsidRDefault="00AC6B19">
      <w:pPr>
        <w:pStyle w:val="33"/>
        <w:ind w:left="960" w:firstLine="420"/>
        <w:rPr>
          <w:rFonts w:asciiTheme="minorHAnsi" w:eastAsiaTheme="minorEastAsia" w:hAnsiTheme="minorHAnsi" w:cstheme="minorBidi"/>
          <w:szCs w:val="22"/>
        </w:rPr>
      </w:pPr>
      <w:hyperlink w:anchor="_Toc477443170" w:history="1">
        <w:r w:rsidR="00961A9E" w:rsidRPr="00CB0ED0">
          <w:rPr>
            <w:rStyle w:val="af0"/>
          </w:rPr>
          <w:t>4.4.3</w:t>
        </w:r>
        <w:r w:rsidR="00961A9E" w:rsidRPr="00CB0ED0">
          <w:rPr>
            <w:rStyle w:val="af0"/>
            <w:rFonts w:hint="eastAsia"/>
          </w:rPr>
          <w:t xml:space="preserve"> </w:t>
        </w:r>
        <w:r w:rsidR="00961A9E" w:rsidRPr="00CB0ED0">
          <w:rPr>
            <w:rStyle w:val="af0"/>
            <w:rFonts w:hint="eastAsia"/>
          </w:rPr>
          <w:t>聚类指派</w:t>
        </w:r>
        <w:r w:rsidR="00961A9E">
          <w:rPr>
            <w:webHidden/>
          </w:rPr>
          <w:tab/>
        </w:r>
        <w:r w:rsidR="00961A9E">
          <w:rPr>
            <w:webHidden/>
          </w:rPr>
          <w:fldChar w:fldCharType="begin"/>
        </w:r>
        <w:r w:rsidR="00961A9E">
          <w:rPr>
            <w:webHidden/>
          </w:rPr>
          <w:instrText xml:space="preserve"> PAGEREF _Toc477443170 \h </w:instrText>
        </w:r>
        <w:r w:rsidR="00961A9E">
          <w:rPr>
            <w:webHidden/>
          </w:rPr>
        </w:r>
        <w:r w:rsidR="00961A9E">
          <w:rPr>
            <w:webHidden/>
          </w:rPr>
          <w:fldChar w:fldCharType="separate"/>
        </w:r>
        <w:r w:rsidR="00F43602">
          <w:rPr>
            <w:webHidden/>
          </w:rPr>
          <w:t>54</w:t>
        </w:r>
        <w:r w:rsidR="00961A9E">
          <w:rPr>
            <w:webHidden/>
          </w:rPr>
          <w:fldChar w:fldCharType="end"/>
        </w:r>
      </w:hyperlink>
    </w:p>
    <w:p w:rsidR="00961A9E" w:rsidRDefault="00AC6B19">
      <w:pPr>
        <w:pStyle w:val="23"/>
        <w:ind w:left="480" w:firstLine="480"/>
        <w:rPr>
          <w:rFonts w:asciiTheme="minorHAnsi" w:eastAsiaTheme="minorEastAsia" w:hAnsiTheme="minorHAnsi" w:cstheme="minorBidi"/>
          <w:noProof/>
          <w:sz w:val="21"/>
          <w:szCs w:val="22"/>
        </w:rPr>
      </w:pPr>
      <w:hyperlink w:anchor="_Toc477443171" w:history="1">
        <w:r w:rsidR="00961A9E" w:rsidRPr="00CB0ED0">
          <w:rPr>
            <w:rStyle w:val="af0"/>
            <w:noProof/>
          </w:rPr>
          <w:t>4.5</w:t>
        </w:r>
        <w:r w:rsidR="00961A9E" w:rsidRPr="00CB0ED0">
          <w:rPr>
            <w:rStyle w:val="af0"/>
            <w:rFonts w:hint="eastAsia"/>
            <w:noProof/>
          </w:rPr>
          <w:t xml:space="preserve"> </w:t>
        </w:r>
        <w:r w:rsidR="00961A9E" w:rsidRPr="00CB0ED0">
          <w:rPr>
            <w:rStyle w:val="af0"/>
            <w:rFonts w:hint="eastAsia"/>
            <w:noProof/>
          </w:rPr>
          <w:t>实验结果</w:t>
        </w:r>
        <w:r w:rsidR="00961A9E">
          <w:rPr>
            <w:noProof/>
            <w:webHidden/>
          </w:rPr>
          <w:tab/>
        </w:r>
        <w:r w:rsidR="00961A9E">
          <w:rPr>
            <w:noProof/>
            <w:webHidden/>
          </w:rPr>
          <w:fldChar w:fldCharType="begin"/>
        </w:r>
        <w:r w:rsidR="00961A9E">
          <w:rPr>
            <w:noProof/>
            <w:webHidden/>
          </w:rPr>
          <w:instrText xml:space="preserve"> PAGEREF _Toc477443171 \h </w:instrText>
        </w:r>
        <w:r w:rsidR="00961A9E">
          <w:rPr>
            <w:noProof/>
            <w:webHidden/>
          </w:rPr>
        </w:r>
        <w:r w:rsidR="00961A9E">
          <w:rPr>
            <w:noProof/>
            <w:webHidden/>
          </w:rPr>
          <w:fldChar w:fldCharType="separate"/>
        </w:r>
        <w:r w:rsidR="00F43602">
          <w:rPr>
            <w:noProof/>
            <w:webHidden/>
          </w:rPr>
          <w:t>56</w:t>
        </w:r>
        <w:r w:rsidR="00961A9E">
          <w:rPr>
            <w:noProof/>
            <w:webHidden/>
          </w:rPr>
          <w:fldChar w:fldCharType="end"/>
        </w:r>
      </w:hyperlink>
    </w:p>
    <w:p w:rsidR="00961A9E" w:rsidRDefault="00AC6B19">
      <w:pPr>
        <w:pStyle w:val="23"/>
        <w:ind w:left="480" w:firstLine="480"/>
        <w:rPr>
          <w:rFonts w:asciiTheme="minorHAnsi" w:eastAsiaTheme="minorEastAsia" w:hAnsiTheme="minorHAnsi" w:cstheme="minorBidi"/>
          <w:noProof/>
          <w:sz w:val="21"/>
          <w:szCs w:val="22"/>
        </w:rPr>
      </w:pPr>
      <w:hyperlink w:anchor="_Toc477443172" w:history="1">
        <w:r w:rsidR="00961A9E" w:rsidRPr="00CB0ED0">
          <w:rPr>
            <w:rStyle w:val="af0"/>
            <w:noProof/>
          </w:rPr>
          <w:t>4.6</w:t>
        </w:r>
        <w:r w:rsidR="00961A9E" w:rsidRPr="00CB0ED0">
          <w:rPr>
            <w:rStyle w:val="af0"/>
            <w:rFonts w:hint="eastAsia"/>
            <w:noProof/>
          </w:rPr>
          <w:t xml:space="preserve"> </w:t>
        </w:r>
        <w:r w:rsidR="00961A9E" w:rsidRPr="00CB0ED0">
          <w:rPr>
            <w:rStyle w:val="af0"/>
            <w:rFonts w:hint="eastAsia"/>
            <w:noProof/>
          </w:rPr>
          <w:t>实验对比及分析</w:t>
        </w:r>
        <w:r w:rsidR="00961A9E">
          <w:rPr>
            <w:noProof/>
            <w:webHidden/>
          </w:rPr>
          <w:tab/>
        </w:r>
        <w:r w:rsidR="00961A9E">
          <w:rPr>
            <w:noProof/>
            <w:webHidden/>
          </w:rPr>
          <w:fldChar w:fldCharType="begin"/>
        </w:r>
        <w:r w:rsidR="00961A9E">
          <w:rPr>
            <w:noProof/>
            <w:webHidden/>
          </w:rPr>
          <w:instrText xml:space="preserve"> PAGEREF _Toc477443172 \h </w:instrText>
        </w:r>
        <w:r w:rsidR="00961A9E">
          <w:rPr>
            <w:noProof/>
            <w:webHidden/>
          </w:rPr>
        </w:r>
        <w:r w:rsidR="00961A9E">
          <w:rPr>
            <w:noProof/>
            <w:webHidden/>
          </w:rPr>
          <w:fldChar w:fldCharType="separate"/>
        </w:r>
        <w:r w:rsidR="00F43602">
          <w:rPr>
            <w:noProof/>
            <w:webHidden/>
          </w:rPr>
          <w:t>57</w:t>
        </w:r>
        <w:r w:rsidR="00961A9E">
          <w:rPr>
            <w:noProof/>
            <w:webHidden/>
          </w:rPr>
          <w:fldChar w:fldCharType="end"/>
        </w:r>
      </w:hyperlink>
    </w:p>
    <w:p w:rsidR="00961A9E" w:rsidRDefault="00AC6B19">
      <w:pPr>
        <w:pStyle w:val="23"/>
        <w:ind w:left="480" w:firstLine="480"/>
        <w:rPr>
          <w:rFonts w:asciiTheme="minorHAnsi" w:eastAsiaTheme="minorEastAsia" w:hAnsiTheme="minorHAnsi" w:cstheme="minorBidi"/>
          <w:noProof/>
          <w:sz w:val="21"/>
          <w:szCs w:val="22"/>
        </w:rPr>
      </w:pPr>
      <w:hyperlink w:anchor="_Toc477443173" w:history="1">
        <w:r w:rsidR="00961A9E" w:rsidRPr="00CB0ED0">
          <w:rPr>
            <w:rStyle w:val="af0"/>
            <w:noProof/>
          </w:rPr>
          <w:t>4.7</w:t>
        </w:r>
        <w:r w:rsidR="00961A9E" w:rsidRPr="00CB0ED0">
          <w:rPr>
            <w:rStyle w:val="af0"/>
            <w:rFonts w:hint="eastAsia"/>
            <w:noProof/>
          </w:rPr>
          <w:t xml:space="preserve"> </w:t>
        </w:r>
        <w:r w:rsidR="00961A9E" w:rsidRPr="00CB0ED0">
          <w:rPr>
            <w:rStyle w:val="af0"/>
            <w:rFonts w:hint="eastAsia"/>
            <w:noProof/>
          </w:rPr>
          <w:t>本章小结</w:t>
        </w:r>
        <w:r w:rsidR="00961A9E">
          <w:rPr>
            <w:noProof/>
            <w:webHidden/>
          </w:rPr>
          <w:tab/>
        </w:r>
        <w:r w:rsidR="00961A9E">
          <w:rPr>
            <w:noProof/>
            <w:webHidden/>
          </w:rPr>
          <w:fldChar w:fldCharType="begin"/>
        </w:r>
        <w:r w:rsidR="00961A9E">
          <w:rPr>
            <w:noProof/>
            <w:webHidden/>
          </w:rPr>
          <w:instrText xml:space="preserve"> PAGEREF _Toc477443173 \h </w:instrText>
        </w:r>
        <w:r w:rsidR="00961A9E">
          <w:rPr>
            <w:noProof/>
            <w:webHidden/>
          </w:rPr>
        </w:r>
        <w:r w:rsidR="00961A9E">
          <w:rPr>
            <w:noProof/>
            <w:webHidden/>
          </w:rPr>
          <w:fldChar w:fldCharType="separate"/>
        </w:r>
        <w:r w:rsidR="00F43602">
          <w:rPr>
            <w:noProof/>
            <w:webHidden/>
          </w:rPr>
          <w:t>59</w:t>
        </w:r>
        <w:r w:rsidR="00961A9E">
          <w:rPr>
            <w:noProof/>
            <w:webHidden/>
          </w:rPr>
          <w:fldChar w:fldCharType="end"/>
        </w:r>
      </w:hyperlink>
    </w:p>
    <w:p w:rsidR="00961A9E" w:rsidRDefault="00AC6B19">
      <w:pPr>
        <w:pStyle w:val="12"/>
        <w:rPr>
          <w:rFonts w:asciiTheme="minorHAnsi" w:eastAsiaTheme="minorEastAsia" w:hAnsiTheme="minorHAnsi" w:cstheme="minorBidi"/>
          <w:noProof/>
          <w:sz w:val="21"/>
          <w:szCs w:val="22"/>
        </w:rPr>
      </w:pPr>
      <w:hyperlink w:anchor="_Toc477443174" w:history="1">
        <w:r w:rsidR="00961A9E" w:rsidRPr="00CB0ED0">
          <w:rPr>
            <w:rStyle w:val="af0"/>
            <w:rFonts w:hint="eastAsia"/>
            <w:noProof/>
          </w:rPr>
          <w:t>第</w:t>
        </w:r>
        <w:r w:rsidR="00961A9E" w:rsidRPr="00CB0ED0">
          <w:rPr>
            <w:rStyle w:val="af0"/>
            <w:rFonts w:hint="eastAsia"/>
            <w:noProof/>
          </w:rPr>
          <w:t xml:space="preserve"> 5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情绪传播模型的动态人群路径规划</w:t>
        </w:r>
        <w:r w:rsidR="00961A9E">
          <w:rPr>
            <w:noProof/>
            <w:webHidden/>
          </w:rPr>
          <w:tab/>
        </w:r>
        <w:r w:rsidR="00961A9E">
          <w:rPr>
            <w:noProof/>
            <w:webHidden/>
          </w:rPr>
          <w:fldChar w:fldCharType="begin"/>
        </w:r>
        <w:r w:rsidR="00961A9E">
          <w:rPr>
            <w:noProof/>
            <w:webHidden/>
          </w:rPr>
          <w:instrText xml:space="preserve"> PAGEREF _Toc477443174 \h </w:instrText>
        </w:r>
        <w:r w:rsidR="00961A9E">
          <w:rPr>
            <w:noProof/>
            <w:webHidden/>
          </w:rPr>
        </w:r>
        <w:r w:rsidR="00961A9E">
          <w:rPr>
            <w:noProof/>
            <w:webHidden/>
          </w:rPr>
          <w:fldChar w:fldCharType="separate"/>
        </w:r>
        <w:r w:rsidR="00F43602">
          <w:rPr>
            <w:noProof/>
            <w:webHidden/>
          </w:rPr>
          <w:t>60</w:t>
        </w:r>
        <w:r w:rsidR="00961A9E">
          <w:rPr>
            <w:noProof/>
            <w:webHidden/>
          </w:rPr>
          <w:fldChar w:fldCharType="end"/>
        </w:r>
      </w:hyperlink>
    </w:p>
    <w:p w:rsidR="00961A9E" w:rsidRDefault="00AC6B19">
      <w:pPr>
        <w:pStyle w:val="23"/>
        <w:ind w:left="480" w:firstLine="480"/>
        <w:rPr>
          <w:rFonts w:asciiTheme="minorHAnsi" w:eastAsiaTheme="minorEastAsia" w:hAnsiTheme="minorHAnsi" w:cstheme="minorBidi"/>
          <w:noProof/>
          <w:sz w:val="21"/>
          <w:szCs w:val="22"/>
        </w:rPr>
      </w:pPr>
      <w:hyperlink w:anchor="_Toc477443175" w:history="1">
        <w:r w:rsidR="00961A9E" w:rsidRPr="00CB0ED0">
          <w:rPr>
            <w:rStyle w:val="af0"/>
            <w:noProof/>
          </w:rPr>
          <w:t>5.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75 \h </w:instrText>
        </w:r>
        <w:r w:rsidR="00961A9E">
          <w:rPr>
            <w:noProof/>
            <w:webHidden/>
          </w:rPr>
        </w:r>
        <w:r w:rsidR="00961A9E">
          <w:rPr>
            <w:noProof/>
            <w:webHidden/>
          </w:rPr>
          <w:fldChar w:fldCharType="separate"/>
        </w:r>
        <w:r w:rsidR="00F43602">
          <w:rPr>
            <w:noProof/>
            <w:webHidden/>
          </w:rPr>
          <w:t>60</w:t>
        </w:r>
        <w:r w:rsidR="00961A9E">
          <w:rPr>
            <w:noProof/>
            <w:webHidden/>
          </w:rPr>
          <w:fldChar w:fldCharType="end"/>
        </w:r>
      </w:hyperlink>
    </w:p>
    <w:p w:rsidR="00961A9E" w:rsidRDefault="00AC6B19">
      <w:pPr>
        <w:pStyle w:val="23"/>
        <w:ind w:left="480" w:firstLine="480"/>
        <w:rPr>
          <w:rFonts w:asciiTheme="minorHAnsi" w:eastAsiaTheme="minorEastAsia" w:hAnsiTheme="minorHAnsi" w:cstheme="minorBidi"/>
          <w:noProof/>
          <w:sz w:val="21"/>
          <w:szCs w:val="22"/>
        </w:rPr>
      </w:pPr>
      <w:hyperlink w:anchor="_Toc477443176" w:history="1">
        <w:r w:rsidR="00961A9E" w:rsidRPr="00CB0ED0">
          <w:rPr>
            <w:rStyle w:val="af0"/>
            <w:noProof/>
          </w:rPr>
          <w:t>5.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76 \h </w:instrText>
        </w:r>
        <w:r w:rsidR="00961A9E">
          <w:rPr>
            <w:noProof/>
            <w:webHidden/>
          </w:rPr>
        </w:r>
        <w:r w:rsidR="00961A9E">
          <w:rPr>
            <w:noProof/>
            <w:webHidden/>
          </w:rPr>
          <w:fldChar w:fldCharType="separate"/>
        </w:r>
        <w:r w:rsidR="00F43602">
          <w:rPr>
            <w:noProof/>
            <w:webHidden/>
          </w:rPr>
          <w:t>63</w:t>
        </w:r>
        <w:r w:rsidR="00961A9E">
          <w:rPr>
            <w:noProof/>
            <w:webHidden/>
          </w:rPr>
          <w:fldChar w:fldCharType="end"/>
        </w:r>
      </w:hyperlink>
    </w:p>
    <w:p w:rsidR="00961A9E" w:rsidRDefault="00AC6B19">
      <w:pPr>
        <w:pStyle w:val="23"/>
        <w:ind w:left="480" w:firstLine="480"/>
        <w:rPr>
          <w:rFonts w:asciiTheme="minorHAnsi" w:eastAsiaTheme="minorEastAsia" w:hAnsiTheme="minorHAnsi" w:cstheme="minorBidi"/>
          <w:noProof/>
          <w:sz w:val="21"/>
          <w:szCs w:val="22"/>
        </w:rPr>
      </w:pPr>
      <w:hyperlink w:anchor="_Toc477443177" w:history="1">
        <w:r w:rsidR="00961A9E" w:rsidRPr="00CB0ED0">
          <w:rPr>
            <w:rStyle w:val="af0"/>
            <w:noProof/>
          </w:rPr>
          <w:t>5.3</w:t>
        </w:r>
        <w:r w:rsidR="00961A9E" w:rsidRPr="00CB0ED0">
          <w:rPr>
            <w:rStyle w:val="af0"/>
            <w:rFonts w:hint="eastAsia"/>
            <w:noProof/>
          </w:rPr>
          <w:t xml:space="preserve"> </w:t>
        </w:r>
        <w:r w:rsidR="00961A9E" w:rsidRPr="00CB0ED0">
          <w:rPr>
            <w:rStyle w:val="af0"/>
            <w:rFonts w:hint="eastAsia"/>
            <w:noProof/>
          </w:rPr>
          <w:t>问题描述</w:t>
        </w:r>
        <w:r w:rsidR="00961A9E">
          <w:rPr>
            <w:noProof/>
            <w:webHidden/>
          </w:rPr>
          <w:tab/>
        </w:r>
        <w:r w:rsidR="00961A9E">
          <w:rPr>
            <w:noProof/>
            <w:webHidden/>
          </w:rPr>
          <w:fldChar w:fldCharType="begin"/>
        </w:r>
        <w:r w:rsidR="00961A9E">
          <w:rPr>
            <w:noProof/>
            <w:webHidden/>
          </w:rPr>
          <w:instrText xml:space="preserve"> PAGEREF _Toc477443177 \h </w:instrText>
        </w:r>
        <w:r w:rsidR="00961A9E">
          <w:rPr>
            <w:noProof/>
            <w:webHidden/>
          </w:rPr>
        </w:r>
        <w:r w:rsidR="00961A9E">
          <w:rPr>
            <w:noProof/>
            <w:webHidden/>
          </w:rPr>
          <w:fldChar w:fldCharType="separate"/>
        </w:r>
        <w:r w:rsidR="00F43602">
          <w:rPr>
            <w:noProof/>
            <w:webHidden/>
          </w:rPr>
          <w:t>64</w:t>
        </w:r>
        <w:r w:rsidR="00961A9E">
          <w:rPr>
            <w:noProof/>
            <w:webHidden/>
          </w:rPr>
          <w:fldChar w:fldCharType="end"/>
        </w:r>
      </w:hyperlink>
    </w:p>
    <w:p w:rsidR="00961A9E" w:rsidRDefault="00AC6B19">
      <w:pPr>
        <w:pStyle w:val="23"/>
        <w:ind w:left="480" w:firstLine="480"/>
        <w:rPr>
          <w:rFonts w:asciiTheme="minorHAnsi" w:eastAsiaTheme="minorEastAsia" w:hAnsiTheme="minorHAnsi" w:cstheme="minorBidi"/>
          <w:noProof/>
          <w:sz w:val="21"/>
          <w:szCs w:val="22"/>
        </w:rPr>
      </w:pPr>
      <w:hyperlink w:anchor="_Toc477443178" w:history="1">
        <w:r w:rsidR="00961A9E" w:rsidRPr="00CB0ED0">
          <w:rPr>
            <w:rStyle w:val="af0"/>
            <w:noProof/>
          </w:rPr>
          <w:t>5.4</w:t>
        </w:r>
        <w:r w:rsidR="00961A9E" w:rsidRPr="00CB0ED0">
          <w:rPr>
            <w:rStyle w:val="af0"/>
            <w:rFonts w:hint="eastAsia"/>
            <w:noProof/>
          </w:rPr>
          <w:t xml:space="preserve"> </w:t>
        </w:r>
        <w:r w:rsidR="00961A9E" w:rsidRPr="00CB0ED0">
          <w:rPr>
            <w:rStyle w:val="af0"/>
            <w:rFonts w:hint="eastAsia"/>
            <w:noProof/>
          </w:rPr>
          <w:t>情绪传播模型</w:t>
        </w:r>
        <w:r w:rsidR="00961A9E">
          <w:rPr>
            <w:noProof/>
            <w:webHidden/>
          </w:rPr>
          <w:tab/>
        </w:r>
        <w:r w:rsidR="00961A9E">
          <w:rPr>
            <w:noProof/>
            <w:webHidden/>
          </w:rPr>
          <w:fldChar w:fldCharType="begin"/>
        </w:r>
        <w:r w:rsidR="00961A9E">
          <w:rPr>
            <w:noProof/>
            <w:webHidden/>
          </w:rPr>
          <w:instrText xml:space="preserve"> PAGEREF _Toc477443178 \h </w:instrText>
        </w:r>
        <w:r w:rsidR="00961A9E">
          <w:rPr>
            <w:noProof/>
            <w:webHidden/>
          </w:rPr>
        </w:r>
        <w:r w:rsidR="00961A9E">
          <w:rPr>
            <w:noProof/>
            <w:webHidden/>
          </w:rPr>
          <w:fldChar w:fldCharType="separate"/>
        </w:r>
        <w:r w:rsidR="00F43602">
          <w:rPr>
            <w:noProof/>
            <w:webHidden/>
          </w:rPr>
          <w:t>64</w:t>
        </w:r>
        <w:r w:rsidR="00961A9E">
          <w:rPr>
            <w:noProof/>
            <w:webHidden/>
          </w:rPr>
          <w:fldChar w:fldCharType="end"/>
        </w:r>
      </w:hyperlink>
    </w:p>
    <w:p w:rsidR="00961A9E" w:rsidRDefault="00AC6B19">
      <w:pPr>
        <w:pStyle w:val="33"/>
        <w:ind w:left="960" w:firstLine="420"/>
        <w:rPr>
          <w:rFonts w:asciiTheme="minorHAnsi" w:eastAsiaTheme="minorEastAsia" w:hAnsiTheme="minorHAnsi" w:cstheme="minorBidi"/>
          <w:szCs w:val="22"/>
        </w:rPr>
      </w:pPr>
      <w:hyperlink w:anchor="_Toc477443179" w:history="1">
        <w:r w:rsidR="00961A9E" w:rsidRPr="00CB0ED0">
          <w:rPr>
            <w:rStyle w:val="af0"/>
          </w:rPr>
          <w:t>5.4.1</w:t>
        </w:r>
        <w:r w:rsidR="00961A9E" w:rsidRPr="00CB0ED0">
          <w:rPr>
            <w:rStyle w:val="af0"/>
            <w:rFonts w:hint="eastAsia"/>
          </w:rPr>
          <w:t xml:space="preserve"> </w:t>
        </w:r>
        <w:r w:rsidR="00961A9E" w:rsidRPr="00CB0ED0">
          <w:rPr>
            <w:rStyle w:val="af0"/>
            <w:rFonts w:hint="eastAsia"/>
          </w:rPr>
          <w:t>基于人格特征模型的情绪偏好</w:t>
        </w:r>
        <w:r w:rsidR="00961A9E">
          <w:rPr>
            <w:webHidden/>
          </w:rPr>
          <w:tab/>
        </w:r>
        <w:r w:rsidR="00961A9E">
          <w:rPr>
            <w:webHidden/>
          </w:rPr>
          <w:fldChar w:fldCharType="begin"/>
        </w:r>
        <w:r w:rsidR="00961A9E">
          <w:rPr>
            <w:webHidden/>
          </w:rPr>
          <w:instrText xml:space="preserve"> PAGEREF _Toc477443179 \h </w:instrText>
        </w:r>
        <w:r w:rsidR="00961A9E">
          <w:rPr>
            <w:webHidden/>
          </w:rPr>
        </w:r>
        <w:r w:rsidR="00961A9E">
          <w:rPr>
            <w:webHidden/>
          </w:rPr>
          <w:fldChar w:fldCharType="separate"/>
        </w:r>
        <w:r w:rsidR="00F43602">
          <w:rPr>
            <w:webHidden/>
          </w:rPr>
          <w:t>65</w:t>
        </w:r>
        <w:r w:rsidR="00961A9E">
          <w:rPr>
            <w:webHidden/>
          </w:rPr>
          <w:fldChar w:fldCharType="end"/>
        </w:r>
      </w:hyperlink>
    </w:p>
    <w:p w:rsidR="00961A9E" w:rsidRDefault="00AC6B19">
      <w:pPr>
        <w:pStyle w:val="33"/>
        <w:ind w:left="960" w:firstLine="420"/>
        <w:rPr>
          <w:rFonts w:asciiTheme="minorHAnsi" w:eastAsiaTheme="minorEastAsia" w:hAnsiTheme="minorHAnsi" w:cstheme="minorBidi"/>
          <w:szCs w:val="22"/>
        </w:rPr>
      </w:pPr>
      <w:hyperlink w:anchor="_Toc477443180" w:history="1">
        <w:r w:rsidR="00961A9E" w:rsidRPr="00CB0ED0">
          <w:rPr>
            <w:rStyle w:val="af0"/>
            <w:lang w:val="en-GB"/>
          </w:rPr>
          <w:t>5.4.2</w:t>
        </w:r>
        <w:r w:rsidR="00961A9E" w:rsidRPr="00CB0ED0">
          <w:rPr>
            <w:rStyle w:val="af0"/>
            <w:rFonts w:hint="eastAsia"/>
            <w:lang w:val="en-GB"/>
          </w:rPr>
          <w:t xml:space="preserve"> </w:t>
        </w:r>
        <w:r w:rsidR="00961A9E" w:rsidRPr="00CB0ED0">
          <w:rPr>
            <w:rStyle w:val="af0"/>
            <w:rFonts w:hint="eastAsia"/>
            <w:lang w:val="en-GB"/>
          </w:rPr>
          <w:t>基于集体行为子群组的情绪传播算法</w:t>
        </w:r>
        <w:r w:rsidR="00961A9E">
          <w:rPr>
            <w:webHidden/>
          </w:rPr>
          <w:tab/>
        </w:r>
        <w:r w:rsidR="00961A9E">
          <w:rPr>
            <w:webHidden/>
          </w:rPr>
          <w:fldChar w:fldCharType="begin"/>
        </w:r>
        <w:r w:rsidR="00961A9E">
          <w:rPr>
            <w:webHidden/>
          </w:rPr>
          <w:instrText xml:space="preserve"> PAGEREF _Toc477443180 \h </w:instrText>
        </w:r>
        <w:r w:rsidR="00961A9E">
          <w:rPr>
            <w:webHidden/>
          </w:rPr>
        </w:r>
        <w:r w:rsidR="00961A9E">
          <w:rPr>
            <w:webHidden/>
          </w:rPr>
          <w:fldChar w:fldCharType="separate"/>
        </w:r>
        <w:r w:rsidR="00F43602">
          <w:rPr>
            <w:webHidden/>
          </w:rPr>
          <w:t>67</w:t>
        </w:r>
        <w:r w:rsidR="00961A9E">
          <w:rPr>
            <w:webHidden/>
          </w:rPr>
          <w:fldChar w:fldCharType="end"/>
        </w:r>
      </w:hyperlink>
    </w:p>
    <w:p w:rsidR="00961A9E" w:rsidRDefault="00AC6B19">
      <w:pPr>
        <w:pStyle w:val="23"/>
        <w:ind w:left="480" w:firstLine="480"/>
        <w:rPr>
          <w:rFonts w:asciiTheme="minorHAnsi" w:eastAsiaTheme="minorEastAsia" w:hAnsiTheme="minorHAnsi" w:cstheme="minorBidi"/>
          <w:noProof/>
          <w:sz w:val="21"/>
          <w:szCs w:val="22"/>
        </w:rPr>
      </w:pPr>
      <w:hyperlink w:anchor="_Toc477443181" w:history="1">
        <w:r w:rsidR="00961A9E" w:rsidRPr="00CB0ED0">
          <w:rPr>
            <w:rStyle w:val="af0"/>
            <w:noProof/>
            <w:lang w:val="en-GB"/>
          </w:rPr>
          <w:t>5.5</w:t>
        </w:r>
        <w:r w:rsidR="00961A9E" w:rsidRPr="00CB0ED0">
          <w:rPr>
            <w:rStyle w:val="af0"/>
            <w:rFonts w:hint="eastAsia"/>
            <w:noProof/>
            <w:lang w:val="en-GB"/>
          </w:rPr>
          <w:t xml:space="preserve"> </w:t>
        </w:r>
        <w:r w:rsidR="00961A9E" w:rsidRPr="00CB0ED0">
          <w:rPr>
            <w:rStyle w:val="af0"/>
            <w:rFonts w:hint="eastAsia"/>
            <w:noProof/>
            <w:lang w:val="en-GB"/>
          </w:rPr>
          <w:t>人群动态路径规划</w:t>
        </w:r>
        <w:r w:rsidR="00961A9E">
          <w:rPr>
            <w:noProof/>
            <w:webHidden/>
          </w:rPr>
          <w:tab/>
        </w:r>
        <w:r w:rsidR="00961A9E">
          <w:rPr>
            <w:noProof/>
            <w:webHidden/>
          </w:rPr>
          <w:fldChar w:fldCharType="begin"/>
        </w:r>
        <w:r w:rsidR="00961A9E">
          <w:rPr>
            <w:noProof/>
            <w:webHidden/>
          </w:rPr>
          <w:instrText xml:space="preserve"> PAGEREF _Toc477443181 \h </w:instrText>
        </w:r>
        <w:r w:rsidR="00961A9E">
          <w:rPr>
            <w:noProof/>
            <w:webHidden/>
          </w:rPr>
        </w:r>
        <w:r w:rsidR="00961A9E">
          <w:rPr>
            <w:noProof/>
            <w:webHidden/>
          </w:rPr>
          <w:fldChar w:fldCharType="separate"/>
        </w:r>
        <w:r w:rsidR="00F43602">
          <w:rPr>
            <w:noProof/>
            <w:webHidden/>
          </w:rPr>
          <w:t>72</w:t>
        </w:r>
        <w:r w:rsidR="00961A9E">
          <w:rPr>
            <w:noProof/>
            <w:webHidden/>
          </w:rPr>
          <w:fldChar w:fldCharType="end"/>
        </w:r>
      </w:hyperlink>
    </w:p>
    <w:p w:rsidR="00961A9E" w:rsidRDefault="00AC6B19">
      <w:pPr>
        <w:pStyle w:val="33"/>
        <w:ind w:left="960" w:firstLine="420"/>
        <w:rPr>
          <w:rFonts w:asciiTheme="minorHAnsi" w:eastAsiaTheme="minorEastAsia" w:hAnsiTheme="minorHAnsi" w:cstheme="minorBidi"/>
          <w:szCs w:val="22"/>
        </w:rPr>
      </w:pPr>
      <w:hyperlink w:anchor="_Toc477443182" w:history="1">
        <w:r w:rsidR="00961A9E" w:rsidRPr="00CB0ED0">
          <w:rPr>
            <w:rStyle w:val="af0"/>
            <w:lang w:val="en-GB"/>
          </w:rPr>
          <w:t>5.5.1</w:t>
        </w:r>
        <w:r w:rsidR="00961A9E" w:rsidRPr="00CB0ED0">
          <w:rPr>
            <w:rStyle w:val="af0"/>
            <w:rFonts w:hint="eastAsia"/>
            <w:lang w:val="en-GB"/>
          </w:rPr>
          <w:t xml:space="preserve"> </w:t>
        </w:r>
        <w:r w:rsidR="00961A9E" w:rsidRPr="00CB0ED0">
          <w:rPr>
            <w:rStyle w:val="af0"/>
            <w:rFonts w:hint="eastAsia"/>
            <w:lang w:val="en-GB"/>
          </w:rPr>
          <w:t>环境初始化</w:t>
        </w:r>
        <w:r w:rsidR="00961A9E">
          <w:rPr>
            <w:webHidden/>
          </w:rPr>
          <w:tab/>
        </w:r>
        <w:r w:rsidR="00961A9E">
          <w:rPr>
            <w:webHidden/>
          </w:rPr>
          <w:fldChar w:fldCharType="begin"/>
        </w:r>
        <w:r w:rsidR="00961A9E">
          <w:rPr>
            <w:webHidden/>
          </w:rPr>
          <w:instrText xml:space="preserve"> PAGEREF _Toc477443182 \h </w:instrText>
        </w:r>
        <w:r w:rsidR="00961A9E">
          <w:rPr>
            <w:webHidden/>
          </w:rPr>
        </w:r>
        <w:r w:rsidR="00961A9E">
          <w:rPr>
            <w:webHidden/>
          </w:rPr>
          <w:fldChar w:fldCharType="separate"/>
        </w:r>
        <w:r w:rsidR="00F43602">
          <w:rPr>
            <w:webHidden/>
          </w:rPr>
          <w:t>72</w:t>
        </w:r>
        <w:r w:rsidR="00961A9E">
          <w:rPr>
            <w:webHidden/>
          </w:rPr>
          <w:fldChar w:fldCharType="end"/>
        </w:r>
      </w:hyperlink>
    </w:p>
    <w:p w:rsidR="00961A9E" w:rsidRDefault="00AC6B19">
      <w:pPr>
        <w:pStyle w:val="33"/>
        <w:ind w:left="960" w:firstLine="420"/>
        <w:rPr>
          <w:rFonts w:asciiTheme="minorHAnsi" w:eastAsiaTheme="minorEastAsia" w:hAnsiTheme="minorHAnsi" w:cstheme="minorBidi"/>
          <w:szCs w:val="22"/>
        </w:rPr>
      </w:pPr>
      <w:hyperlink w:anchor="_Toc477443183" w:history="1">
        <w:r w:rsidR="00961A9E" w:rsidRPr="00CB0ED0">
          <w:rPr>
            <w:rStyle w:val="af0"/>
            <w:lang w:val="en-GB"/>
          </w:rPr>
          <w:t>5.5.2</w:t>
        </w:r>
        <w:r w:rsidR="00961A9E" w:rsidRPr="00CB0ED0">
          <w:rPr>
            <w:rStyle w:val="af0"/>
            <w:rFonts w:hint="eastAsia"/>
            <w:lang w:val="en-GB"/>
          </w:rPr>
          <w:t xml:space="preserve"> </w:t>
        </w:r>
        <w:r w:rsidR="00961A9E" w:rsidRPr="00CB0ED0">
          <w:rPr>
            <w:rStyle w:val="af0"/>
            <w:rFonts w:hint="eastAsia"/>
            <w:lang w:val="en-GB"/>
          </w:rPr>
          <w:t>情绪偏好与路径选择的映射</w:t>
        </w:r>
        <w:r w:rsidR="00961A9E">
          <w:rPr>
            <w:webHidden/>
          </w:rPr>
          <w:tab/>
        </w:r>
        <w:r w:rsidR="00961A9E">
          <w:rPr>
            <w:webHidden/>
          </w:rPr>
          <w:fldChar w:fldCharType="begin"/>
        </w:r>
        <w:r w:rsidR="00961A9E">
          <w:rPr>
            <w:webHidden/>
          </w:rPr>
          <w:instrText xml:space="preserve"> PAGEREF _Toc477443183 \h </w:instrText>
        </w:r>
        <w:r w:rsidR="00961A9E">
          <w:rPr>
            <w:webHidden/>
          </w:rPr>
        </w:r>
        <w:r w:rsidR="00961A9E">
          <w:rPr>
            <w:webHidden/>
          </w:rPr>
          <w:fldChar w:fldCharType="separate"/>
        </w:r>
        <w:r w:rsidR="00F43602">
          <w:rPr>
            <w:webHidden/>
          </w:rPr>
          <w:t>73</w:t>
        </w:r>
        <w:r w:rsidR="00961A9E">
          <w:rPr>
            <w:webHidden/>
          </w:rPr>
          <w:fldChar w:fldCharType="end"/>
        </w:r>
      </w:hyperlink>
    </w:p>
    <w:p w:rsidR="00961A9E" w:rsidRDefault="00AC6B19">
      <w:pPr>
        <w:pStyle w:val="23"/>
        <w:ind w:left="480" w:firstLine="480"/>
        <w:rPr>
          <w:rFonts w:asciiTheme="minorHAnsi" w:eastAsiaTheme="minorEastAsia" w:hAnsiTheme="minorHAnsi" w:cstheme="minorBidi"/>
          <w:noProof/>
          <w:sz w:val="21"/>
          <w:szCs w:val="22"/>
        </w:rPr>
      </w:pPr>
      <w:hyperlink w:anchor="_Toc477443184" w:history="1">
        <w:r w:rsidR="00961A9E" w:rsidRPr="00CB0ED0">
          <w:rPr>
            <w:rStyle w:val="af0"/>
            <w:noProof/>
            <w:lang w:val="en-GB"/>
          </w:rPr>
          <w:t>5.6</w:t>
        </w:r>
        <w:r w:rsidR="00961A9E" w:rsidRPr="00CB0ED0">
          <w:rPr>
            <w:rStyle w:val="af0"/>
            <w:rFonts w:hint="eastAsia"/>
            <w:noProof/>
            <w:lang w:val="en-GB"/>
          </w:rPr>
          <w:t xml:space="preserve"> </w:t>
        </w:r>
        <w:r w:rsidR="00961A9E" w:rsidRPr="00CB0ED0">
          <w:rPr>
            <w:rStyle w:val="af0"/>
            <w:rFonts w:hint="eastAsia"/>
            <w:noProof/>
            <w:lang w:val="en-GB"/>
          </w:rPr>
          <w:t>实验结果</w:t>
        </w:r>
        <w:r w:rsidR="00961A9E">
          <w:rPr>
            <w:noProof/>
            <w:webHidden/>
          </w:rPr>
          <w:tab/>
        </w:r>
        <w:r w:rsidR="00961A9E">
          <w:rPr>
            <w:noProof/>
            <w:webHidden/>
          </w:rPr>
          <w:fldChar w:fldCharType="begin"/>
        </w:r>
        <w:r w:rsidR="00961A9E">
          <w:rPr>
            <w:noProof/>
            <w:webHidden/>
          </w:rPr>
          <w:instrText xml:space="preserve"> PAGEREF _Toc477443184 \h </w:instrText>
        </w:r>
        <w:r w:rsidR="00961A9E">
          <w:rPr>
            <w:noProof/>
            <w:webHidden/>
          </w:rPr>
        </w:r>
        <w:r w:rsidR="00961A9E">
          <w:rPr>
            <w:noProof/>
            <w:webHidden/>
          </w:rPr>
          <w:fldChar w:fldCharType="separate"/>
        </w:r>
        <w:r w:rsidR="00F43602">
          <w:rPr>
            <w:noProof/>
            <w:webHidden/>
          </w:rPr>
          <w:t>74</w:t>
        </w:r>
        <w:r w:rsidR="00961A9E">
          <w:rPr>
            <w:noProof/>
            <w:webHidden/>
          </w:rPr>
          <w:fldChar w:fldCharType="end"/>
        </w:r>
      </w:hyperlink>
    </w:p>
    <w:p w:rsidR="00961A9E" w:rsidRDefault="00AC6B19">
      <w:pPr>
        <w:pStyle w:val="23"/>
        <w:ind w:left="480" w:firstLine="480"/>
        <w:rPr>
          <w:rFonts w:asciiTheme="minorHAnsi" w:eastAsiaTheme="minorEastAsia" w:hAnsiTheme="minorHAnsi" w:cstheme="minorBidi"/>
          <w:noProof/>
          <w:sz w:val="21"/>
          <w:szCs w:val="22"/>
        </w:rPr>
      </w:pPr>
      <w:hyperlink w:anchor="_Toc477443185" w:history="1">
        <w:r w:rsidR="00961A9E" w:rsidRPr="00CB0ED0">
          <w:rPr>
            <w:rStyle w:val="af0"/>
            <w:noProof/>
            <w:lang w:val="en-GB"/>
          </w:rPr>
          <w:t>5.7</w:t>
        </w:r>
        <w:r w:rsidR="00961A9E" w:rsidRPr="00CB0ED0">
          <w:rPr>
            <w:rStyle w:val="af0"/>
            <w:rFonts w:hint="eastAsia"/>
            <w:noProof/>
            <w:lang w:val="en-GB"/>
          </w:rPr>
          <w:t xml:space="preserve"> </w:t>
        </w:r>
        <w:r w:rsidR="00961A9E" w:rsidRPr="00CB0ED0">
          <w:rPr>
            <w:rStyle w:val="af0"/>
            <w:rFonts w:hint="eastAsia"/>
            <w:noProof/>
            <w:lang w:val="en-GB"/>
          </w:rPr>
          <w:t>实验对比及分析</w:t>
        </w:r>
        <w:r w:rsidR="00961A9E">
          <w:rPr>
            <w:noProof/>
            <w:webHidden/>
          </w:rPr>
          <w:tab/>
        </w:r>
        <w:r w:rsidR="00961A9E">
          <w:rPr>
            <w:noProof/>
            <w:webHidden/>
          </w:rPr>
          <w:fldChar w:fldCharType="begin"/>
        </w:r>
        <w:r w:rsidR="00961A9E">
          <w:rPr>
            <w:noProof/>
            <w:webHidden/>
          </w:rPr>
          <w:instrText xml:space="preserve"> PAGEREF _Toc477443185 \h </w:instrText>
        </w:r>
        <w:r w:rsidR="00961A9E">
          <w:rPr>
            <w:noProof/>
            <w:webHidden/>
          </w:rPr>
        </w:r>
        <w:r w:rsidR="00961A9E">
          <w:rPr>
            <w:noProof/>
            <w:webHidden/>
          </w:rPr>
          <w:fldChar w:fldCharType="separate"/>
        </w:r>
        <w:r w:rsidR="00F43602">
          <w:rPr>
            <w:noProof/>
            <w:webHidden/>
          </w:rPr>
          <w:t>77</w:t>
        </w:r>
        <w:r w:rsidR="00961A9E">
          <w:rPr>
            <w:noProof/>
            <w:webHidden/>
          </w:rPr>
          <w:fldChar w:fldCharType="end"/>
        </w:r>
      </w:hyperlink>
    </w:p>
    <w:p w:rsidR="00961A9E" w:rsidRDefault="00AC6B19">
      <w:pPr>
        <w:pStyle w:val="33"/>
        <w:ind w:left="960" w:firstLine="420"/>
        <w:rPr>
          <w:rFonts w:asciiTheme="minorHAnsi" w:eastAsiaTheme="minorEastAsia" w:hAnsiTheme="minorHAnsi" w:cstheme="minorBidi"/>
          <w:szCs w:val="22"/>
        </w:rPr>
      </w:pPr>
      <w:hyperlink w:anchor="_Toc477443186" w:history="1">
        <w:r w:rsidR="00961A9E" w:rsidRPr="00CB0ED0">
          <w:rPr>
            <w:rStyle w:val="af0"/>
            <w:lang w:val="en-GB"/>
          </w:rPr>
          <w:t>5.7.1</w:t>
        </w:r>
        <w:r w:rsidR="00961A9E" w:rsidRPr="00CB0ED0">
          <w:rPr>
            <w:rStyle w:val="af0"/>
            <w:rFonts w:hint="eastAsia"/>
            <w:lang w:val="en-GB"/>
          </w:rPr>
          <w:t xml:space="preserve"> </w:t>
        </w:r>
        <w:r w:rsidR="00961A9E" w:rsidRPr="00CB0ED0">
          <w:rPr>
            <w:rStyle w:val="af0"/>
            <w:rFonts w:hint="eastAsia"/>
            <w:lang w:val="en-GB"/>
          </w:rPr>
          <w:t>情绪偏好的初始化</w:t>
        </w:r>
        <w:r w:rsidR="00961A9E">
          <w:rPr>
            <w:webHidden/>
          </w:rPr>
          <w:tab/>
        </w:r>
        <w:r w:rsidR="00961A9E">
          <w:rPr>
            <w:webHidden/>
          </w:rPr>
          <w:fldChar w:fldCharType="begin"/>
        </w:r>
        <w:r w:rsidR="00961A9E">
          <w:rPr>
            <w:webHidden/>
          </w:rPr>
          <w:instrText xml:space="preserve"> PAGEREF _Toc477443186 \h </w:instrText>
        </w:r>
        <w:r w:rsidR="00961A9E">
          <w:rPr>
            <w:webHidden/>
          </w:rPr>
        </w:r>
        <w:r w:rsidR="00961A9E">
          <w:rPr>
            <w:webHidden/>
          </w:rPr>
          <w:fldChar w:fldCharType="separate"/>
        </w:r>
        <w:r w:rsidR="00F43602">
          <w:rPr>
            <w:webHidden/>
          </w:rPr>
          <w:t>77</w:t>
        </w:r>
        <w:r w:rsidR="00961A9E">
          <w:rPr>
            <w:webHidden/>
          </w:rPr>
          <w:fldChar w:fldCharType="end"/>
        </w:r>
      </w:hyperlink>
    </w:p>
    <w:p w:rsidR="00961A9E" w:rsidRDefault="00AC6B19">
      <w:pPr>
        <w:pStyle w:val="33"/>
        <w:ind w:left="960" w:firstLine="420"/>
        <w:rPr>
          <w:rFonts w:asciiTheme="minorHAnsi" w:eastAsiaTheme="minorEastAsia" w:hAnsiTheme="minorHAnsi" w:cstheme="minorBidi"/>
          <w:szCs w:val="22"/>
        </w:rPr>
      </w:pPr>
      <w:hyperlink w:anchor="_Toc477443187" w:history="1">
        <w:r w:rsidR="00961A9E" w:rsidRPr="00CB0ED0">
          <w:rPr>
            <w:rStyle w:val="af0"/>
            <w:lang w:val="en-GB"/>
          </w:rPr>
          <w:t>5.7.2</w:t>
        </w:r>
        <w:r w:rsidR="00961A9E" w:rsidRPr="00CB0ED0">
          <w:rPr>
            <w:rStyle w:val="af0"/>
            <w:rFonts w:hint="eastAsia"/>
            <w:lang w:val="en-GB"/>
          </w:rPr>
          <w:t xml:space="preserve"> </w:t>
        </w:r>
        <w:r w:rsidR="00961A9E" w:rsidRPr="00CB0ED0">
          <w:rPr>
            <w:rStyle w:val="af0"/>
            <w:rFonts w:hint="eastAsia"/>
            <w:lang w:val="en-GB"/>
          </w:rPr>
          <w:t>不同情绪状态下路径选择行为的对比</w:t>
        </w:r>
        <w:r w:rsidR="00961A9E">
          <w:rPr>
            <w:webHidden/>
          </w:rPr>
          <w:tab/>
        </w:r>
        <w:r w:rsidR="00961A9E">
          <w:rPr>
            <w:webHidden/>
          </w:rPr>
          <w:fldChar w:fldCharType="begin"/>
        </w:r>
        <w:r w:rsidR="00961A9E">
          <w:rPr>
            <w:webHidden/>
          </w:rPr>
          <w:instrText xml:space="preserve"> PAGEREF _Toc477443187 \h </w:instrText>
        </w:r>
        <w:r w:rsidR="00961A9E">
          <w:rPr>
            <w:webHidden/>
          </w:rPr>
        </w:r>
        <w:r w:rsidR="00961A9E">
          <w:rPr>
            <w:webHidden/>
          </w:rPr>
          <w:fldChar w:fldCharType="separate"/>
        </w:r>
        <w:r w:rsidR="00F43602">
          <w:rPr>
            <w:webHidden/>
          </w:rPr>
          <w:t>78</w:t>
        </w:r>
        <w:r w:rsidR="00961A9E">
          <w:rPr>
            <w:webHidden/>
          </w:rPr>
          <w:fldChar w:fldCharType="end"/>
        </w:r>
      </w:hyperlink>
    </w:p>
    <w:p w:rsidR="00961A9E" w:rsidRDefault="00AC6B19">
      <w:pPr>
        <w:pStyle w:val="33"/>
        <w:ind w:left="960" w:firstLine="420"/>
        <w:rPr>
          <w:rFonts w:asciiTheme="minorHAnsi" w:eastAsiaTheme="minorEastAsia" w:hAnsiTheme="minorHAnsi" w:cstheme="minorBidi"/>
          <w:szCs w:val="22"/>
        </w:rPr>
      </w:pPr>
      <w:hyperlink w:anchor="_Toc477443188" w:history="1">
        <w:r w:rsidR="00961A9E" w:rsidRPr="00CB0ED0">
          <w:rPr>
            <w:rStyle w:val="af0"/>
            <w:lang w:val="en-GB"/>
          </w:rPr>
          <w:t>5.7.3</w:t>
        </w:r>
        <w:r w:rsidR="00961A9E" w:rsidRPr="00CB0ED0">
          <w:rPr>
            <w:rStyle w:val="af0"/>
            <w:rFonts w:hint="eastAsia"/>
            <w:lang w:val="en-GB"/>
          </w:rPr>
          <w:t xml:space="preserve"> </w:t>
        </w:r>
        <w:r w:rsidR="00961A9E" w:rsidRPr="00CB0ED0">
          <w:rPr>
            <w:rStyle w:val="af0"/>
            <w:rFonts w:hint="eastAsia"/>
            <w:lang w:val="en-GB"/>
          </w:rPr>
          <w:t>与不同局部碰撞避免方法的兼容性实验</w:t>
        </w:r>
        <w:r w:rsidR="00961A9E">
          <w:rPr>
            <w:webHidden/>
          </w:rPr>
          <w:tab/>
        </w:r>
        <w:r w:rsidR="00961A9E">
          <w:rPr>
            <w:webHidden/>
          </w:rPr>
          <w:fldChar w:fldCharType="begin"/>
        </w:r>
        <w:r w:rsidR="00961A9E">
          <w:rPr>
            <w:webHidden/>
          </w:rPr>
          <w:instrText xml:space="preserve"> PAGEREF _Toc477443188 \h </w:instrText>
        </w:r>
        <w:r w:rsidR="00961A9E">
          <w:rPr>
            <w:webHidden/>
          </w:rPr>
        </w:r>
        <w:r w:rsidR="00961A9E">
          <w:rPr>
            <w:webHidden/>
          </w:rPr>
          <w:fldChar w:fldCharType="separate"/>
        </w:r>
        <w:r w:rsidR="00F43602">
          <w:rPr>
            <w:webHidden/>
          </w:rPr>
          <w:t>79</w:t>
        </w:r>
        <w:r w:rsidR="00961A9E">
          <w:rPr>
            <w:webHidden/>
          </w:rPr>
          <w:fldChar w:fldCharType="end"/>
        </w:r>
      </w:hyperlink>
    </w:p>
    <w:p w:rsidR="00961A9E" w:rsidRDefault="00AC6B19">
      <w:pPr>
        <w:pStyle w:val="33"/>
        <w:ind w:left="960" w:firstLine="420"/>
        <w:rPr>
          <w:rFonts w:asciiTheme="minorHAnsi" w:eastAsiaTheme="minorEastAsia" w:hAnsiTheme="minorHAnsi" w:cstheme="minorBidi"/>
          <w:szCs w:val="22"/>
        </w:rPr>
      </w:pPr>
      <w:hyperlink w:anchor="_Toc477443189" w:history="1">
        <w:r w:rsidR="00961A9E" w:rsidRPr="00CB0ED0">
          <w:rPr>
            <w:rStyle w:val="af0"/>
            <w:lang w:val="en-GB"/>
          </w:rPr>
          <w:t>5.7.4</w:t>
        </w:r>
        <w:r w:rsidR="00961A9E" w:rsidRPr="00CB0ED0">
          <w:rPr>
            <w:rStyle w:val="af0"/>
            <w:rFonts w:hint="eastAsia"/>
            <w:lang w:val="en-GB"/>
          </w:rPr>
          <w:t xml:space="preserve"> </w:t>
        </w:r>
        <w:r w:rsidR="00961A9E" w:rsidRPr="00CB0ED0">
          <w:rPr>
            <w:rStyle w:val="af0"/>
            <w:rFonts w:hint="eastAsia"/>
            <w:lang w:val="en-GB"/>
          </w:rPr>
          <w:t>与其它人群路径规划方法的对比实验</w:t>
        </w:r>
        <w:r w:rsidR="00961A9E">
          <w:rPr>
            <w:webHidden/>
          </w:rPr>
          <w:tab/>
        </w:r>
        <w:r w:rsidR="00961A9E">
          <w:rPr>
            <w:webHidden/>
          </w:rPr>
          <w:fldChar w:fldCharType="begin"/>
        </w:r>
        <w:r w:rsidR="00961A9E">
          <w:rPr>
            <w:webHidden/>
          </w:rPr>
          <w:instrText xml:space="preserve"> PAGEREF _Toc477443189 \h </w:instrText>
        </w:r>
        <w:r w:rsidR="00961A9E">
          <w:rPr>
            <w:webHidden/>
          </w:rPr>
        </w:r>
        <w:r w:rsidR="00961A9E">
          <w:rPr>
            <w:webHidden/>
          </w:rPr>
          <w:fldChar w:fldCharType="separate"/>
        </w:r>
        <w:r w:rsidR="00F43602">
          <w:rPr>
            <w:webHidden/>
          </w:rPr>
          <w:t>81</w:t>
        </w:r>
        <w:r w:rsidR="00961A9E">
          <w:rPr>
            <w:webHidden/>
          </w:rPr>
          <w:fldChar w:fldCharType="end"/>
        </w:r>
      </w:hyperlink>
    </w:p>
    <w:p w:rsidR="00961A9E" w:rsidRDefault="00AC6B19">
      <w:pPr>
        <w:pStyle w:val="23"/>
        <w:ind w:left="480" w:firstLine="480"/>
        <w:rPr>
          <w:rFonts w:asciiTheme="minorHAnsi" w:eastAsiaTheme="minorEastAsia" w:hAnsiTheme="minorHAnsi" w:cstheme="minorBidi"/>
          <w:noProof/>
          <w:sz w:val="21"/>
          <w:szCs w:val="22"/>
        </w:rPr>
      </w:pPr>
      <w:hyperlink w:anchor="_Toc477443190" w:history="1">
        <w:r w:rsidR="00961A9E" w:rsidRPr="00CB0ED0">
          <w:rPr>
            <w:rStyle w:val="af0"/>
            <w:noProof/>
            <w:lang w:val="en-GB"/>
          </w:rPr>
          <w:t>5.8</w:t>
        </w:r>
        <w:r w:rsidR="00961A9E" w:rsidRPr="00CB0ED0">
          <w:rPr>
            <w:rStyle w:val="af0"/>
            <w:rFonts w:hint="eastAsia"/>
            <w:noProof/>
            <w:lang w:val="en-GB"/>
          </w:rPr>
          <w:t xml:space="preserve"> </w:t>
        </w:r>
        <w:r w:rsidR="00961A9E" w:rsidRPr="00CB0ED0">
          <w:rPr>
            <w:rStyle w:val="af0"/>
            <w:rFonts w:hint="eastAsia"/>
            <w:noProof/>
            <w:lang w:val="en-GB"/>
          </w:rPr>
          <w:t>本章小结</w:t>
        </w:r>
        <w:r w:rsidR="00961A9E">
          <w:rPr>
            <w:noProof/>
            <w:webHidden/>
          </w:rPr>
          <w:tab/>
        </w:r>
        <w:r w:rsidR="00961A9E">
          <w:rPr>
            <w:noProof/>
            <w:webHidden/>
          </w:rPr>
          <w:fldChar w:fldCharType="begin"/>
        </w:r>
        <w:r w:rsidR="00961A9E">
          <w:rPr>
            <w:noProof/>
            <w:webHidden/>
          </w:rPr>
          <w:instrText xml:space="preserve"> PAGEREF _Toc477443190 \h </w:instrText>
        </w:r>
        <w:r w:rsidR="00961A9E">
          <w:rPr>
            <w:noProof/>
            <w:webHidden/>
          </w:rPr>
        </w:r>
        <w:r w:rsidR="00961A9E">
          <w:rPr>
            <w:noProof/>
            <w:webHidden/>
          </w:rPr>
          <w:fldChar w:fldCharType="separate"/>
        </w:r>
        <w:r w:rsidR="00F43602">
          <w:rPr>
            <w:noProof/>
            <w:webHidden/>
          </w:rPr>
          <w:t>82</w:t>
        </w:r>
        <w:r w:rsidR="00961A9E">
          <w:rPr>
            <w:noProof/>
            <w:webHidden/>
          </w:rPr>
          <w:fldChar w:fldCharType="end"/>
        </w:r>
      </w:hyperlink>
    </w:p>
    <w:p w:rsidR="00961A9E" w:rsidRDefault="00AC6B19">
      <w:pPr>
        <w:pStyle w:val="12"/>
        <w:rPr>
          <w:rFonts w:asciiTheme="minorHAnsi" w:eastAsiaTheme="minorEastAsia" w:hAnsiTheme="minorHAnsi" w:cstheme="minorBidi"/>
          <w:noProof/>
          <w:sz w:val="21"/>
          <w:szCs w:val="22"/>
        </w:rPr>
      </w:pPr>
      <w:hyperlink w:anchor="_Toc477443191" w:history="1">
        <w:r w:rsidR="00961A9E" w:rsidRPr="00CB0ED0">
          <w:rPr>
            <w:rStyle w:val="af0"/>
            <w:rFonts w:hint="eastAsia"/>
            <w:noProof/>
          </w:rPr>
          <w:t>第</w:t>
        </w:r>
        <w:r w:rsidR="00961A9E" w:rsidRPr="00CB0ED0">
          <w:rPr>
            <w:rStyle w:val="af0"/>
            <w:rFonts w:hint="eastAsia"/>
            <w:noProof/>
          </w:rPr>
          <w:t xml:space="preserve"> 6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总结和展望</w:t>
        </w:r>
        <w:r w:rsidR="00961A9E">
          <w:rPr>
            <w:noProof/>
            <w:webHidden/>
          </w:rPr>
          <w:tab/>
        </w:r>
        <w:r w:rsidR="00961A9E">
          <w:rPr>
            <w:noProof/>
            <w:webHidden/>
          </w:rPr>
          <w:fldChar w:fldCharType="begin"/>
        </w:r>
        <w:r w:rsidR="00961A9E">
          <w:rPr>
            <w:noProof/>
            <w:webHidden/>
          </w:rPr>
          <w:instrText xml:space="preserve"> PAGEREF _Toc477443191 \h </w:instrText>
        </w:r>
        <w:r w:rsidR="00961A9E">
          <w:rPr>
            <w:noProof/>
            <w:webHidden/>
          </w:rPr>
        </w:r>
        <w:r w:rsidR="00961A9E">
          <w:rPr>
            <w:noProof/>
            <w:webHidden/>
          </w:rPr>
          <w:fldChar w:fldCharType="separate"/>
        </w:r>
        <w:r w:rsidR="00F43602">
          <w:rPr>
            <w:noProof/>
            <w:webHidden/>
          </w:rPr>
          <w:t>84</w:t>
        </w:r>
        <w:r w:rsidR="00961A9E">
          <w:rPr>
            <w:noProof/>
            <w:webHidden/>
          </w:rPr>
          <w:fldChar w:fldCharType="end"/>
        </w:r>
      </w:hyperlink>
    </w:p>
    <w:p w:rsidR="00961A9E" w:rsidRDefault="00AC6B19">
      <w:pPr>
        <w:pStyle w:val="23"/>
        <w:ind w:left="480" w:firstLine="480"/>
        <w:rPr>
          <w:rFonts w:asciiTheme="minorHAnsi" w:eastAsiaTheme="minorEastAsia" w:hAnsiTheme="minorHAnsi" w:cstheme="minorBidi"/>
          <w:noProof/>
          <w:sz w:val="21"/>
          <w:szCs w:val="22"/>
        </w:rPr>
      </w:pPr>
      <w:hyperlink w:anchor="_Toc477443192" w:history="1">
        <w:r w:rsidR="00961A9E" w:rsidRPr="00CB0ED0">
          <w:rPr>
            <w:rStyle w:val="af0"/>
            <w:noProof/>
          </w:rPr>
          <w:t>6.1</w:t>
        </w:r>
        <w:r w:rsidR="00961A9E" w:rsidRPr="00CB0ED0">
          <w:rPr>
            <w:rStyle w:val="af0"/>
            <w:rFonts w:hint="eastAsia"/>
            <w:noProof/>
          </w:rPr>
          <w:t xml:space="preserve"> </w:t>
        </w:r>
        <w:r w:rsidR="00961A9E" w:rsidRPr="00CB0ED0">
          <w:rPr>
            <w:rStyle w:val="af0"/>
            <w:rFonts w:hint="eastAsia"/>
            <w:noProof/>
          </w:rPr>
          <w:t>工作总结</w:t>
        </w:r>
        <w:r w:rsidR="00961A9E">
          <w:rPr>
            <w:noProof/>
            <w:webHidden/>
          </w:rPr>
          <w:tab/>
        </w:r>
        <w:r w:rsidR="00961A9E">
          <w:rPr>
            <w:noProof/>
            <w:webHidden/>
          </w:rPr>
          <w:fldChar w:fldCharType="begin"/>
        </w:r>
        <w:r w:rsidR="00961A9E">
          <w:rPr>
            <w:noProof/>
            <w:webHidden/>
          </w:rPr>
          <w:instrText xml:space="preserve"> PAGEREF _Toc477443192 \h </w:instrText>
        </w:r>
        <w:r w:rsidR="00961A9E">
          <w:rPr>
            <w:noProof/>
            <w:webHidden/>
          </w:rPr>
        </w:r>
        <w:r w:rsidR="00961A9E">
          <w:rPr>
            <w:noProof/>
            <w:webHidden/>
          </w:rPr>
          <w:fldChar w:fldCharType="separate"/>
        </w:r>
        <w:r w:rsidR="00F43602">
          <w:rPr>
            <w:noProof/>
            <w:webHidden/>
          </w:rPr>
          <w:t>84</w:t>
        </w:r>
        <w:r w:rsidR="00961A9E">
          <w:rPr>
            <w:noProof/>
            <w:webHidden/>
          </w:rPr>
          <w:fldChar w:fldCharType="end"/>
        </w:r>
      </w:hyperlink>
    </w:p>
    <w:p w:rsidR="00961A9E" w:rsidRDefault="00AC6B19">
      <w:pPr>
        <w:pStyle w:val="23"/>
        <w:ind w:left="480" w:firstLine="480"/>
        <w:rPr>
          <w:rFonts w:asciiTheme="minorHAnsi" w:eastAsiaTheme="minorEastAsia" w:hAnsiTheme="minorHAnsi" w:cstheme="minorBidi"/>
          <w:noProof/>
          <w:sz w:val="21"/>
          <w:szCs w:val="22"/>
        </w:rPr>
      </w:pPr>
      <w:hyperlink w:anchor="_Toc477443193" w:history="1">
        <w:r w:rsidR="00961A9E" w:rsidRPr="00CB0ED0">
          <w:rPr>
            <w:rStyle w:val="af0"/>
            <w:noProof/>
          </w:rPr>
          <w:t>6.2</w:t>
        </w:r>
        <w:r w:rsidR="00961A9E" w:rsidRPr="00CB0ED0">
          <w:rPr>
            <w:rStyle w:val="af0"/>
            <w:rFonts w:hint="eastAsia"/>
            <w:noProof/>
          </w:rPr>
          <w:t xml:space="preserve"> </w:t>
        </w:r>
        <w:r w:rsidR="00961A9E" w:rsidRPr="00CB0ED0">
          <w:rPr>
            <w:rStyle w:val="af0"/>
            <w:rFonts w:hint="eastAsia"/>
            <w:noProof/>
          </w:rPr>
          <w:t>下一步工作</w:t>
        </w:r>
        <w:r w:rsidR="00961A9E">
          <w:rPr>
            <w:noProof/>
            <w:webHidden/>
          </w:rPr>
          <w:tab/>
        </w:r>
        <w:r w:rsidR="00961A9E">
          <w:rPr>
            <w:noProof/>
            <w:webHidden/>
          </w:rPr>
          <w:fldChar w:fldCharType="begin"/>
        </w:r>
        <w:r w:rsidR="00961A9E">
          <w:rPr>
            <w:noProof/>
            <w:webHidden/>
          </w:rPr>
          <w:instrText xml:space="preserve"> PAGEREF _Toc477443193 \h </w:instrText>
        </w:r>
        <w:r w:rsidR="00961A9E">
          <w:rPr>
            <w:noProof/>
            <w:webHidden/>
          </w:rPr>
        </w:r>
        <w:r w:rsidR="00961A9E">
          <w:rPr>
            <w:noProof/>
            <w:webHidden/>
          </w:rPr>
          <w:fldChar w:fldCharType="separate"/>
        </w:r>
        <w:r w:rsidR="00F43602">
          <w:rPr>
            <w:noProof/>
            <w:webHidden/>
          </w:rPr>
          <w:t>85</w:t>
        </w:r>
        <w:r w:rsidR="00961A9E">
          <w:rPr>
            <w:noProof/>
            <w:webHidden/>
          </w:rPr>
          <w:fldChar w:fldCharType="end"/>
        </w:r>
      </w:hyperlink>
    </w:p>
    <w:p w:rsidR="00961A9E" w:rsidRDefault="00AC6B19">
      <w:pPr>
        <w:pStyle w:val="12"/>
        <w:rPr>
          <w:rFonts w:asciiTheme="minorHAnsi" w:eastAsiaTheme="minorEastAsia" w:hAnsiTheme="minorHAnsi" w:cstheme="minorBidi"/>
          <w:noProof/>
          <w:sz w:val="21"/>
          <w:szCs w:val="22"/>
        </w:rPr>
      </w:pPr>
      <w:hyperlink w:anchor="_Toc477443194" w:history="1">
        <w:r w:rsidR="00961A9E" w:rsidRPr="00CB0ED0">
          <w:rPr>
            <w:rStyle w:val="af0"/>
            <w:rFonts w:hint="eastAsia"/>
            <w:noProof/>
          </w:rPr>
          <w:t>参考文献</w:t>
        </w:r>
        <w:r w:rsidR="00961A9E">
          <w:rPr>
            <w:noProof/>
            <w:webHidden/>
          </w:rPr>
          <w:tab/>
        </w:r>
        <w:r w:rsidR="00961A9E">
          <w:rPr>
            <w:noProof/>
            <w:webHidden/>
          </w:rPr>
          <w:fldChar w:fldCharType="begin"/>
        </w:r>
        <w:r w:rsidR="00961A9E">
          <w:rPr>
            <w:noProof/>
            <w:webHidden/>
          </w:rPr>
          <w:instrText xml:space="preserve"> PAGEREF _Toc477443194 \h </w:instrText>
        </w:r>
        <w:r w:rsidR="00961A9E">
          <w:rPr>
            <w:noProof/>
            <w:webHidden/>
          </w:rPr>
        </w:r>
        <w:r w:rsidR="00961A9E">
          <w:rPr>
            <w:noProof/>
            <w:webHidden/>
          </w:rPr>
          <w:fldChar w:fldCharType="separate"/>
        </w:r>
        <w:r w:rsidR="00F43602">
          <w:rPr>
            <w:noProof/>
            <w:webHidden/>
          </w:rPr>
          <w:t>86</w:t>
        </w:r>
        <w:r w:rsidR="00961A9E">
          <w:rPr>
            <w:noProof/>
            <w:webHidden/>
          </w:rPr>
          <w:fldChar w:fldCharType="end"/>
        </w:r>
      </w:hyperlink>
    </w:p>
    <w:p w:rsidR="00961A9E" w:rsidRDefault="00AC6B19">
      <w:pPr>
        <w:pStyle w:val="12"/>
        <w:rPr>
          <w:rFonts w:asciiTheme="minorHAnsi" w:eastAsiaTheme="minorEastAsia" w:hAnsiTheme="minorHAnsi" w:cstheme="minorBidi"/>
          <w:noProof/>
          <w:sz w:val="21"/>
          <w:szCs w:val="22"/>
        </w:rPr>
      </w:pPr>
      <w:hyperlink w:anchor="_Toc477443195" w:history="1">
        <w:r w:rsidR="00961A9E" w:rsidRPr="00CB0ED0">
          <w:rPr>
            <w:rStyle w:val="af0"/>
            <w:rFonts w:hint="eastAsia"/>
            <w:noProof/>
          </w:rPr>
          <w:t>个人简历、在学期间学术成果</w:t>
        </w:r>
        <w:r w:rsidR="00961A9E">
          <w:rPr>
            <w:noProof/>
            <w:webHidden/>
          </w:rPr>
          <w:tab/>
        </w:r>
        <w:r w:rsidR="00961A9E">
          <w:rPr>
            <w:noProof/>
            <w:webHidden/>
          </w:rPr>
          <w:fldChar w:fldCharType="begin"/>
        </w:r>
        <w:r w:rsidR="00961A9E">
          <w:rPr>
            <w:noProof/>
            <w:webHidden/>
          </w:rPr>
          <w:instrText xml:space="preserve"> PAGEREF _Toc477443195 \h </w:instrText>
        </w:r>
        <w:r w:rsidR="00961A9E">
          <w:rPr>
            <w:noProof/>
            <w:webHidden/>
          </w:rPr>
        </w:r>
        <w:r w:rsidR="00961A9E">
          <w:rPr>
            <w:noProof/>
            <w:webHidden/>
          </w:rPr>
          <w:fldChar w:fldCharType="separate"/>
        </w:r>
        <w:r w:rsidR="00F43602">
          <w:rPr>
            <w:noProof/>
            <w:webHidden/>
          </w:rPr>
          <w:t>93</w:t>
        </w:r>
        <w:r w:rsidR="00961A9E">
          <w:rPr>
            <w:noProof/>
            <w:webHidden/>
          </w:rPr>
          <w:fldChar w:fldCharType="end"/>
        </w:r>
      </w:hyperlink>
    </w:p>
    <w:p w:rsidR="00F35416" w:rsidRDefault="00C45F47" w:rsidP="00C45F47">
      <w:pPr>
        <w:pStyle w:val="12"/>
        <w:sectPr w:rsidR="00F35416" w:rsidSect="00DA64D9">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477443119"/>
      <w:r w:rsidRPr="00893D48">
        <w:rPr>
          <w:szCs w:val="32"/>
        </w:rPr>
        <w:lastRenderedPageBreak/>
        <w:t>图目录</w:t>
      </w:r>
      <w:bookmarkEnd w:id="5"/>
    </w:p>
    <w:p w:rsidR="00761588"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r:id="rId20" w:anchor="_Toc519004603" w:history="1">
        <w:r w:rsidR="00761588" w:rsidRPr="00E8558E">
          <w:rPr>
            <w:rStyle w:val="af0"/>
            <w:rFonts w:hint="eastAsia"/>
            <w:noProof/>
          </w:rPr>
          <w:t>图</w:t>
        </w:r>
        <w:r w:rsidR="00761588" w:rsidRPr="00E8558E">
          <w:rPr>
            <w:rStyle w:val="af0"/>
            <w:noProof/>
          </w:rPr>
          <w:t xml:space="preserve"> 1.1</w:t>
        </w:r>
        <w:r w:rsidR="00761588" w:rsidRPr="00E8558E">
          <w:rPr>
            <w:rStyle w:val="af0"/>
            <w:rFonts w:hint="eastAsia"/>
            <w:noProof/>
          </w:rPr>
          <w:t>计算机图形</w:t>
        </w:r>
        <w:r w:rsidR="00761588" w:rsidRPr="00E8558E">
          <w:rPr>
            <w:rStyle w:val="af0"/>
            <w:rFonts w:asciiTheme="majorHAnsi" w:hAnsiTheme="majorHAnsi" w:cstheme="majorBidi" w:hint="eastAsia"/>
            <w:noProof/>
          </w:rPr>
          <w:t>学主要研究方向。</w:t>
        </w:r>
        <w:r w:rsidR="00761588">
          <w:rPr>
            <w:noProof/>
            <w:webHidden/>
          </w:rPr>
          <w:tab/>
        </w:r>
        <w:r w:rsidR="00761588">
          <w:rPr>
            <w:noProof/>
            <w:webHidden/>
          </w:rPr>
          <w:fldChar w:fldCharType="begin"/>
        </w:r>
        <w:r w:rsidR="00761588">
          <w:rPr>
            <w:noProof/>
            <w:webHidden/>
          </w:rPr>
          <w:instrText xml:space="preserve"> PAGEREF _Toc519004603 \h </w:instrText>
        </w:r>
        <w:r w:rsidR="00761588">
          <w:rPr>
            <w:noProof/>
            <w:webHidden/>
          </w:rPr>
        </w:r>
        <w:r w:rsidR="00761588">
          <w:rPr>
            <w:noProof/>
            <w:webHidden/>
          </w:rPr>
          <w:fldChar w:fldCharType="separate"/>
        </w:r>
        <w:r w:rsidR="00761588">
          <w:rPr>
            <w:noProof/>
            <w:webHidden/>
          </w:rPr>
          <w:t>1</w:t>
        </w:r>
        <w:r w:rsidR="00761588">
          <w:rPr>
            <w:noProof/>
            <w:webHidden/>
          </w:rPr>
          <w:fldChar w:fldCharType="end"/>
        </w:r>
      </w:hyperlink>
    </w:p>
    <w:p w:rsidR="00761588" w:rsidRDefault="00761588">
      <w:pPr>
        <w:pStyle w:val="afff0"/>
        <w:tabs>
          <w:tab w:val="right" w:leader="dot" w:pos="8268"/>
        </w:tabs>
        <w:ind w:left="960" w:hanging="480"/>
        <w:rPr>
          <w:rFonts w:asciiTheme="minorHAnsi" w:eastAsiaTheme="minorEastAsia" w:hAnsiTheme="minorHAnsi" w:cstheme="minorBidi"/>
          <w:noProof/>
          <w:sz w:val="21"/>
          <w:szCs w:val="22"/>
        </w:rPr>
      </w:pPr>
      <w:hyperlink r:id="rId21" w:anchor="_Toc519004604" w:history="1">
        <w:r w:rsidRPr="00E8558E">
          <w:rPr>
            <w:rStyle w:val="af0"/>
            <w:rFonts w:hint="eastAsia"/>
            <w:noProof/>
          </w:rPr>
          <w:t>图</w:t>
        </w:r>
        <w:r w:rsidRPr="00E8558E">
          <w:rPr>
            <w:rStyle w:val="af0"/>
            <w:noProof/>
          </w:rPr>
          <w:t xml:space="preserve"> 1.2</w:t>
        </w:r>
        <w:r w:rsidRPr="00E8558E">
          <w:rPr>
            <w:rStyle w:val="af0"/>
            <w:rFonts w:hint="eastAsia"/>
            <w:noProof/>
          </w:rPr>
          <w:t>富含语义的三维建模过程示意图。</w:t>
        </w:r>
        <w:r>
          <w:rPr>
            <w:noProof/>
            <w:webHidden/>
          </w:rPr>
          <w:tab/>
        </w:r>
        <w:r>
          <w:rPr>
            <w:noProof/>
            <w:webHidden/>
          </w:rPr>
          <w:fldChar w:fldCharType="begin"/>
        </w:r>
        <w:r>
          <w:rPr>
            <w:noProof/>
            <w:webHidden/>
          </w:rPr>
          <w:instrText xml:space="preserve"> PAGEREF _Toc519004604 \h </w:instrText>
        </w:r>
        <w:r>
          <w:rPr>
            <w:noProof/>
            <w:webHidden/>
          </w:rPr>
        </w:r>
        <w:r>
          <w:rPr>
            <w:noProof/>
            <w:webHidden/>
          </w:rPr>
          <w:fldChar w:fldCharType="separate"/>
        </w:r>
        <w:r>
          <w:rPr>
            <w:noProof/>
            <w:webHidden/>
          </w:rPr>
          <w:t>2</w:t>
        </w:r>
        <w:r>
          <w:rPr>
            <w:noProof/>
            <w:webHidden/>
          </w:rPr>
          <w:fldChar w:fldCharType="end"/>
        </w:r>
      </w:hyperlink>
    </w:p>
    <w:p w:rsidR="00761588" w:rsidRDefault="00761588">
      <w:pPr>
        <w:pStyle w:val="afff0"/>
        <w:tabs>
          <w:tab w:val="right" w:leader="dot" w:pos="8268"/>
        </w:tabs>
        <w:ind w:left="960" w:hanging="480"/>
        <w:rPr>
          <w:rFonts w:asciiTheme="minorHAnsi" w:eastAsiaTheme="minorEastAsia" w:hAnsiTheme="minorHAnsi" w:cstheme="minorBidi"/>
          <w:noProof/>
          <w:sz w:val="21"/>
          <w:szCs w:val="22"/>
        </w:rPr>
      </w:pPr>
      <w:hyperlink r:id="rId22" w:anchor="_Toc519004605" w:history="1">
        <w:r w:rsidRPr="00E8558E">
          <w:rPr>
            <w:rStyle w:val="af0"/>
            <w:rFonts w:hint="eastAsia"/>
            <w:noProof/>
          </w:rPr>
          <w:t>图</w:t>
        </w:r>
        <w:r w:rsidRPr="00E8558E">
          <w:rPr>
            <w:rStyle w:val="af0"/>
            <w:noProof/>
          </w:rPr>
          <w:t xml:space="preserve"> 1.3</w:t>
        </w:r>
        <w:r w:rsidRPr="00E8558E">
          <w:rPr>
            <w:rStyle w:val="af0"/>
            <w:rFonts w:hint="eastAsia"/>
            <w:noProof/>
          </w:rPr>
          <w:t>扫描设备图。左图为</w:t>
        </w:r>
        <w:r w:rsidRPr="00E8558E">
          <w:rPr>
            <w:rStyle w:val="af0"/>
            <w:noProof/>
          </w:rPr>
          <w:t>MetraSCAN 3D</w:t>
        </w:r>
        <w:r w:rsidRPr="00E8558E">
          <w:rPr>
            <w:rStyle w:val="af0"/>
            <w:rFonts w:hint="eastAsia"/>
            <w:noProof/>
          </w:rPr>
          <w:t>手持高精度扫描设备，右图为</w:t>
        </w:r>
        <w:r w:rsidRPr="00E8558E">
          <w:rPr>
            <w:rStyle w:val="af0"/>
            <w:noProof/>
          </w:rPr>
          <w:t>Twinstant Mobile</w:t>
        </w:r>
        <w:r w:rsidRPr="00E8558E">
          <w:rPr>
            <w:rStyle w:val="af0"/>
            <w:rFonts w:hint="eastAsia"/>
            <w:noProof/>
          </w:rPr>
          <w:t>大型扫描设备。</w:t>
        </w:r>
        <w:r>
          <w:rPr>
            <w:noProof/>
            <w:webHidden/>
          </w:rPr>
          <w:tab/>
        </w:r>
        <w:r>
          <w:rPr>
            <w:noProof/>
            <w:webHidden/>
          </w:rPr>
          <w:fldChar w:fldCharType="begin"/>
        </w:r>
        <w:r>
          <w:rPr>
            <w:noProof/>
            <w:webHidden/>
          </w:rPr>
          <w:instrText xml:space="preserve"> PAGEREF _Toc519004605 \h </w:instrText>
        </w:r>
        <w:r>
          <w:rPr>
            <w:noProof/>
            <w:webHidden/>
          </w:rPr>
        </w:r>
        <w:r>
          <w:rPr>
            <w:noProof/>
            <w:webHidden/>
          </w:rPr>
          <w:fldChar w:fldCharType="separate"/>
        </w:r>
        <w:r>
          <w:rPr>
            <w:noProof/>
            <w:webHidden/>
          </w:rPr>
          <w:t>4</w:t>
        </w:r>
        <w:r>
          <w:rPr>
            <w:noProof/>
            <w:webHidden/>
          </w:rPr>
          <w:fldChar w:fldCharType="end"/>
        </w:r>
      </w:hyperlink>
    </w:p>
    <w:p w:rsidR="00761588" w:rsidRDefault="00761588">
      <w:pPr>
        <w:pStyle w:val="afff0"/>
        <w:tabs>
          <w:tab w:val="right" w:leader="dot" w:pos="8268"/>
        </w:tabs>
        <w:ind w:left="960" w:hanging="480"/>
        <w:rPr>
          <w:rFonts w:asciiTheme="minorHAnsi" w:eastAsiaTheme="minorEastAsia" w:hAnsiTheme="minorHAnsi" w:cstheme="minorBidi"/>
          <w:noProof/>
          <w:sz w:val="21"/>
          <w:szCs w:val="22"/>
        </w:rPr>
      </w:pPr>
      <w:hyperlink r:id="rId23" w:anchor="_Toc519004606" w:history="1">
        <w:r w:rsidRPr="00E8558E">
          <w:rPr>
            <w:rStyle w:val="af0"/>
            <w:rFonts w:hint="eastAsia"/>
            <w:noProof/>
          </w:rPr>
          <w:t>图</w:t>
        </w:r>
        <w:r w:rsidRPr="00E8558E">
          <w:rPr>
            <w:rStyle w:val="af0"/>
            <w:noProof/>
          </w:rPr>
          <w:t xml:space="preserve"> 1.4</w:t>
        </w:r>
        <w:r w:rsidRPr="00E8558E">
          <w:rPr>
            <w:rStyle w:val="af0"/>
            <w:rFonts w:hint="eastAsia"/>
            <w:noProof/>
          </w:rPr>
          <w:t>基于多视角图像建模方法。左图为基于</w:t>
        </w:r>
        <w:r w:rsidRPr="00E8558E">
          <w:rPr>
            <w:rStyle w:val="af0"/>
            <w:noProof/>
          </w:rPr>
          <w:t>SfM</w:t>
        </w:r>
        <w:r w:rsidRPr="00E8558E">
          <w:rPr>
            <w:rStyle w:val="af0"/>
            <w:rFonts w:hint="eastAsia"/>
            <w:noProof/>
          </w:rPr>
          <w:t>的建模方法，右图为基于</w:t>
        </w:r>
        <w:r w:rsidRPr="00E8558E">
          <w:rPr>
            <w:rStyle w:val="af0"/>
            <w:noProof/>
          </w:rPr>
          <w:t>SLAM</w:t>
        </w:r>
        <w:r w:rsidRPr="00E8558E">
          <w:rPr>
            <w:rStyle w:val="af0"/>
            <w:rFonts w:hint="eastAsia"/>
            <w:noProof/>
          </w:rPr>
          <w:t>的建模方法。</w:t>
        </w:r>
        <w:r>
          <w:rPr>
            <w:noProof/>
            <w:webHidden/>
          </w:rPr>
          <w:tab/>
        </w:r>
        <w:r>
          <w:rPr>
            <w:noProof/>
            <w:webHidden/>
          </w:rPr>
          <w:fldChar w:fldCharType="begin"/>
        </w:r>
        <w:r>
          <w:rPr>
            <w:noProof/>
            <w:webHidden/>
          </w:rPr>
          <w:instrText xml:space="preserve"> PAGEREF _Toc519004606 \h </w:instrText>
        </w:r>
        <w:r>
          <w:rPr>
            <w:noProof/>
            <w:webHidden/>
          </w:rPr>
        </w:r>
        <w:r>
          <w:rPr>
            <w:noProof/>
            <w:webHidden/>
          </w:rPr>
          <w:fldChar w:fldCharType="separate"/>
        </w:r>
        <w:r>
          <w:rPr>
            <w:noProof/>
            <w:webHidden/>
          </w:rPr>
          <w:t>5</w:t>
        </w:r>
        <w:r>
          <w:rPr>
            <w:noProof/>
            <w:webHidden/>
          </w:rPr>
          <w:fldChar w:fldCharType="end"/>
        </w:r>
      </w:hyperlink>
    </w:p>
    <w:p w:rsidR="00761588" w:rsidRDefault="00761588">
      <w:pPr>
        <w:pStyle w:val="afff0"/>
        <w:tabs>
          <w:tab w:val="right" w:leader="dot" w:pos="8268"/>
        </w:tabs>
        <w:ind w:left="960" w:hanging="480"/>
        <w:rPr>
          <w:rFonts w:asciiTheme="minorHAnsi" w:eastAsiaTheme="minorEastAsia" w:hAnsiTheme="minorHAnsi" w:cstheme="minorBidi"/>
          <w:noProof/>
          <w:sz w:val="21"/>
          <w:szCs w:val="22"/>
        </w:rPr>
      </w:pPr>
      <w:hyperlink r:id="rId24" w:anchor="_Toc519004607" w:history="1">
        <w:r w:rsidRPr="00E8558E">
          <w:rPr>
            <w:rStyle w:val="af0"/>
            <w:rFonts w:hint="eastAsia"/>
            <w:noProof/>
          </w:rPr>
          <w:t>图</w:t>
        </w:r>
        <w:r w:rsidRPr="00E8558E">
          <w:rPr>
            <w:rStyle w:val="af0"/>
            <w:noProof/>
          </w:rPr>
          <w:t xml:space="preserve"> 1.5</w:t>
        </w:r>
        <w:r w:rsidRPr="00E8558E">
          <w:rPr>
            <w:rStyle w:val="af0"/>
            <w:rFonts w:hint="eastAsia"/>
            <w:noProof/>
          </w:rPr>
          <w:t>基于交互式的三维建模方法。</w:t>
        </w:r>
        <w:r>
          <w:rPr>
            <w:noProof/>
            <w:webHidden/>
          </w:rPr>
          <w:tab/>
        </w:r>
        <w:r>
          <w:rPr>
            <w:noProof/>
            <w:webHidden/>
          </w:rPr>
          <w:fldChar w:fldCharType="begin"/>
        </w:r>
        <w:r>
          <w:rPr>
            <w:noProof/>
            <w:webHidden/>
          </w:rPr>
          <w:instrText xml:space="preserve"> PAGEREF _Toc519004607 \h </w:instrText>
        </w:r>
        <w:r>
          <w:rPr>
            <w:noProof/>
            <w:webHidden/>
          </w:rPr>
        </w:r>
        <w:r>
          <w:rPr>
            <w:noProof/>
            <w:webHidden/>
          </w:rPr>
          <w:fldChar w:fldCharType="separate"/>
        </w:r>
        <w:r>
          <w:rPr>
            <w:noProof/>
            <w:webHidden/>
          </w:rPr>
          <w:t>6</w:t>
        </w:r>
        <w:r>
          <w:rPr>
            <w:noProof/>
            <w:webHidden/>
          </w:rPr>
          <w:fldChar w:fldCharType="end"/>
        </w:r>
      </w:hyperlink>
    </w:p>
    <w:p w:rsidR="00761588" w:rsidRDefault="00761588">
      <w:pPr>
        <w:pStyle w:val="afff0"/>
        <w:tabs>
          <w:tab w:val="right" w:leader="dot" w:pos="8268"/>
        </w:tabs>
        <w:ind w:left="960" w:hanging="480"/>
        <w:rPr>
          <w:rFonts w:asciiTheme="minorHAnsi" w:eastAsiaTheme="minorEastAsia" w:hAnsiTheme="minorHAnsi" w:cstheme="minorBidi"/>
          <w:noProof/>
          <w:sz w:val="21"/>
          <w:szCs w:val="22"/>
        </w:rPr>
      </w:pPr>
      <w:hyperlink r:id="rId25" w:anchor="_Toc519004608" w:history="1">
        <w:r w:rsidRPr="00E8558E">
          <w:rPr>
            <w:rStyle w:val="af0"/>
            <w:rFonts w:hint="eastAsia"/>
            <w:noProof/>
          </w:rPr>
          <w:t>图</w:t>
        </w:r>
        <w:r w:rsidRPr="00E8558E">
          <w:rPr>
            <w:rStyle w:val="af0"/>
            <w:noProof/>
          </w:rPr>
          <w:t xml:space="preserve"> 1.6</w:t>
        </w:r>
        <w:r w:rsidRPr="00E8558E">
          <w:rPr>
            <w:rStyle w:val="af0"/>
            <w:rFonts w:hint="eastAsia"/>
            <w:noProof/>
          </w:rPr>
          <w:t>研究内容示意图。</w:t>
        </w:r>
        <w:r>
          <w:rPr>
            <w:noProof/>
            <w:webHidden/>
          </w:rPr>
          <w:tab/>
        </w:r>
        <w:r>
          <w:rPr>
            <w:noProof/>
            <w:webHidden/>
          </w:rPr>
          <w:fldChar w:fldCharType="begin"/>
        </w:r>
        <w:r>
          <w:rPr>
            <w:noProof/>
            <w:webHidden/>
          </w:rPr>
          <w:instrText xml:space="preserve"> PAGEREF _Toc519004608 \h </w:instrText>
        </w:r>
        <w:r>
          <w:rPr>
            <w:noProof/>
            <w:webHidden/>
          </w:rPr>
        </w:r>
        <w:r>
          <w:rPr>
            <w:noProof/>
            <w:webHidden/>
          </w:rPr>
          <w:fldChar w:fldCharType="separate"/>
        </w:r>
        <w:r>
          <w:rPr>
            <w:noProof/>
            <w:webHidden/>
          </w:rPr>
          <w:t>7</w:t>
        </w:r>
        <w:r>
          <w:rPr>
            <w:noProof/>
            <w:webHidden/>
          </w:rPr>
          <w:fldChar w:fldCharType="end"/>
        </w:r>
      </w:hyperlink>
    </w:p>
    <w:p w:rsidR="00B96911" w:rsidRDefault="00555025" w:rsidP="00B96911">
      <w:pPr>
        <w:widowControl/>
        <w:ind w:firstLine="480"/>
        <w:jc w:val="left"/>
        <w:sectPr w:rsidR="00B96911" w:rsidSect="00DA64D9">
          <w:headerReference w:type="default" r:id="rId26"/>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477443120"/>
      <w:r w:rsidRPr="00035616">
        <w:rPr>
          <w:szCs w:val="32"/>
        </w:rPr>
        <w:lastRenderedPageBreak/>
        <w:t>表目录</w:t>
      </w:r>
      <w:bookmarkEnd w:id="6"/>
    </w:p>
    <w:p w:rsidR="00E339A5" w:rsidRPr="00E339A5" w:rsidRDefault="00E339A5" w:rsidP="00E339A5">
      <w:pPr>
        <w:ind w:firstLine="480"/>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r w:rsidR="00761588">
        <w:rPr>
          <w:rFonts w:hint="eastAsia"/>
          <w:b/>
          <w:bCs/>
          <w:noProof/>
        </w:rPr>
        <w:t>未找到图形项目表。</w:t>
      </w:r>
      <w:r>
        <w:fldChar w:fldCharType="end"/>
      </w:r>
    </w:p>
    <w:p w:rsidR="00B4572D" w:rsidRDefault="0044027E" w:rsidP="006E17A7">
      <w:pPr>
        <w:widowControl/>
        <w:ind w:firstLine="480"/>
        <w:jc w:val="left"/>
        <w:sectPr w:rsidR="00B4572D" w:rsidSect="00DA64D9">
          <w:headerReference w:type="default" r:id="rId27"/>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477443121"/>
      <w:r w:rsidRPr="00C60242">
        <w:rPr>
          <w:rFonts w:hint="eastAsia"/>
        </w:rPr>
        <w:lastRenderedPageBreak/>
        <w:t>绪论</w:t>
      </w:r>
      <w:bookmarkEnd w:id="7"/>
    </w:p>
    <w:p w:rsidR="00574447" w:rsidRDefault="00574447" w:rsidP="00574447">
      <w:pPr>
        <w:pStyle w:val="21"/>
      </w:pPr>
      <w:bookmarkStart w:id="8" w:name="_Toc509845267"/>
      <w:r>
        <w:rPr>
          <w:rFonts w:hint="eastAsia"/>
        </w:rPr>
        <w:t>研究背景</w:t>
      </w:r>
      <w:bookmarkEnd w:id="8"/>
    </w:p>
    <w:p w:rsidR="00574447" w:rsidRPr="0061449F" w:rsidRDefault="00574447" w:rsidP="00574447">
      <w:pPr>
        <w:ind w:firstLine="480"/>
      </w:pPr>
      <w:r>
        <w:rPr>
          <w:rFonts w:hint="eastAsia"/>
          <w:shd w:val="clear" w:color="auto" w:fill="FFFFFF"/>
        </w:rPr>
        <w:t>计算机图形学作为计算机领域的重要学科，其主要研究方向包含：绘制、建模、物理模拟、动画、可视化等延展的相关领域。计算机图形学的研究内容是可视对象的数字和成与操作，是一门面向“数字信息表达”的学科，而该领域的核心数字信息即为三维几何模型。所以，三维模型在精度上、语义完善等方面的提升都将促进图形学中各个领域的发展，并且，图形学中各个领域的发展也迫切要求三维建模方法具有更高的精度、算法效率和普适性。</w:t>
      </w:r>
    </w:p>
    <w:p w:rsidR="00574447" w:rsidRDefault="00574447" w:rsidP="00574447">
      <w:pPr>
        <w:ind w:firstLine="480"/>
      </w:pPr>
      <w:r>
        <w:rPr>
          <w:rFonts w:hint="eastAsia"/>
        </w:rPr>
        <w:t>三维建模作为计算机图形学领域研究的重要组成部分之一，它广泛应用于工业制造、产品设计、影视动画制作等多个领域。三维建模过程是对几何信息的获取、处理、优化及分析，生成“立即可用（</w:t>
      </w:r>
      <w:r>
        <w:rPr>
          <w:rFonts w:hint="eastAsia"/>
        </w:rPr>
        <w:t>readily</w:t>
      </w:r>
      <w:r>
        <w:t xml:space="preserve"> </w:t>
      </w:r>
      <w:r>
        <w:rPr>
          <w:rFonts w:hint="eastAsia"/>
        </w:rPr>
        <w:t>usable</w:t>
      </w:r>
      <w:r>
        <w:rPr>
          <w:rFonts w:hint="eastAsia"/>
        </w:rPr>
        <w:t>）”的完备三维模型是该领域研究人员长期追求的目标。</w:t>
      </w:r>
      <w:r>
        <w:rPr>
          <w:rFonts w:hint="eastAsia"/>
          <w:noProof/>
        </w:rPr>
        <mc:AlternateContent>
          <mc:Choice Requires="wpg">
            <w:drawing>
              <wp:anchor distT="0" distB="0" distL="114300" distR="114300" simplePos="0" relativeHeight="251660288" behindDoc="0" locked="0" layoutInCell="1" allowOverlap="1" wp14:anchorId="36646BF5" wp14:editId="458E667A">
                <wp:simplePos x="0" y="0"/>
                <wp:positionH relativeFrom="column">
                  <wp:posOffset>76835</wp:posOffset>
                </wp:positionH>
                <wp:positionV relativeFrom="paragraph">
                  <wp:posOffset>661365</wp:posOffset>
                </wp:positionV>
                <wp:extent cx="5104765" cy="3352725"/>
                <wp:effectExtent l="0" t="0" r="635" b="635"/>
                <wp:wrapTopAndBottom/>
                <wp:docPr id="449" name="组合 449"/>
                <wp:cNvGraphicFramePr/>
                <a:graphic xmlns:a="http://schemas.openxmlformats.org/drawingml/2006/main">
                  <a:graphicData uri="http://schemas.microsoft.com/office/word/2010/wordprocessingGroup">
                    <wpg:wgp>
                      <wpg:cNvGrpSpPr/>
                      <wpg:grpSpPr>
                        <a:xfrm>
                          <a:off x="0" y="0"/>
                          <a:ext cx="5104765" cy="3352725"/>
                          <a:chOff x="0" y="0"/>
                          <a:chExt cx="5104765" cy="3352725"/>
                        </a:xfrm>
                      </wpg:grpSpPr>
                      <wps:wsp>
                        <wps:cNvPr id="443" name="文本框 443"/>
                        <wps:cNvSpPr txBox="1"/>
                        <wps:spPr>
                          <a:xfrm>
                            <a:off x="36576" y="2896819"/>
                            <a:ext cx="5021580" cy="455906"/>
                          </a:xfrm>
                          <a:prstGeom prst="rect">
                            <a:avLst/>
                          </a:prstGeom>
                          <a:solidFill>
                            <a:prstClr val="white"/>
                          </a:solidFill>
                          <a:ln>
                            <a:noFill/>
                          </a:ln>
                          <a:effectLst/>
                        </wps:spPr>
                        <wps:txbx>
                          <w:txbxContent>
                            <w:p w:rsidR="004550CD" w:rsidRPr="00740E91" w:rsidRDefault="004550CD" w:rsidP="00574447">
                              <w:pPr>
                                <w:pStyle w:val="aff"/>
                                <w:spacing w:before="163" w:after="163"/>
                                <w:rPr>
                                  <w:rFonts w:eastAsia="宋体"/>
                                  <w:sz w:val="24"/>
                                  <w:szCs w:val="24"/>
                                </w:rPr>
                              </w:pPr>
                              <w:bookmarkStart w:id="9" w:name="_Toc509779846"/>
                              <w:bookmarkStart w:id="10" w:name="_Toc5190046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w:t>
                              </w:r>
                              <w:r>
                                <w:rPr>
                                  <w:rStyle w:val="Chara"/>
                                  <w:rFonts w:hint="eastAsia"/>
                                </w:rPr>
                                <w:t>主要研究方向</w:t>
                              </w:r>
                              <w:r w:rsidRPr="003E28D4">
                                <w:rPr>
                                  <w:rStyle w:val="Chara"/>
                                  <w:rFonts w:hint="eastAsia"/>
                                </w:rPr>
                                <w:t>。</w:t>
                              </w:r>
                              <w:bookmarkEnd w:id="9"/>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8" name="图片 448"/>
                          <pic:cNvPicPr>
                            <a:picLocks noChangeAspect="1"/>
                          </pic:cNvPicPr>
                        </pic:nvPicPr>
                        <pic:blipFill>
                          <a:blip r:embed="rId28" cstate="print">
                            <a:extLst>
                              <a:ext uri="{28A0092B-C50C-407E-A947-70E740481C1C}">
                                <a14:useLocalDpi xmlns:a14="http://schemas.microsoft.com/office/drawing/2010/main"/>
                              </a:ext>
                            </a:extLst>
                          </a:blip>
                          <a:stretch>
                            <a:fillRect/>
                          </a:stretch>
                        </pic:blipFill>
                        <pic:spPr>
                          <a:xfrm>
                            <a:off x="0" y="0"/>
                            <a:ext cx="5104765" cy="2778760"/>
                          </a:xfrm>
                          <a:prstGeom prst="rect">
                            <a:avLst/>
                          </a:prstGeom>
                        </pic:spPr>
                      </pic:pic>
                    </wpg:wgp>
                  </a:graphicData>
                </a:graphic>
              </wp:anchor>
            </w:drawing>
          </mc:Choice>
          <mc:Fallback>
            <w:pict>
              <v:group w14:anchorId="36646BF5" id="组合 449" o:spid="_x0000_s1026" style="position:absolute;left:0;text-align:left;margin-left:6.05pt;margin-top:52.1pt;width:401.95pt;height:264pt;z-index:251660288" coordsize="51047,33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">
                <v:shapetype id="_x0000_t202" coordsize="21600,21600" o:spt="202" path="m,l,21600r21600,l21600,xe">
                  <v:stroke joinstyle="miter"/>
                  <v:path gradientshapeok="t" o:connecttype="rect"/>
                </v:shapetype>
                <v:shape id="文本框 443" o:spid="_x0000_s1027" type="#_x0000_t202" style="position:absolute;left:365;top:28968;width:50216;height:4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EyOMQA&#10;AADcAAAADwAAAGRycy9kb3ducmV2LnhtbESPzYvCMBTE7wv+D+EJe1nWdFVEukbxEzy4Bz/w/Gie&#10;bbF5KUm09b83grDHYWZ+w0xmranEnZwvLSv46SUgiDOrS84VnI6b7zEIH5A1VpZJwYM8zKadjwmm&#10;2ja8p/sh5CJC2KeooAihTqX0WUEGfc/WxNG7WGcwROlyqR02EW4q2U+SkTRYclwosKZlQdn1cDMK&#10;Rit3a/a8/Fqd1jv8q/P+efE4K/XZbee/IAK14T/8bm+1guFwAK8z8Qj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xMjjEAAAA3AAAAA8AAAAAAAAAAAAAAAAAmAIAAGRycy9k&#10;b3ducmV2LnhtbFBLBQYAAAAABAAEAPUAAACJAwAAAAA=&#10;" stroked="f">
                  <v:textbox inset="0,0,0,0">
                    <w:txbxContent>
                      <w:p w:rsidR="004550CD" w:rsidRPr="00740E91" w:rsidRDefault="004550CD" w:rsidP="00574447">
                        <w:pPr>
                          <w:pStyle w:val="aff"/>
                          <w:spacing w:before="163" w:after="163"/>
                          <w:rPr>
                            <w:rFonts w:eastAsia="宋体"/>
                            <w:sz w:val="24"/>
                            <w:szCs w:val="24"/>
                          </w:rPr>
                        </w:pPr>
                        <w:bookmarkStart w:id="11" w:name="_Toc509779846"/>
                        <w:bookmarkStart w:id="12" w:name="_Toc5190046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w:t>
                        </w:r>
                        <w:r>
                          <w:rPr>
                            <w:rStyle w:val="Chara"/>
                            <w:rFonts w:hint="eastAsia"/>
                          </w:rPr>
                          <w:t>主要研究方向</w:t>
                        </w:r>
                        <w:r w:rsidRPr="003E28D4">
                          <w:rPr>
                            <w:rStyle w:val="Chara"/>
                            <w:rFonts w:hint="eastAsia"/>
                          </w:rPr>
                          <w:t>。</w:t>
                        </w:r>
                        <w:bookmarkEnd w:id="11"/>
                        <w:bookmarkEnd w:id="12"/>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48" o:spid="_x0000_s1028" type="#_x0000_t75" style="position:absolute;width:51047;height:277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EArfCAAAA3AAAAA8AAABkcnMvZG93bnJldi54bWxET89rwjAUvg/8H8ITvM3UUbZRjSKKIsMd&#10;VsXzo3m20ealSzLt/ntzGOz48f2eLXrbihv5YBwrmIwzEMSV04ZrBcfD5vkdRIjIGlvHpOCXAizm&#10;g6cZFtrd+YtuZaxFCuFQoIImxq6QMlQNWQxj1xEn7uy8xZigr6X2eE/htpUvWfYqLRpODQ12tGqo&#10;upY/VsFufd18m0s0+4/80x8mp/Jt2xmlRsN+OQURqY//4j/3TivI87Q2nUlHQM4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BAK3wgAAANwAAAAPAAAAAAAAAAAAAAAAAJ8C&#10;AABkcnMvZG93bnJldi54bWxQSwUGAAAAAAQABAD3AAAAjgMAAAAA&#10;">
                  <v:imagedata r:id="rId29" o:title=""/>
                  <v:path arrowok="t"/>
                </v:shape>
                <w10:wrap type="topAndBottom"/>
              </v:group>
            </w:pict>
          </mc:Fallback>
        </mc:AlternateContent>
      </w:r>
      <w:r>
        <w:rPr>
          <w:rFonts w:hint="eastAsia"/>
        </w:rPr>
        <w:t>近年来随着传感设备的精确化、</w:t>
      </w:r>
      <w:proofErr w:type="gramStart"/>
      <w:r>
        <w:rPr>
          <w:rFonts w:hint="eastAsia"/>
        </w:rPr>
        <w:t>实时化</w:t>
      </w:r>
      <w:proofErr w:type="gramEnd"/>
      <w:r>
        <w:rPr>
          <w:rFonts w:hint="eastAsia"/>
        </w:rPr>
        <w:t>和低成本化，极大推动了三维</w:t>
      </w:r>
      <w:r w:rsidR="001A4A13">
        <w:rPr>
          <w:rFonts w:hint="eastAsia"/>
        </w:rPr>
        <w:t>模型</w:t>
      </w:r>
      <w:r>
        <w:rPr>
          <w:rFonts w:hint="eastAsia"/>
        </w:rPr>
        <w:t>数据获取的发展和普及。这也为三维建模领域提供了更广阔的发展和更严峻的要求。传统的三维建模主要关注于模型的静态几何结</w:t>
      </w:r>
      <w:r>
        <w:rPr>
          <w:rFonts w:hint="eastAsia"/>
        </w:rPr>
        <w:lastRenderedPageBreak/>
        <w:t>构的获取，而对三维模型的分析与理解等操作都作为单独的课题对模型进行后续的优化操作</w:t>
      </w:r>
      <w:r w:rsidR="00590658">
        <w:rPr>
          <w:rFonts w:hint="eastAsia"/>
        </w:rPr>
        <w:t>，如模型</w:t>
      </w:r>
      <w:r>
        <w:rPr>
          <w:rFonts w:hint="eastAsia"/>
        </w:rPr>
        <w:t>分割</w:t>
      </w:r>
      <w:r w:rsidRPr="00684E92">
        <w:rPr>
          <w:vertAlign w:val="superscript"/>
        </w:rPr>
        <w:fldChar w:fldCharType="begin"/>
      </w:r>
      <w:r w:rsidR="004550CD">
        <w:rPr>
          <w:vertAlign w:val="superscript"/>
        </w:rPr>
        <w:instrText xml:space="preserve"> ADDIN EN.CITE &lt;EndNote&gt;&lt;Cite&gt;&lt;Author&gt;Marsaglia&lt;/Author&gt;&lt;Year&gt;1972&lt;/Year&gt;&lt;RecNum&gt;145&lt;/RecNum&gt;&lt;DisplayText&gt;[1]&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Pr="00684E92">
        <w:rPr>
          <w:vertAlign w:val="superscript"/>
        </w:rPr>
        <w:fldChar w:fldCharType="separate"/>
      </w:r>
      <w:r w:rsidR="004550CD">
        <w:rPr>
          <w:noProof/>
          <w:vertAlign w:val="superscript"/>
        </w:rPr>
        <w:t>[</w:t>
      </w:r>
      <w:hyperlink w:anchor="_ENREF_1" w:tooltip="Marsaglia, 1972 #145" w:history="1">
        <w:r w:rsidR="00761588">
          <w:rPr>
            <w:noProof/>
            <w:vertAlign w:val="superscript"/>
          </w:rPr>
          <w:t>1</w:t>
        </w:r>
      </w:hyperlink>
      <w:r w:rsidR="004550CD">
        <w:rPr>
          <w:noProof/>
          <w:vertAlign w:val="superscript"/>
        </w:rPr>
        <w:t>]</w:t>
      </w:r>
      <w:r w:rsidRPr="00684E92">
        <w:rPr>
          <w:vertAlign w:val="superscript"/>
        </w:rPr>
        <w:fldChar w:fldCharType="end"/>
      </w:r>
      <w:r>
        <w:rPr>
          <w:rFonts w:hint="eastAsia"/>
        </w:rPr>
        <w:t>、运动提取</w:t>
      </w:r>
      <w:r w:rsidRPr="00684E92">
        <w:rPr>
          <w:vertAlign w:val="superscript"/>
        </w:rPr>
        <w:fldChar w:fldCharType="begin"/>
      </w:r>
      <w:r w:rsidR="004550CD">
        <w:rPr>
          <w:vertAlign w:val="superscript"/>
        </w:rPr>
        <w:instrText xml:space="preserve"> ADDIN EN.CITE &lt;EndNote&gt;&lt;Cite&gt;&lt;Author&gt;Zhu&lt;/Author&gt;&lt;Year&gt;2012&lt;/Year&gt;&lt;RecNum&gt;96&lt;/RecNum&gt;&lt;DisplayText&gt;[2]&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Pr="00684E92">
        <w:rPr>
          <w:vertAlign w:val="superscript"/>
        </w:rPr>
        <w:fldChar w:fldCharType="separate"/>
      </w:r>
      <w:r w:rsidR="004550CD">
        <w:rPr>
          <w:noProof/>
          <w:vertAlign w:val="superscript"/>
        </w:rPr>
        <w:t>[</w:t>
      </w:r>
      <w:hyperlink w:anchor="_ENREF_2" w:tooltip="Zhu, 2012 #96" w:history="1">
        <w:r w:rsidR="00761588">
          <w:rPr>
            <w:noProof/>
            <w:vertAlign w:val="superscript"/>
          </w:rPr>
          <w:t>2</w:t>
        </w:r>
      </w:hyperlink>
      <w:r w:rsidR="004550CD">
        <w:rPr>
          <w:noProof/>
          <w:vertAlign w:val="superscript"/>
        </w:rPr>
        <w:t>]</w:t>
      </w:r>
      <w:r w:rsidRPr="00684E92">
        <w:rPr>
          <w:vertAlign w:val="superscript"/>
        </w:rPr>
        <w:fldChar w:fldCharType="end"/>
      </w:r>
      <w:r w:rsidR="00301D12" w:rsidRPr="00301D12">
        <w:t>、</w:t>
      </w:r>
      <w:r w:rsidR="00301D12" w:rsidRPr="00301D12">
        <w:rPr>
          <w:rFonts w:hint="eastAsia"/>
        </w:rPr>
        <w:t>模型拆解</w:t>
      </w:r>
      <w:r w:rsidR="004550CD" w:rsidRPr="004550CD">
        <w:rPr>
          <w:vertAlign w:val="superscript"/>
        </w:rPr>
        <w:fldChar w:fldCharType="begin"/>
      </w:r>
      <w:r w:rsidR="004550CD" w:rsidRPr="004550CD">
        <w:rPr>
          <w:vertAlign w:val="superscript"/>
        </w:rPr>
        <w:instrText xml:space="preserve"> ADDIN EN.CITE &lt;EndNote&gt;&lt;Cite&gt;&lt;Author&gt;Tian&lt;/Author&gt;&lt;Year&gt;2018&lt;/Year&gt;&lt;RecNum&gt;186&lt;/RecNum&gt;&lt;DisplayText&gt;[3]&lt;/DisplayText&gt;&lt;record&gt;&lt;rec-number&gt;186&lt;/rec-number&gt;&lt;foreign-keys&gt;&lt;key app="EN" db-id="sdawwts99w0wfaepv9r59zaxv00t0d9prrp0"&gt;186&lt;/key&gt;&lt;/foreign-keys&gt;&lt;ref-type name="Journal Article"&gt;17&lt;/ref-type&gt;&lt;contributors&gt;&lt;authors&gt;&lt;author&gt;Tian, Guangdong&lt;/author&gt;&lt;author&gt;Zhou, MengChu&lt;/author&gt;&lt;author&gt;Li, Peigen&lt;/author&gt;&lt;/authors&gt;&lt;/contributors&gt;&lt;titles&gt;&lt;title&gt;Disassembly sequence planning considering fuzzy component quality and varying operational cost&lt;/title&gt;&lt;secondary-title&gt;IEEE Transactions on Automation Science and Engineering&lt;/secondary-title&gt;&lt;/titles&gt;&lt;periodical&gt;&lt;full-title&gt;IEEE Transactions on Automation Science and Engineering&lt;/full-title&gt;&lt;/periodical&gt;&lt;pages&gt;748-760&lt;/pages&gt;&lt;volume&gt;15&lt;/volume&gt;&lt;number&gt;2&lt;/number&gt;&lt;dates&gt;&lt;year&gt;2018&lt;/year&gt;&lt;/dates&gt;&lt;isbn&gt;1545-5955&lt;/isbn&gt;&lt;urls&gt;&lt;/urls&gt;&lt;/record&gt;&lt;/Cite&gt;&lt;/EndNote&gt;</w:instrText>
      </w:r>
      <w:r w:rsidR="004550CD" w:rsidRPr="004550CD">
        <w:rPr>
          <w:vertAlign w:val="superscript"/>
        </w:rPr>
        <w:fldChar w:fldCharType="separate"/>
      </w:r>
      <w:r w:rsidR="004550CD" w:rsidRPr="004550CD">
        <w:rPr>
          <w:noProof/>
          <w:vertAlign w:val="superscript"/>
        </w:rPr>
        <w:t>[</w:t>
      </w:r>
      <w:hyperlink w:anchor="_ENREF_3" w:tooltip="Tian, 2018 #186" w:history="1">
        <w:r w:rsidR="00761588" w:rsidRPr="004550CD">
          <w:rPr>
            <w:noProof/>
            <w:vertAlign w:val="superscript"/>
          </w:rPr>
          <w:t>3</w:t>
        </w:r>
      </w:hyperlink>
      <w:r w:rsidR="004550CD" w:rsidRPr="004550CD">
        <w:rPr>
          <w:noProof/>
          <w:vertAlign w:val="superscript"/>
        </w:rPr>
        <w:t>]</w:t>
      </w:r>
      <w:r w:rsidR="004550CD" w:rsidRPr="004550CD">
        <w:rPr>
          <w:vertAlign w:val="superscript"/>
        </w:rPr>
        <w:fldChar w:fldCharType="end"/>
      </w:r>
      <w:r w:rsidR="00301D12">
        <w:rPr>
          <w:rFonts w:hint="eastAsia"/>
        </w:rPr>
        <w:t>、快速</w:t>
      </w:r>
      <w:r w:rsidR="00D93543">
        <w:rPr>
          <w:rFonts w:hint="eastAsia"/>
        </w:rPr>
        <w:t>渲染</w:t>
      </w:r>
      <w:r w:rsidR="00761588" w:rsidRPr="00761588">
        <w:rPr>
          <w:vertAlign w:val="superscript"/>
        </w:rPr>
        <w:fldChar w:fldCharType="begin"/>
      </w:r>
      <w:r w:rsidR="00761588" w:rsidRPr="00761588">
        <w:rPr>
          <w:vertAlign w:val="superscript"/>
        </w:rPr>
        <w:instrText xml:space="preserve"> ADDIN EN.CITE &lt;EndNote&gt;&lt;Cite&gt;&lt;Author&gt;Gobbetti&lt;/Author&gt;&lt;Year&gt;2018&lt;/Year&gt;&lt;RecNum&gt;188&lt;/RecNum&gt;&lt;DisplayText&gt;[4]&lt;/DisplayText&gt;&lt;record&gt;&lt;rec-number&gt;188&lt;/rec-number&gt;&lt;foreign-keys&gt;&lt;key app="EN" db-id="sdawwts99w0wfaepv9r59zaxv00t0d9prrp0"&gt;188&lt;/key&gt;&lt;/foreign-keys&gt;&lt;ref-type name="Conference Proceedings"&gt;10&lt;/ref-type&gt;&lt;contributors&gt;&lt;authors&gt;&lt;author&gt;Gobbetti, E.&lt;/author&gt;&lt;author&gt;Bouvier, E.&lt;/author&gt;&lt;/authors&gt;&lt;/contributors&gt;&lt;titles&gt;&lt;title&gt;Time-critical multiresolution scene rendering&lt;/title&gt;&lt;secondary-title&gt;Visualization &amp;apos;99. Proceedings&lt;/secondary-title&gt;&lt;/titles&gt;&lt;pages&gt;123-130&lt;/pages&gt;&lt;dates&gt;&lt;year&gt;2018&lt;/year&gt;&lt;/dates&gt;&lt;urls&gt;&lt;/urls&gt;&lt;/record&gt;&lt;/Cite&gt;&lt;/EndNote&gt;</w:instrText>
      </w:r>
      <w:r w:rsidR="00761588" w:rsidRPr="00761588">
        <w:rPr>
          <w:vertAlign w:val="superscript"/>
        </w:rPr>
        <w:fldChar w:fldCharType="separate"/>
      </w:r>
      <w:r w:rsidR="00761588" w:rsidRPr="00761588">
        <w:rPr>
          <w:noProof/>
          <w:vertAlign w:val="superscript"/>
        </w:rPr>
        <w:t>[</w:t>
      </w:r>
      <w:hyperlink w:anchor="_ENREF_4" w:tooltip="Gobbetti, 2018 #188" w:history="1">
        <w:r w:rsidR="00761588" w:rsidRPr="00761588">
          <w:rPr>
            <w:noProof/>
            <w:vertAlign w:val="superscript"/>
          </w:rPr>
          <w:t>4</w:t>
        </w:r>
      </w:hyperlink>
      <w:r w:rsidR="00761588" w:rsidRPr="00761588">
        <w:rPr>
          <w:noProof/>
          <w:vertAlign w:val="superscript"/>
        </w:rPr>
        <w:t>]</w:t>
      </w:r>
      <w:r w:rsidR="00761588" w:rsidRPr="00761588">
        <w:rPr>
          <w:vertAlign w:val="superscript"/>
        </w:rPr>
        <w:fldChar w:fldCharType="end"/>
      </w:r>
      <w:r w:rsidR="001103CA">
        <w:rPr>
          <w:rFonts w:hint="eastAsia"/>
        </w:rPr>
        <w:t>等相关研究。</w:t>
      </w:r>
      <w:r>
        <w:rPr>
          <w:rFonts w:hint="eastAsia"/>
        </w:rPr>
        <w:t>为了使建模方法达到“</w:t>
      </w:r>
      <w:r w:rsidR="009E3CBD">
        <w:rPr>
          <w:rFonts w:hint="eastAsia"/>
        </w:rPr>
        <w:t>立即可用</w:t>
      </w:r>
      <w:r>
        <w:rPr>
          <w:rFonts w:hint="eastAsia"/>
        </w:rPr>
        <w:t>”</w:t>
      </w:r>
      <w:r w:rsidR="009E3CBD">
        <w:rPr>
          <w:rFonts w:hint="eastAsia"/>
        </w:rPr>
        <w:t>性</w:t>
      </w:r>
      <w:r>
        <w:rPr>
          <w:rFonts w:hint="eastAsia"/>
        </w:rPr>
        <w:t>，所建模型就需要富含了更多的语义信息，</w:t>
      </w:r>
      <w:r w:rsidRPr="003D0B40">
        <w:rPr>
          <w:rFonts w:hint="eastAsia"/>
        </w:rPr>
        <w:t>从而使模型具有更广阔的应用领域。</w:t>
      </w:r>
      <w:r w:rsidR="00864B9D">
        <w:rPr>
          <w:rFonts w:hint="eastAsia"/>
        </w:rPr>
        <w:t>例如，获取模型的运动信息，可将模型直接应用与物理模拟的仿真领域</w:t>
      </w:r>
      <w:r w:rsidR="00E32836">
        <w:rPr>
          <w:rFonts w:hint="eastAsia"/>
        </w:rPr>
        <w:t>；优化模型网格信息，可加速多分辨率（</w:t>
      </w:r>
      <w:r w:rsidR="00E32836">
        <w:rPr>
          <w:rFonts w:hint="eastAsia"/>
        </w:rPr>
        <w:t>LOD</w:t>
      </w:r>
      <w:r w:rsidR="00E32836">
        <w:rPr>
          <w:rFonts w:hint="eastAsia"/>
        </w:rPr>
        <w:t>）网格模型渲染速度；对模型进行拆解优化，可得到适宜三维打印的模型部件组。</w:t>
      </w:r>
      <w:r w:rsidR="00E32836">
        <w:rPr>
          <w:rFonts w:hint="eastAsia"/>
        </w:rPr>
        <w:t>所以在建模过程中，要求算法不仅仅提取模型的几何信息，同时应该挖掘模型更深层次的语义信息。</w:t>
      </w:r>
    </w:p>
    <w:p w:rsidR="00574447" w:rsidRDefault="00574447" w:rsidP="00574447">
      <w:pPr>
        <w:ind w:firstLine="480"/>
      </w:pPr>
      <w:r>
        <w:rPr>
          <w:rFonts w:hint="eastAsia"/>
          <w:noProof/>
        </w:rPr>
        <mc:AlternateContent>
          <mc:Choice Requires="wpg">
            <w:drawing>
              <wp:anchor distT="0" distB="0" distL="114300" distR="114300" simplePos="0" relativeHeight="251659264" behindDoc="0" locked="0" layoutInCell="1" allowOverlap="1" wp14:anchorId="02FE334F" wp14:editId="6D032122">
                <wp:simplePos x="0" y="0"/>
                <wp:positionH relativeFrom="column">
                  <wp:posOffset>486079</wp:posOffset>
                </wp:positionH>
                <wp:positionV relativeFrom="paragraph">
                  <wp:posOffset>2657144</wp:posOffset>
                </wp:positionV>
                <wp:extent cx="4276725" cy="1837055"/>
                <wp:effectExtent l="0" t="0" r="9525" b="0"/>
                <wp:wrapTopAndBottom/>
                <wp:docPr id="447" name="组合 447"/>
                <wp:cNvGraphicFramePr/>
                <a:graphic xmlns:a="http://schemas.openxmlformats.org/drawingml/2006/main">
                  <a:graphicData uri="http://schemas.microsoft.com/office/word/2010/wordprocessingGroup">
                    <wpg:wgp>
                      <wpg:cNvGrpSpPr/>
                      <wpg:grpSpPr>
                        <a:xfrm>
                          <a:off x="0" y="0"/>
                          <a:ext cx="4276725" cy="1837055"/>
                          <a:chOff x="0" y="0"/>
                          <a:chExt cx="4276725" cy="1837055"/>
                        </a:xfrm>
                      </wpg:grpSpPr>
                      <pic:pic xmlns:pic="http://schemas.openxmlformats.org/drawingml/2006/picture">
                        <pic:nvPicPr>
                          <pic:cNvPr id="445" name="图片 445"/>
                          <pic:cNvPicPr>
                            <a:picLocks noChangeAspect="1"/>
                          </pic:cNvPicPr>
                        </pic:nvPicPr>
                        <pic:blipFill>
                          <a:blip r:embed="rId30" cstate="print">
                            <a:extLst>
                              <a:ext uri="{28A0092B-C50C-407E-A947-70E740481C1C}">
                                <a14:useLocalDpi xmlns:a14="http://schemas.microsoft.com/office/drawing/2010/main"/>
                              </a:ext>
                            </a:extLst>
                          </a:blip>
                          <a:stretch>
                            <a:fillRect/>
                          </a:stretch>
                        </pic:blipFill>
                        <pic:spPr>
                          <a:xfrm>
                            <a:off x="0" y="0"/>
                            <a:ext cx="4276725" cy="1363980"/>
                          </a:xfrm>
                          <a:prstGeom prst="rect">
                            <a:avLst/>
                          </a:prstGeom>
                        </pic:spPr>
                      </pic:pic>
                      <wps:wsp>
                        <wps:cNvPr id="446" name="文本框 446"/>
                        <wps:cNvSpPr txBox="1"/>
                        <wps:spPr>
                          <a:xfrm>
                            <a:off x="0" y="1423035"/>
                            <a:ext cx="4276725" cy="414020"/>
                          </a:xfrm>
                          <a:prstGeom prst="rect">
                            <a:avLst/>
                          </a:prstGeom>
                          <a:solidFill>
                            <a:prstClr val="white"/>
                          </a:solidFill>
                          <a:ln>
                            <a:noFill/>
                          </a:ln>
                          <a:effectLst/>
                        </wps:spPr>
                        <wps:txbx>
                          <w:txbxContent>
                            <w:p w:rsidR="004550CD" w:rsidRPr="00C24C04" w:rsidRDefault="004550CD" w:rsidP="00574447">
                              <w:pPr>
                                <w:pStyle w:val="aff"/>
                                <w:spacing w:before="163" w:after="163"/>
                                <w:rPr>
                                  <w:rFonts w:eastAsia="宋体"/>
                                  <w:sz w:val="24"/>
                                  <w:szCs w:val="24"/>
                                </w:rPr>
                              </w:pPr>
                              <w:bookmarkStart w:id="13" w:name="_Toc509779847"/>
                              <w:bookmarkStart w:id="14" w:name="_Toc5190046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13"/>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FE334F" id="组合 447" o:spid="_x0000_s1029" style="position:absolute;left:0;text-align:left;margin-left:38.25pt;margin-top:209.2pt;width:336.75pt;height:144.65pt;z-index:251659264" coordsize="42767,18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&#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">
                <v:shape id="图片 445" o:spid="_x0000_s1030" type="#_x0000_t75" style="position:absolute;width:42767;height:136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fNgPFAAAA3AAAAA8AAABkcnMvZG93bnJldi54bWxEj09rwkAUxO8Fv8PyBG91o8QiaTYigqCH&#10;FvyH7e2RfU2C2bchu4lpP71bKPQ4zMxvmHQ1mFr01LrKsoLZNAJBnFtdcaHgfNo+L0E4j6yxtkwK&#10;vsnBKhs9pZhoe+cD9UdfiABhl6CC0vsmkdLlJRl0U9sQB+/LtgZ9kG0hdYv3ADe1nEfRizRYcVgo&#10;saFNSfnt2BkF/OGcv+7thszlR799yq5b2HelJuNh/QrC0+D/w3/tnVYQxwv4PROOgMw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wnzYDxQAAANwAAAAPAAAAAAAAAAAAAAAA&#10;AJ8CAABkcnMvZG93bnJldi54bWxQSwUGAAAAAAQABAD3AAAAkQMAAAAA&#10;">
                  <v:imagedata r:id="rId31" o:title=""/>
                  <v:path arrowok="t"/>
                </v:shape>
                <v:shape id="文本框 446" o:spid="_x0000_s1031" type="#_x0000_t202" style="position:absolute;top:14230;width:42767;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cO3cYA&#10;AADcAAAADwAAAGRycy9kb3ducmV2LnhtbESPQUvDQBSE7wX/w/IEL8Vu1BAkZlNKUVAvpbEXb4/s&#10;azaafRt2N238964g9DjMzDdMtZ7tIE7kQ+9Ywd0qA0HcOt1zp+Dw8XL7CCJEZI2DY1LwQwHW9dWi&#10;wlK7M+/p1MROJAiHEhWYGMdSytAashhWbiRO3tF5izFJ30nt8ZzgdpD3WVZIiz2nBYMjbQ21381k&#10;Fezyz51ZTsfn903+4N8O07b46hqlbq7nzROISHO8hP/br1pBnhfwdyYdAVn/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BcO3cYAAADcAAAADwAAAAAAAAAAAAAAAACYAgAAZHJz&#10;L2Rvd25yZXYueG1sUEsFBgAAAAAEAAQA9QAAAIsDAAAAAA==&#10;" stroked="f">
                  <v:textbox style="mso-fit-shape-to-text:t" inset="0,0,0,0">
                    <w:txbxContent>
                      <w:p w:rsidR="004550CD" w:rsidRPr="00C24C04" w:rsidRDefault="004550CD" w:rsidP="00574447">
                        <w:pPr>
                          <w:pStyle w:val="aff"/>
                          <w:spacing w:before="163" w:after="163"/>
                          <w:rPr>
                            <w:rFonts w:eastAsia="宋体"/>
                            <w:sz w:val="24"/>
                            <w:szCs w:val="24"/>
                          </w:rPr>
                        </w:pPr>
                        <w:bookmarkStart w:id="15" w:name="_Toc509779847"/>
                        <w:bookmarkStart w:id="16" w:name="_Toc5190046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15"/>
                        <w:bookmarkEnd w:id="16"/>
                      </w:p>
                    </w:txbxContent>
                  </v:textbox>
                </v:shape>
                <w10:wrap type="topAndBottom"/>
              </v:group>
            </w:pict>
          </mc:Fallback>
        </mc:AlternateContent>
      </w:r>
      <w:r>
        <w:rPr>
          <w:rFonts w:hint="eastAsia"/>
        </w:rPr>
        <w:t>目前，该领域的研究者主要关注新颖的</w:t>
      </w:r>
      <w:r w:rsidRPr="006B4BD5">
        <w:rPr>
          <w:rFonts w:hint="eastAsia"/>
        </w:rPr>
        <w:t>知识</w:t>
      </w:r>
      <w:r>
        <w:rPr>
          <w:rFonts w:hint="eastAsia"/>
        </w:rPr>
        <w:t>驱动和数据驱动三维建模方法。依靠人的先验知识实现三维模型的描述、提取和语义分析，其优点是显示得将人类知识集成到三维建模中，提高了人为操作的建模效率，但对于大规模的建模任务，人为指定的规则往往缺乏大数据的朴实的适应性，并且完善的规则制定也需要完备的领域知识，所以很难广泛应用于建模方法中。数据驱动的三维建模方法是从数据中学习结构和语义的关联，具有很好的泛化能力和相对简单的方法设计，近年来也收到了更多的关注，但完全基于数据驱动的三维建模方法还不成熟，模型数据规模的不足和语义信息定义的不完善，也是其主要面临的瓶颈问题。综上所述，富含语义的三维模型建模的研究在计算机图形学领域具有重要意义，也是学术界公认的主要瓶颈之一。</w:t>
      </w:r>
    </w:p>
    <w:p w:rsidR="00574447" w:rsidRDefault="00574447" w:rsidP="00574447">
      <w:pPr>
        <w:ind w:firstLine="480"/>
      </w:pPr>
      <w:r>
        <w:rPr>
          <w:rFonts w:hint="eastAsia"/>
        </w:rPr>
        <w:t>传统的三维建模方法是通过采集设备获取目标对象的三维数据。但为了使模型富含语义信息而做到“</w:t>
      </w:r>
      <w:r w:rsidR="00403884">
        <w:rPr>
          <w:rFonts w:hint="eastAsia"/>
        </w:rPr>
        <w:t>立即可用</w:t>
      </w:r>
      <w:r>
        <w:rPr>
          <w:rFonts w:hint="eastAsia"/>
        </w:rPr>
        <w:t>”的效果，建模过程中需要将三维数据通过形状分析获取语义。在获取语义的过程中，需要基于用户先验知识驱动和数据驱动对数据进行分析，如图</w:t>
      </w:r>
      <w:r>
        <w:rPr>
          <w:rFonts w:hint="eastAsia"/>
        </w:rPr>
        <w:t>1.2</w:t>
      </w:r>
      <w:r>
        <w:rPr>
          <w:rFonts w:hint="eastAsia"/>
        </w:rPr>
        <w:t>所示。一个</w:t>
      </w:r>
      <w:r w:rsidR="00A22016">
        <w:rPr>
          <w:rFonts w:hint="eastAsia"/>
        </w:rPr>
        <w:t>可</w:t>
      </w:r>
      <w:r w:rsidR="00154762">
        <w:rPr>
          <w:rFonts w:hint="eastAsia"/>
        </w:rPr>
        <w:t>直接</w:t>
      </w:r>
      <w:r w:rsidR="00A22016">
        <w:rPr>
          <w:rFonts w:hint="eastAsia"/>
        </w:rPr>
        <w:t>适用于</w:t>
      </w:r>
      <w:r w:rsidR="00A7368C">
        <w:rPr>
          <w:rFonts w:hint="eastAsia"/>
        </w:rPr>
        <w:t>众多</w:t>
      </w:r>
      <w:r w:rsidR="000C61F6">
        <w:rPr>
          <w:rFonts w:hint="eastAsia"/>
        </w:rPr>
        <w:t>领域研究</w:t>
      </w:r>
      <w:r>
        <w:rPr>
          <w:rFonts w:hint="eastAsia"/>
        </w:rPr>
        <w:t>的模型需要有一套完备的语义信息做支撑，其中高层语义不仅包含模型的三维几何形状，同</w:t>
      </w:r>
      <w:r>
        <w:rPr>
          <w:rFonts w:hint="eastAsia"/>
        </w:rPr>
        <w:lastRenderedPageBreak/>
        <w:t>时包含形状的模型的分割信息，几何对称性，部件的运动信息等等。目前的研究对模型中的高层语义信息的获取比较重视，因为具有这些高层信息的三维模型可以直接应用于运动仿真，三维渲染，模型识别，</w:t>
      </w:r>
      <w:r>
        <w:rPr>
          <w:rFonts w:hint="eastAsia"/>
        </w:rPr>
        <w:t>3D</w:t>
      </w:r>
      <w:r>
        <w:rPr>
          <w:rFonts w:hint="eastAsia"/>
        </w:rPr>
        <w:t>打印等计算机图形学热点领域。三维模型的低层语义信息，包括几何形状表示，网格拓扑结构等信息。低层语义信息的改进有助于精确地表达三维模型，加快模型的计算效率，优化模型的存储结构等。高层语义和低层语义都是蕴含在三维模型内部，需要在建模过程中提取、处理及分析的重要信息，是使模型做到“</w:t>
      </w:r>
      <w:r w:rsidR="006253FC">
        <w:rPr>
          <w:rFonts w:hint="eastAsia"/>
        </w:rPr>
        <w:t>立即可用</w:t>
      </w:r>
      <w:bookmarkStart w:id="17" w:name="_GoBack"/>
      <w:bookmarkEnd w:id="17"/>
      <w:r>
        <w:rPr>
          <w:rFonts w:hint="eastAsia"/>
        </w:rPr>
        <w:t>”的数据基础。</w:t>
      </w:r>
    </w:p>
    <w:p w:rsidR="00574447" w:rsidRDefault="00574447" w:rsidP="00574447">
      <w:pPr>
        <w:ind w:firstLine="480"/>
      </w:pPr>
      <w:r>
        <w:rPr>
          <w:rFonts w:hint="eastAsia"/>
        </w:rPr>
        <w:t>针对当前三维建模技术的语义信息获取途径匮乏，本文对于富有语义的三维建模方法进行了深入的研究，提出了一系列获取模型高层和低层语义的三维建模方法和模型优化方法的新技术，实现了所建模型富含精确的几何结构，运动参数，和多分辨率的网格拓扑结构，从而扩展了初建模型的应用范围，将三维建模系统与运动仿真、</w:t>
      </w:r>
      <w:r>
        <w:rPr>
          <w:rFonts w:hint="eastAsia"/>
        </w:rPr>
        <w:t>3D</w:t>
      </w:r>
      <w:r>
        <w:rPr>
          <w:rFonts w:hint="eastAsia"/>
        </w:rPr>
        <w:t>打印、多分辨率渲染、模型存储等计算机图形学中众多应用进行无缝连接，真正做到了“即建即用”的三维建模方法。</w:t>
      </w:r>
    </w:p>
    <w:p w:rsidR="00574447" w:rsidRPr="00AE5D70" w:rsidRDefault="00574447" w:rsidP="00574447">
      <w:pPr>
        <w:ind w:firstLine="480"/>
      </w:pPr>
      <w:r>
        <w:rPr>
          <w:rFonts w:hint="eastAsia"/>
        </w:rPr>
        <w:t>接下来，本文首先回顾计算机图形学领域的三维建模方法及模型优化技术的研究现状，然后指出本文的研究内容及意义，最后介绍本文的章节安排。</w:t>
      </w:r>
    </w:p>
    <w:p w:rsidR="00574447" w:rsidRDefault="00574447" w:rsidP="00574447">
      <w:pPr>
        <w:pStyle w:val="21"/>
      </w:pPr>
      <w:bookmarkStart w:id="18" w:name="_Toc509845268"/>
      <w:r>
        <w:rPr>
          <w:rFonts w:hint="eastAsia"/>
        </w:rPr>
        <w:t>研究现状</w:t>
      </w:r>
      <w:bookmarkEnd w:id="18"/>
    </w:p>
    <w:p w:rsidR="00574447" w:rsidRDefault="00574447" w:rsidP="00574447">
      <w:pPr>
        <w:ind w:firstLine="480"/>
      </w:pPr>
      <w:r>
        <w:rPr>
          <w:rFonts w:hint="eastAsia"/>
        </w:rPr>
        <w:t>三维建模作为计算机图形学中的重要组成部分，受到该领域内研究工作者的广泛关注。无论是商业领域还是研究领域都在三维建模方向展开了深入的研究。根据三维模型采集数据的方式不同，三维建模方法可以分为基于专业软件的，基于扫描设备的，基于图像的和基于交互式的建模方法。这些建模方法因为采集数据方式不同，所以有各自的优缺点，也应用于不同的领域。</w:t>
      </w:r>
    </w:p>
    <w:p w:rsidR="00574447" w:rsidRDefault="00574447" w:rsidP="00574447">
      <w:pPr>
        <w:pStyle w:val="31"/>
      </w:pPr>
      <w:bookmarkStart w:id="19" w:name="_Toc509845269"/>
      <w:r w:rsidRPr="00C32C31">
        <w:rPr>
          <w:rFonts w:hint="eastAsia"/>
        </w:rPr>
        <w:t>基于专业软件的三维建模</w:t>
      </w:r>
      <w:bookmarkEnd w:id="19"/>
    </w:p>
    <w:p w:rsidR="00574447" w:rsidRDefault="00574447" w:rsidP="00574447">
      <w:pPr>
        <w:ind w:firstLine="480"/>
      </w:pPr>
      <w:r w:rsidRPr="00C32C31">
        <w:rPr>
          <w:rFonts w:hint="eastAsia"/>
        </w:rPr>
        <w:t>基于专业软件的三维建模</w:t>
      </w:r>
      <w:r>
        <w:rPr>
          <w:rFonts w:hint="eastAsia"/>
        </w:rPr>
        <w:t>方法是专业用户通过商用建模软件设计出所需要的三维模型。该方法在工业界应用非常广泛，如游戏产业、影视动漫、工业制造、多媒体等。通过专业软件建模是目前最普遍的建模方式，无论是大规模的城市模型，还是工业精细的机械零件，都可以由专业的建模软件来完成。常用的建模软件包括</w:t>
      </w:r>
      <w:r>
        <w:rPr>
          <w:rFonts w:hint="eastAsia"/>
        </w:rPr>
        <w:t>3</w:t>
      </w:r>
      <w:r>
        <w:t>Dmax</w:t>
      </w:r>
      <w:r w:rsidRPr="00872263">
        <w:rPr>
          <w:vertAlign w:val="superscript"/>
        </w:rPr>
        <w:fldChar w:fldCharType="begin"/>
      </w:r>
      <w:r w:rsidR="00761588">
        <w:rPr>
          <w:vertAlign w:val="superscript"/>
        </w:rPr>
        <w:instrText xml:space="preserve"> ADDIN EN.CITE &lt;EndNote&gt;&lt;Cite ExcludeAuth="1" ExcludeYear="1"&gt;&lt;RecNum&gt;148&lt;/RecNum&gt;&lt;DisplayText&gt;[5]&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Pr="00872263">
        <w:rPr>
          <w:vertAlign w:val="superscript"/>
        </w:rPr>
        <w:fldChar w:fldCharType="separate"/>
      </w:r>
      <w:r w:rsidR="00761588">
        <w:rPr>
          <w:noProof/>
          <w:vertAlign w:val="superscript"/>
        </w:rPr>
        <w:t>[</w:t>
      </w:r>
      <w:hyperlink w:anchor="_ENREF_5" w:tooltip=",  #148" w:history="1">
        <w:r w:rsidR="00761588">
          <w:rPr>
            <w:noProof/>
            <w:vertAlign w:val="superscript"/>
          </w:rPr>
          <w:t>5</w:t>
        </w:r>
      </w:hyperlink>
      <w:r w:rsidR="00761588">
        <w:rPr>
          <w:noProof/>
          <w:vertAlign w:val="superscript"/>
        </w:rPr>
        <w:t>]</w:t>
      </w:r>
      <w:r w:rsidRPr="00872263">
        <w:rPr>
          <w:vertAlign w:val="superscript"/>
        </w:rPr>
        <w:fldChar w:fldCharType="end"/>
      </w:r>
      <w:r>
        <w:t>、</w:t>
      </w:r>
      <w:r>
        <w:rPr>
          <w:rFonts w:hint="eastAsia"/>
        </w:rPr>
        <w:t>Maya</w:t>
      </w:r>
      <w:r w:rsidRPr="00872263">
        <w:rPr>
          <w:vertAlign w:val="superscript"/>
        </w:rPr>
        <w:fldChar w:fldCharType="begin"/>
      </w:r>
      <w:r w:rsidR="00761588">
        <w:rPr>
          <w:vertAlign w:val="superscript"/>
        </w:rPr>
        <w:instrText xml:space="preserve"> ADDIN EN.CITE &lt;EndNote&gt;&lt;Cite ExcludeAuth="1" ExcludeYear="1"&gt;&lt;RecNum&gt;79&lt;/RecNum&gt;&lt;DisplayText&gt;[6]&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sidR="00761588">
        <w:rPr>
          <w:noProof/>
          <w:vertAlign w:val="superscript"/>
        </w:rPr>
        <w:t>[</w:t>
      </w:r>
      <w:hyperlink w:anchor="_ENREF_6" w:tooltip=",  #79" w:history="1">
        <w:r w:rsidR="00761588">
          <w:rPr>
            <w:noProof/>
            <w:vertAlign w:val="superscript"/>
          </w:rPr>
          <w:t>6</w:t>
        </w:r>
      </w:hyperlink>
      <w:r w:rsidR="00761588">
        <w:rPr>
          <w:noProof/>
          <w:vertAlign w:val="superscript"/>
        </w:rPr>
        <w:t>]</w:t>
      </w:r>
      <w:r w:rsidRPr="00872263">
        <w:rPr>
          <w:vertAlign w:val="superscript"/>
        </w:rPr>
        <w:fldChar w:fldCharType="end"/>
      </w:r>
      <w:r>
        <w:rPr>
          <w:rFonts w:hint="eastAsia"/>
        </w:rPr>
        <w:t>、</w:t>
      </w:r>
      <w:r>
        <w:rPr>
          <w:rFonts w:hint="eastAsia"/>
        </w:rPr>
        <w:t>SolidWorks</w:t>
      </w:r>
      <w:r w:rsidRPr="00872263">
        <w:rPr>
          <w:vertAlign w:val="superscript"/>
        </w:rPr>
        <w:fldChar w:fldCharType="begin"/>
      </w:r>
      <w:r w:rsidR="00761588">
        <w:rPr>
          <w:vertAlign w:val="superscript"/>
        </w:rPr>
        <w:instrText xml:space="preserve"> ADDIN EN.CITE &lt;EndNote&gt;&lt;Cite ExcludeAuth="1" ExcludeYear="1"&gt;&lt;RecNum&gt;151&lt;/RecNum&gt;&lt;DisplayText&gt;[7]&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761588">
        <w:rPr>
          <w:noProof/>
          <w:vertAlign w:val="superscript"/>
        </w:rPr>
        <w:t>[</w:t>
      </w:r>
      <w:hyperlink w:anchor="_ENREF_7" w:tooltip=",  #151" w:history="1">
        <w:r w:rsidR="00761588">
          <w:rPr>
            <w:noProof/>
            <w:vertAlign w:val="superscript"/>
          </w:rPr>
          <w:t>7</w:t>
        </w:r>
      </w:hyperlink>
      <w:r w:rsidR="00761588">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761588">
        <w:rPr>
          <w:vertAlign w:val="superscript"/>
        </w:rPr>
        <w:instrText xml:space="preserve"> ADDIN EN.CITE &lt;EndNote&gt;&lt;Cite ExcludeAuth="1" ExcludeYear="1"&gt;&lt;RecNum&gt;149&lt;/RecNum&gt;&lt;DisplayText&gt;[8]&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761588">
        <w:rPr>
          <w:noProof/>
          <w:vertAlign w:val="superscript"/>
        </w:rPr>
        <w:t>[</w:t>
      </w:r>
      <w:hyperlink w:anchor="_ENREF_8" w:tooltip=",  #149" w:history="1">
        <w:r w:rsidR="00761588">
          <w:rPr>
            <w:noProof/>
            <w:vertAlign w:val="superscript"/>
          </w:rPr>
          <w:t>8</w:t>
        </w:r>
      </w:hyperlink>
      <w:r w:rsidR="00761588">
        <w:rPr>
          <w:noProof/>
          <w:vertAlign w:val="superscript"/>
        </w:rPr>
        <w:t>]</w:t>
      </w:r>
      <w:r w:rsidRPr="00872263">
        <w:rPr>
          <w:vertAlign w:val="superscript"/>
        </w:rPr>
        <w:fldChar w:fldCharType="end"/>
      </w:r>
      <w:r>
        <w:rPr>
          <w:rFonts w:hint="eastAsia"/>
        </w:rPr>
        <w:t>、</w:t>
      </w:r>
      <w:r>
        <w:rPr>
          <w:rFonts w:hint="eastAsia"/>
        </w:rPr>
        <w:t>Blender</w:t>
      </w:r>
      <w:r w:rsidRPr="00872263">
        <w:rPr>
          <w:vertAlign w:val="superscript"/>
        </w:rPr>
        <w:fldChar w:fldCharType="begin"/>
      </w:r>
      <w:r w:rsidR="00761588">
        <w:rPr>
          <w:vertAlign w:val="superscript"/>
        </w:rPr>
        <w:instrText xml:space="preserve"> ADDIN EN.CITE &lt;EndNote&gt;&lt;Cite ExcludeAuth="1" ExcludeYear="1"&gt;&lt;RecNum&gt;80&lt;/RecNum&gt;&lt;DisplayText&gt;[9]&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Pr="00872263">
        <w:rPr>
          <w:vertAlign w:val="superscript"/>
        </w:rPr>
        <w:fldChar w:fldCharType="separate"/>
      </w:r>
      <w:r w:rsidR="00761588">
        <w:rPr>
          <w:noProof/>
          <w:vertAlign w:val="superscript"/>
        </w:rPr>
        <w:t>[</w:t>
      </w:r>
      <w:hyperlink w:anchor="_ENREF_9" w:tooltip=",  #80" w:history="1">
        <w:r w:rsidR="00761588">
          <w:rPr>
            <w:noProof/>
            <w:vertAlign w:val="superscript"/>
          </w:rPr>
          <w:t>9</w:t>
        </w:r>
      </w:hyperlink>
      <w:r w:rsidR="00761588">
        <w:rPr>
          <w:noProof/>
          <w:vertAlign w:val="superscript"/>
        </w:rPr>
        <w:t>]</w:t>
      </w:r>
      <w:r w:rsidRPr="00872263">
        <w:rPr>
          <w:vertAlign w:val="superscript"/>
        </w:rPr>
        <w:fldChar w:fldCharType="end"/>
      </w:r>
      <w:r>
        <w:rPr>
          <w:rFonts w:hint="eastAsia"/>
        </w:rPr>
        <w:t>、</w:t>
      </w:r>
      <w:proofErr w:type="spellStart"/>
      <w:r>
        <w:rPr>
          <w:rFonts w:hint="eastAsia"/>
        </w:rPr>
        <w:t>MotionBuilder</w:t>
      </w:r>
      <w:proofErr w:type="spellEnd"/>
      <w:r w:rsidRPr="00872263">
        <w:rPr>
          <w:vertAlign w:val="superscript"/>
        </w:rPr>
        <w:fldChar w:fldCharType="begin"/>
      </w:r>
      <w:r w:rsidR="00761588">
        <w:rPr>
          <w:vertAlign w:val="superscript"/>
        </w:rPr>
        <w:instrText xml:space="preserve"> ADDIN EN.CITE &lt;EndNote&gt;&lt;Cite ExcludeAuth="1" ExcludeYear="1"&gt;&lt;RecNum&gt;150&lt;/RecNum&gt;&lt;DisplayText&gt;[10]&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Pr="00872263">
        <w:rPr>
          <w:vertAlign w:val="superscript"/>
        </w:rPr>
        <w:fldChar w:fldCharType="separate"/>
      </w:r>
      <w:r w:rsidR="00761588">
        <w:rPr>
          <w:noProof/>
          <w:vertAlign w:val="superscript"/>
        </w:rPr>
        <w:t>[</w:t>
      </w:r>
      <w:hyperlink w:anchor="_ENREF_10" w:tooltip=",  #150" w:history="1">
        <w:r w:rsidR="00761588">
          <w:rPr>
            <w:noProof/>
            <w:vertAlign w:val="superscript"/>
          </w:rPr>
          <w:t>10</w:t>
        </w:r>
      </w:hyperlink>
      <w:r w:rsidR="00761588">
        <w:rPr>
          <w:noProof/>
          <w:vertAlign w:val="superscript"/>
        </w:rPr>
        <w:t>]</w:t>
      </w:r>
      <w:r w:rsidRPr="00872263">
        <w:rPr>
          <w:vertAlign w:val="superscript"/>
        </w:rPr>
        <w:fldChar w:fldCharType="end"/>
      </w:r>
      <w:r>
        <w:rPr>
          <w:rFonts w:hint="eastAsia"/>
        </w:rPr>
        <w:t>等。这些专业建模软件为用户提供全面的建模操作工具，用户可以自由调整多个</w:t>
      </w:r>
      <w:r w:rsidRPr="002D4601">
        <w:rPr>
          <w:rFonts w:hint="eastAsia"/>
        </w:rPr>
        <w:lastRenderedPageBreak/>
        <w:t>观察</w:t>
      </w:r>
      <w:r>
        <w:rPr>
          <w:rFonts w:hint="eastAsia"/>
        </w:rPr>
        <w:t>视角，通过离散网格（如三角形网格）或光滑曲面（如</w:t>
      </w:r>
      <w:proofErr w:type="spellStart"/>
      <w:r>
        <w:rPr>
          <w:rFonts w:hint="eastAsia"/>
        </w:rPr>
        <w:t>Nurbs</w:t>
      </w:r>
      <w:proofErr w:type="spellEnd"/>
      <w:r>
        <w:rPr>
          <w:rFonts w:hint="eastAsia"/>
        </w:rPr>
        <w:t>曲面）表达用户通过鼠标或画板绘制编辑模型的三维表面。专业软件不仅能够绘制出静态模型的几何形状，并且通过设置关键帧，来控制三维物体的运动动画，来完善三维模型的高层运动信息。不仅如此，专业软件同时也包含了对模型低层网格信息的简化、平滑等丰富的优化操作。同时，建模软件也具有专业的渲染功能，其渲染结果直接应用于影视、游戏等产业。</w:t>
      </w:r>
      <w:r>
        <w:rPr>
          <w:rFonts w:hint="eastAsia"/>
        </w:rPr>
        <w:t>SolidWorks</w:t>
      </w:r>
      <w:r w:rsidRPr="00872263">
        <w:rPr>
          <w:vertAlign w:val="superscript"/>
        </w:rPr>
        <w:fldChar w:fldCharType="begin"/>
      </w:r>
      <w:r w:rsidR="00761588">
        <w:rPr>
          <w:vertAlign w:val="superscript"/>
        </w:rPr>
        <w:instrText xml:space="preserve"> ADDIN EN.CITE &lt;EndNote&gt;&lt;Cite ExcludeAuth="1" ExcludeYear="1"&gt;&lt;RecNum&gt;151&lt;/RecNum&gt;&lt;DisplayText&gt;[7]&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761588">
        <w:rPr>
          <w:noProof/>
          <w:vertAlign w:val="superscript"/>
        </w:rPr>
        <w:t>[</w:t>
      </w:r>
      <w:hyperlink w:anchor="_ENREF_7" w:tooltip=",  #151" w:history="1">
        <w:r w:rsidR="00761588">
          <w:rPr>
            <w:noProof/>
            <w:vertAlign w:val="superscript"/>
          </w:rPr>
          <w:t>7</w:t>
        </w:r>
      </w:hyperlink>
      <w:r w:rsidR="00761588">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761588">
        <w:rPr>
          <w:vertAlign w:val="superscript"/>
        </w:rPr>
        <w:instrText xml:space="preserve"> ADDIN EN.CITE &lt;EndNote&gt;&lt;Cite ExcludeAuth="1" ExcludeYear="1"&gt;&lt;RecNum&gt;149&lt;/RecNum&gt;&lt;DisplayText&gt;[8]&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761588">
        <w:rPr>
          <w:noProof/>
          <w:vertAlign w:val="superscript"/>
        </w:rPr>
        <w:t>[</w:t>
      </w:r>
      <w:hyperlink w:anchor="_ENREF_8" w:tooltip=",  #149" w:history="1">
        <w:r w:rsidR="00761588">
          <w:rPr>
            <w:noProof/>
            <w:vertAlign w:val="superscript"/>
          </w:rPr>
          <w:t>8</w:t>
        </w:r>
      </w:hyperlink>
      <w:r w:rsidR="00761588">
        <w:rPr>
          <w:noProof/>
          <w:vertAlign w:val="superscript"/>
        </w:rPr>
        <w:t>]</w:t>
      </w:r>
      <w:r w:rsidRPr="00872263">
        <w:rPr>
          <w:vertAlign w:val="superscript"/>
        </w:rPr>
        <w:fldChar w:fldCharType="end"/>
      </w:r>
      <w:r>
        <w:rPr>
          <w:rFonts w:hint="eastAsia"/>
        </w:rPr>
        <w:t>等建模软件可以更快、更高效的辅助产品设计师、工程师设计出工业级三维机械模型，其软件集成了众多机械零件、产品设计等标准来辅助用户建立机械零件，并能自动分析运动仿真结果。总的来说，基于专业软件建模是工业界最普遍的建模方法，其优点的是工具众多，模型全面，应用范围广，但其缺点也同样显著：其一，专业的软件服务于专业的用户，想做出精致复杂的三维模型，需要具备专业的三维知识与熟练的软件操作能力，无法直接服务于广大普通用户；其二，普通用户习惯于在二维平面上绘制，直接在三维空间中建模对三维知识要求很高，对于复杂模型的建模往往工作量巨大，进一步提高了专业软件三维建模的门槛。</w:t>
      </w:r>
    </w:p>
    <w:p w:rsidR="00574447" w:rsidRDefault="00574447" w:rsidP="00574447">
      <w:pPr>
        <w:pStyle w:val="31"/>
      </w:pPr>
      <w:bookmarkStart w:id="20" w:name="_Toc509845270"/>
      <w:r>
        <w:rPr>
          <w:rFonts w:hint="eastAsia"/>
          <w:noProof/>
        </w:rPr>
        <mc:AlternateContent>
          <mc:Choice Requires="wpg">
            <w:drawing>
              <wp:anchor distT="0" distB="0" distL="114300" distR="114300" simplePos="0" relativeHeight="251661312" behindDoc="0" locked="0" layoutInCell="1" allowOverlap="1" wp14:anchorId="2C1B017A" wp14:editId="231473EC">
                <wp:simplePos x="0" y="0"/>
                <wp:positionH relativeFrom="column">
                  <wp:posOffset>-3404</wp:posOffset>
                </wp:positionH>
                <wp:positionV relativeFrom="paragraph">
                  <wp:posOffset>1856765</wp:posOffset>
                </wp:positionV>
                <wp:extent cx="5255260" cy="2537469"/>
                <wp:effectExtent l="0" t="0" r="2540" b="0"/>
                <wp:wrapTopAndBottom/>
                <wp:docPr id="452" name="组合 452"/>
                <wp:cNvGraphicFramePr/>
                <a:graphic xmlns:a="http://schemas.openxmlformats.org/drawingml/2006/main">
                  <a:graphicData uri="http://schemas.microsoft.com/office/word/2010/wordprocessingGroup">
                    <wpg:wgp>
                      <wpg:cNvGrpSpPr/>
                      <wpg:grpSpPr>
                        <a:xfrm>
                          <a:off x="0" y="0"/>
                          <a:ext cx="5255260" cy="2537469"/>
                          <a:chOff x="0" y="0"/>
                          <a:chExt cx="5255260" cy="2537469"/>
                        </a:xfrm>
                      </wpg:grpSpPr>
                      <pic:pic xmlns:pic="http://schemas.openxmlformats.org/drawingml/2006/picture">
                        <pic:nvPicPr>
                          <pic:cNvPr id="450" name="图片 450"/>
                          <pic:cNvPicPr>
                            <a:picLocks noChangeAspect="1"/>
                          </pic:cNvPicPr>
                        </pic:nvPicPr>
                        <pic:blipFill>
                          <a:blip r:embed="rId32" cstate="print">
                            <a:extLst>
                              <a:ext uri="{28A0092B-C50C-407E-A947-70E740481C1C}">
                                <a14:useLocalDpi xmlns:a14="http://schemas.microsoft.com/office/drawing/2010/main"/>
                              </a:ext>
                            </a:extLst>
                          </a:blip>
                          <a:stretch>
                            <a:fillRect/>
                          </a:stretch>
                        </pic:blipFill>
                        <pic:spPr>
                          <a:xfrm>
                            <a:off x="182880" y="0"/>
                            <a:ext cx="4892040" cy="1846580"/>
                          </a:xfrm>
                          <a:prstGeom prst="rect">
                            <a:avLst/>
                          </a:prstGeom>
                        </pic:spPr>
                      </pic:pic>
                      <wps:wsp>
                        <wps:cNvPr id="451" name="文本框 451"/>
                        <wps:cNvSpPr txBox="1"/>
                        <wps:spPr>
                          <a:xfrm>
                            <a:off x="0" y="1916439"/>
                            <a:ext cx="5255260" cy="621030"/>
                          </a:xfrm>
                          <a:prstGeom prst="rect">
                            <a:avLst/>
                          </a:prstGeom>
                          <a:solidFill>
                            <a:prstClr val="white"/>
                          </a:solidFill>
                          <a:ln>
                            <a:noFill/>
                          </a:ln>
                          <a:effectLst/>
                        </wps:spPr>
                        <wps:txbx>
                          <w:txbxContent>
                            <w:p w:rsidR="004550CD" w:rsidRPr="00E903BE" w:rsidRDefault="004550CD" w:rsidP="00574447">
                              <w:pPr>
                                <w:pStyle w:val="aff"/>
                                <w:spacing w:before="163" w:after="163"/>
                                <w:rPr>
                                  <w:rFonts w:eastAsia="宋体"/>
                                  <w:sz w:val="24"/>
                                  <w:szCs w:val="24"/>
                                </w:rPr>
                              </w:pPr>
                              <w:bookmarkStart w:id="21" w:name="_Toc509779848"/>
                              <w:bookmarkStart w:id="22" w:name="_Toc5190046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扫描</w:t>
                              </w:r>
                              <w:r>
                                <w:rPr>
                                  <w:rFonts w:hint="eastAsia"/>
                                </w:rPr>
                                <w:t>设备图。</w:t>
                              </w:r>
                              <w:r>
                                <w:t>左图</w:t>
                              </w:r>
                              <w:r>
                                <w:rPr>
                                  <w:rFonts w:hint="eastAsia"/>
                                </w:rPr>
                                <w:t>为</w:t>
                              </w:r>
                              <w:r w:rsidRPr="005A6B11">
                                <w:t>MetraSCAN 3D</w:t>
                              </w:r>
                              <w:r>
                                <w:t>手持</w:t>
                              </w:r>
                              <w:r>
                                <w:rPr>
                                  <w:rFonts w:hint="eastAsia"/>
                                </w:rPr>
                                <w:t>高精度扫描设备，</w:t>
                              </w:r>
                              <w:r>
                                <w:t>右图</w:t>
                              </w:r>
                              <w:r>
                                <w:rPr>
                                  <w:rFonts w:hint="eastAsia"/>
                                </w:rPr>
                                <w:t>为</w:t>
                              </w:r>
                              <w:r>
                                <w:rPr>
                                  <w:rFonts w:hint="eastAsia"/>
                                </w:rPr>
                                <w:t>Twinstant</w:t>
                              </w:r>
                              <w:r>
                                <w:t xml:space="preserve"> Mobile</w:t>
                              </w:r>
                              <w:r>
                                <w:t>大型</w:t>
                              </w:r>
                              <w:r>
                                <w:rPr>
                                  <w:rFonts w:hint="eastAsia"/>
                                </w:rPr>
                                <w:t>扫描设备。</w:t>
                              </w:r>
                              <w:bookmarkEnd w:id="21"/>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1B017A" id="组合 452" o:spid="_x0000_s1032" style="position:absolute;left:0;text-align:left;margin-left:-.25pt;margin-top:146.2pt;width:413.8pt;height:199.8pt;z-index:251661312" coordsize="52552,25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">
                <v:shape id="图片 450" o:spid="_x0000_s1033" type="#_x0000_t75" style="position:absolute;left:1828;width:48921;height:184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pmovAAAAA3AAAAA8AAABkcnMvZG93bnJldi54bWxET81qwkAQvhd8h2WE3urGYKWkriItSk+V&#10;aB5gyI5JMDMbdldN3757EDx+fP+rzci9upEPnRMD81kGiqR2tpPGQHXavX2AChHFYu+EDPxRgM16&#10;8rLCwrq7lHQ7xkalEAkFGmhjHAqtQ90SY5i5gSRxZ+cZY4K+0dbjPYVzr/MsW2rGTlJDiwN9tVRf&#10;jlc28Jt/e1dl2111uHY986Xc51wa8zodt5+gIo3xKX64f6yBxXuan86kI6D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HGmai8AAAADcAAAADwAAAAAAAAAAAAAAAACfAgAA&#10;ZHJzL2Rvd25yZXYueG1sUEsFBgAAAAAEAAQA9wAAAIwDAAAAAA==&#10;">
                  <v:imagedata r:id="rId33" o:title=""/>
                  <v:path arrowok="t"/>
                </v:shape>
                <v:shape id="文本框 451" o:spid="_x0000_s1034" type="#_x0000_t202" style="position:absolute;top:19164;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cAdMcA&#10;AADcAAAADwAAAGRycy9kb3ducmV2LnhtbESPQWsCMRSE70L/Q3iFXqRmrVspW6OItKC9iFsvvT02&#10;z822m5clyer23zdCweMwM98wi9VgW3EmHxrHCqaTDARx5XTDtYLj5/vjC4gQkTW2jknBLwVYLe9G&#10;Cyy0u/CBzmWsRYJwKFCBibErpAyVIYth4jri5J2ctxiT9LXUHi8Jblv5lGVzabHhtGCwo42h6qfs&#10;rYJ9/rU34/709rHOZ3537Dfz77pU6uF+WL+CiDTEW/i/vdUK8ucpXM+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nAHTHAAAA3AAAAA8AAAAAAAAAAAAAAAAAmAIAAGRy&#10;cy9kb3ducmV2LnhtbFBLBQYAAAAABAAEAPUAAACMAwAAAAA=&#10;" stroked="f">
                  <v:textbox style="mso-fit-shape-to-text:t" inset="0,0,0,0">
                    <w:txbxContent>
                      <w:p w:rsidR="004550CD" w:rsidRPr="00E903BE" w:rsidRDefault="004550CD" w:rsidP="00574447">
                        <w:pPr>
                          <w:pStyle w:val="aff"/>
                          <w:spacing w:before="163" w:after="163"/>
                          <w:rPr>
                            <w:rFonts w:eastAsia="宋体"/>
                            <w:sz w:val="24"/>
                            <w:szCs w:val="24"/>
                          </w:rPr>
                        </w:pPr>
                        <w:bookmarkStart w:id="23" w:name="_Toc509779848"/>
                        <w:bookmarkStart w:id="24" w:name="_Toc5190046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扫描</w:t>
                        </w:r>
                        <w:r>
                          <w:rPr>
                            <w:rFonts w:hint="eastAsia"/>
                          </w:rPr>
                          <w:t>设备图。</w:t>
                        </w:r>
                        <w:r>
                          <w:t>左图</w:t>
                        </w:r>
                        <w:r>
                          <w:rPr>
                            <w:rFonts w:hint="eastAsia"/>
                          </w:rPr>
                          <w:t>为</w:t>
                        </w:r>
                        <w:r w:rsidRPr="005A6B11">
                          <w:t>MetraSCAN 3D</w:t>
                        </w:r>
                        <w:r>
                          <w:t>手持</w:t>
                        </w:r>
                        <w:r>
                          <w:rPr>
                            <w:rFonts w:hint="eastAsia"/>
                          </w:rPr>
                          <w:t>高精度扫描设备，</w:t>
                        </w:r>
                        <w:r>
                          <w:t>右图</w:t>
                        </w:r>
                        <w:r>
                          <w:rPr>
                            <w:rFonts w:hint="eastAsia"/>
                          </w:rPr>
                          <w:t>为</w:t>
                        </w:r>
                        <w:r>
                          <w:rPr>
                            <w:rFonts w:hint="eastAsia"/>
                          </w:rPr>
                          <w:t>Twinstant</w:t>
                        </w:r>
                        <w:r>
                          <w:t xml:space="preserve"> Mobile</w:t>
                        </w:r>
                        <w:r>
                          <w:t>大型</w:t>
                        </w:r>
                        <w:r>
                          <w:rPr>
                            <w:rFonts w:hint="eastAsia"/>
                          </w:rPr>
                          <w:t>扫描设备。</w:t>
                        </w:r>
                        <w:bookmarkEnd w:id="23"/>
                        <w:bookmarkEnd w:id="24"/>
                      </w:p>
                    </w:txbxContent>
                  </v:textbox>
                </v:shape>
                <w10:wrap type="topAndBottom"/>
              </v:group>
            </w:pict>
          </mc:Fallback>
        </mc:AlternateContent>
      </w:r>
      <w:r w:rsidRPr="001E1BCE">
        <w:rPr>
          <w:rFonts w:hint="eastAsia"/>
        </w:rPr>
        <w:t>基于扫描设备的建模</w:t>
      </w:r>
      <w:bookmarkEnd w:id="20"/>
    </w:p>
    <w:p w:rsidR="00574447" w:rsidRDefault="00574447" w:rsidP="00574447">
      <w:pPr>
        <w:ind w:firstLine="480"/>
      </w:pPr>
      <w:r>
        <w:rPr>
          <w:rFonts w:hint="eastAsia"/>
        </w:rPr>
        <w:t>给予扫描设备的建模方法通过设备扫描采集真实世界中的场景物体的表面三维信息，结合后续的三维重建算法可以得到完整的三维模型。通常为了重建出完整的三维模型表面信息，需要三维扫描设备对该物体从多个视角进行连续扫描，通过密集的多视角信息重建处物体的稠密三维点云信息。三维扫描仪根据其扫描精度、范围、距离、原理的不同，其价格也差别非常大。例如</w:t>
      </w:r>
      <w:proofErr w:type="spellStart"/>
      <w:r>
        <w:rPr>
          <w:rFonts w:hint="eastAsia"/>
        </w:rPr>
        <w:t>MetraSCAN</w:t>
      </w:r>
      <w:proofErr w:type="spellEnd"/>
      <w:r>
        <w:t xml:space="preserve"> </w:t>
      </w:r>
      <w:r>
        <w:lastRenderedPageBreak/>
        <w:t>3</w:t>
      </w:r>
      <w:r>
        <w:rPr>
          <w:rFonts w:hint="eastAsia"/>
        </w:rPr>
        <w:t>D</w:t>
      </w:r>
      <w:r>
        <w:rPr>
          <w:rFonts w:hint="eastAsia"/>
        </w:rPr>
        <w:t>是</w:t>
      </w:r>
      <w:proofErr w:type="spellStart"/>
      <w:r>
        <w:rPr>
          <w:rFonts w:hint="eastAsia"/>
        </w:rPr>
        <w:t>Creaform</w:t>
      </w:r>
      <w:proofErr w:type="spellEnd"/>
      <w:r>
        <w:rPr>
          <w:rFonts w:hint="eastAsia"/>
        </w:rPr>
        <w:t>公司推出的便携式光学</w:t>
      </w:r>
      <w:r>
        <w:rPr>
          <w:rFonts w:hint="eastAsia"/>
        </w:rPr>
        <w:t>CMM</w:t>
      </w:r>
      <w:r>
        <w:rPr>
          <w:rFonts w:hint="eastAsia"/>
        </w:rPr>
        <w:t>（</w:t>
      </w:r>
      <w:r w:rsidRPr="009A07E0">
        <w:t>Coordinate Measuring Machine</w:t>
      </w:r>
      <w:r>
        <w:t>）</w:t>
      </w:r>
      <w:r>
        <w:t>3</w:t>
      </w:r>
      <w:r>
        <w:rPr>
          <w:rFonts w:hint="eastAsia"/>
        </w:rPr>
        <w:t>D</w:t>
      </w:r>
      <w:r>
        <w:rPr>
          <w:rFonts w:hint="eastAsia"/>
        </w:rPr>
        <w:t>扫描仪，如图</w:t>
      </w:r>
      <w:r>
        <w:rPr>
          <w:rFonts w:hint="eastAsia"/>
        </w:rPr>
        <w:t>1.3</w:t>
      </w:r>
      <w:r>
        <w:rPr>
          <w:rFonts w:hint="eastAsia"/>
        </w:rPr>
        <w:t>左图所示，该设备通过光学坐标测量系统扫描物体的三维信息。其测量物体的范围介于</w:t>
      </w:r>
      <w:r>
        <w:rPr>
          <w:rFonts w:hint="eastAsia"/>
        </w:rPr>
        <w:t>1</w:t>
      </w:r>
      <w:r>
        <w:rPr>
          <w:rFonts w:hint="eastAsia"/>
        </w:rPr>
        <w:t>米至</w:t>
      </w:r>
      <w:r>
        <w:rPr>
          <w:rFonts w:hint="eastAsia"/>
        </w:rPr>
        <w:t>3.5</w:t>
      </w:r>
      <w:r>
        <w:rPr>
          <w:rFonts w:hint="eastAsia"/>
        </w:rPr>
        <w:t>米，精度最高可达到</w:t>
      </w:r>
      <w:r>
        <w:rPr>
          <w:rFonts w:hint="eastAsia"/>
        </w:rPr>
        <w:t>0.064</w:t>
      </w:r>
      <w:r>
        <w:rPr>
          <w:rFonts w:hint="eastAsia"/>
        </w:rPr>
        <w:t>毫米，但其价格非常昂贵。由于多个光学扫描设备在数据采集时会相互干扰和扫描距离的限制，大型的扫描设备通常采用结构光和</w:t>
      </w:r>
      <w:r>
        <w:rPr>
          <w:rFonts w:hint="eastAsia"/>
        </w:rPr>
        <w:t>RGB</w:t>
      </w:r>
      <w:r>
        <w:rPr>
          <w:rFonts w:hint="eastAsia"/>
        </w:rPr>
        <w:t>相机结合的技术，多台扫描仪</w:t>
      </w:r>
      <w:r w:rsidRPr="00E44854">
        <w:rPr>
          <w:rFonts w:hint="eastAsia"/>
        </w:rPr>
        <w:t>同时</w:t>
      </w:r>
      <w:r>
        <w:rPr>
          <w:rFonts w:hint="eastAsia"/>
        </w:rPr>
        <w:t>进行数据采集，如</w:t>
      </w:r>
      <w:proofErr w:type="spellStart"/>
      <w:r>
        <w:rPr>
          <w:rFonts w:hint="eastAsia"/>
        </w:rPr>
        <w:t>Twinstant</w:t>
      </w:r>
      <w:proofErr w:type="spellEnd"/>
      <w:r>
        <w:t xml:space="preserve"> </w:t>
      </w:r>
      <w:r>
        <w:rPr>
          <w:rFonts w:hint="eastAsia"/>
        </w:rPr>
        <w:t>Mobile</w:t>
      </w:r>
      <w:r>
        <w:rPr>
          <w:rFonts w:hint="eastAsia"/>
        </w:rPr>
        <w:t>扫描设备，如图</w:t>
      </w:r>
      <w:r>
        <w:rPr>
          <w:rFonts w:hint="eastAsia"/>
        </w:rPr>
        <w:t>1.3</w:t>
      </w:r>
      <w:r>
        <w:rPr>
          <w:rFonts w:hint="eastAsia"/>
        </w:rPr>
        <w:t>右图所示。其扫描最大高度</w:t>
      </w:r>
      <w:r>
        <w:rPr>
          <w:rFonts w:hint="eastAsia"/>
        </w:rPr>
        <w:t>2.18</w:t>
      </w:r>
      <w:r>
        <w:rPr>
          <w:rFonts w:hint="eastAsia"/>
        </w:rPr>
        <w:t>米，精度为</w:t>
      </w:r>
      <w:r>
        <w:rPr>
          <w:rFonts w:hint="eastAsia"/>
        </w:rPr>
        <w:t>0.7</w:t>
      </w:r>
      <w:r>
        <w:rPr>
          <w:rFonts w:hint="eastAsia"/>
        </w:rPr>
        <w:t>毫米。该设备体积庞大，建模流程和配置复杂，价格昂贵，只能用于工业领域内的专业建模。目前民用级别的也越来越普遍，如微软公司发布的</w:t>
      </w:r>
      <w:r>
        <w:rPr>
          <w:rFonts w:hint="eastAsia"/>
        </w:rPr>
        <w:t>Kinect</w:t>
      </w:r>
      <w:r>
        <w:t xml:space="preserve"> 2.0</w:t>
      </w:r>
      <w:r>
        <w:rPr>
          <w:rFonts w:hint="eastAsia"/>
        </w:rPr>
        <w:t>设备，该设备采用结构光扫描方式，扫描范围为</w:t>
      </w:r>
      <w:r>
        <w:rPr>
          <w:rFonts w:hint="eastAsia"/>
        </w:rPr>
        <w:t>0.8</w:t>
      </w:r>
      <w:r>
        <w:rPr>
          <w:rFonts w:hint="eastAsia"/>
        </w:rPr>
        <w:t>米至</w:t>
      </w:r>
      <w:r>
        <w:rPr>
          <w:rFonts w:hint="eastAsia"/>
        </w:rPr>
        <w:t>4.0</w:t>
      </w:r>
      <w:r>
        <w:rPr>
          <w:rFonts w:hint="eastAsia"/>
        </w:rPr>
        <w:t>米，精度为厘米级别，由于其低精度和</w:t>
      </w:r>
      <w:proofErr w:type="gramStart"/>
      <w:r>
        <w:rPr>
          <w:rFonts w:hint="eastAsia"/>
        </w:rPr>
        <w:t>低帧率</w:t>
      </w:r>
      <w:proofErr w:type="gramEnd"/>
      <w:r>
        <w:rPr>
          <w:rFonts w:hint="eastAsia"/>
        </w:rPr>
        <w:t>的原因，通过反复扫描物体才能得到物体的</w:t>
      </w:r>
      <w:proofErr w:type="gramStart"/>
      <w:r>
        <w:rPr>
          <w:rFonts w:hint="eastAsia"/>
        </w:rPr>
        <w:t>稠密点</w:t>
      </w:r>
      <w:proofErr w:type="gramEnd"/>
      <w:r>
        <w:rPr>
          <w:rFonts w:hint="eastAsia"/>
        </w:rPr>
        <w:t>云数据，且粗糙的点</w:t>
      </w:r>
      <w:proofErr w:type="gramStart"/>
      <w:r>
        <w:rPr>
          <w:rFonts w:hint="eastAsia"/>
        </w:rPr>
        <w:t>云数据</w:t>
      </w:r>
      <w:proofErr w:type="gramEnd"/>
      <w:r>
        <w:rPr>
          <w:rFonts w:hint="eastAsia"/>
        </w:rPr>
        <w:t>也限制了该设备的应用范围。总的来说，高精度、大场景的三维扫描设备的价格非常昂贵，只能应用于专业的建模领域，难以应用于普通用户，而低成本的扫描设备，精度低、扫描场景小，很难得到广泛应用。</w:t>
      </w:r>
    </w:p>
    <w:p w:rsidR="00574447" w:rsidRDefault="00574447" w:rsidP="00574447">
      <w:pPr>
        <w:pStyle w:val="31"/>
      </w:pPr>
      <w:bookmarkStart w:id="25" w:name="_Toc509845271"/>
      <w:r w:rsidRPr="00BB2C1A">
        <w:rPr>
          <w:rFonts w:hint="eastAsia"/>
        </w:rPr>
        <w:t>基于图像的三维建模</w:t>
      </w:r>
      <w:bookmarkEnd w:id="25"/>
    </w:p>
    <w:p w:rsidR="00574447" w:rsidRDefault="00574447" w:rsidP="00574447">
      <w:pPr>
        <w:ind w:firstLine="480"/>
      </w:pPr>
      <w:r>
        <w:rPr>
          <w:rFonts w:hint="eastAsia"/>
        </w:rPr>
        <w:t>基于图像的三维建模方法根据输入图像个数不同分为基于多视角图像建模和基于单视角图像建模。基于多视角图像建模是通过若干个不同视角对真实物体进行拍照，通过多张图像间的对应特征点匹配</w:t>
      </w:r>
      <w:r w:rsidRPr="00734D96">
        <w:rPr>
          <w:vertAlign w:val="superscript"/>
        </w:rPr>
        <w:fldChar w:fldCharType="begin"/>
      </w:r>
      <w:r w:rsidR="00761588">
        <w:rPr>
          <w:vertAlign w:val="superscript"/>
        </w:rPr>
        <w:instrText xml:space="preserve"> ADDIN EN.CITE &lt;EndNote&gt;&lt;Cite&gt;&lt;Author&gt;Luo&lt;/Author&gt;&lt;Year&gt;2013&lt;/Year&gt;&lt;RecNum&gt;152&lt;/RecNum&gt;&lt;DisplayText&gt;[11]&lt;/DisplayText&gt;&lt;record&gt;&lt;rec-number&gt;152&lt;/rec-number&gt;&lt;foreign-keys&gt;&lt;key app="EN" db-id="sdawwts99w0wfaepv9r59zaxv00t0d9prrp0"&gt;152&lt;/key&gt;&lt;/foreign-keys&gt;&lt;ref-type name="Journal Article"&gt;17&lt;/ref-type&gt;&lt;contributors&gt;&lt;authors&gt;&lt;author&gt;Luo, Juan&lt;/author&gt;&lt;author&gt;Gwun, Oubong&lt;/author&gt;&lt;/authors&gt;&lt;/contributors&gt;&lt;titles&gt;&lt;title&gt;A Comparison of SIFT, PCA-SIFT and SURF&lt;/title&gt;&lt;secondary-title&gt;International Journal of Image Processing&lt;/secondary-title&gt;&lt;/titles&gt;&lt;periodical&gt;&lt;full-title&gt;International Journal of Image Processing&lt;/full-title&gt;&lt;/periodical&gt;&lt;pages&gt;143-152&lt;/pages&gt;&lt;volume&gt;3&lt;/volume&gt;&lt;number&gt;4&lt;/number&gt;&lt;dates&gt;&lt;year&gt;2013&lt;/year&gt;&lt;/dates&gt;&lt;urls&gt;&lt;/urls&gt;&lt;/record&gt;&lt;/Cite&gt;&lt;/EndNote&gt;</w:instrText>
      </w:r>
      <w:r w:rsidRPr="00734D96">
        <w:rPr>
          <w:vertAlign w:val="superscript"/>
        </w:rPr>
        <w:fldChar w:fldCharType="separate"/>
      </w:r>
      <w:r w:rsidR="00761588">
        <w:rPr>
          <w:noProof/>
          <w:vertAlign w:val="superscript"/>
        </w:rPr>
        <w:t>[</w:t>
      </w:r>
      <w:hyperlink w:anchor="_ENREF_11" w:tooltip="Luo, 2013 #152" w:history="1">
        <w:r w:rsidR="00761588">
          <w:rPr>
            <w:noProof/>
            <w:vertAlign w:val="superscript"/>
          </w:rPr>
          <w:t>11</w:t>
        </w:r>
      </w:hyperlink>
      <w:r w:rsidR="00761588">
        <w:rPr>
          <w:noProof/>
          <w:vertAlign w:val="superscript"/>
        </w:rPr>
        <w:t>]</w:t>
      </w:r>
      <w:r w:rsidRPr="00734D96">
        <w:rPr>
          <w:vertAlign w:val="superscript"/>
        </w:rPr>
        <w:fldChar w:fldCharType="end"/>
      </w:r>
      <w:r>
        <w:rPr>
          <w:rFonts w:hint="eastAsia"/>
        </w:rPr>
        <w:t>和照相机的参数信息</w:t>
      </w:r>
      <w:r w:rsidRPr="00734D96">
        <w:rPr>
          <w:vertAlign w:val="superscript"/>
        </w:rPr>
        <w:fldChar w:fldCharType="begin"/>
      </w:r>
      <w:r w:rsidR="00761588">
        <w:rPr>
          <w:vertAlign w:val="superscript"/>
        </w:rPr>
        <w:instrText xml:space="preserve"> ADDIN EN.CITE &lt;EndNote&gt;&lt;Cite&gt;&lt;Author&gt;Zhang&lt;/Author&gt;&lt;Year&gt;2000&lt;/Year&gt;&lt;RecNum&gt;57&lt;/RecNum&gt;&lt;DisplayText&gt;[12]&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Pr="00734D96">
        <w:rPr>
          <w:vertAlign w:val="superscript"/>
        </w:rPr>
        <w:fldChar w:fldCharType="separate"/>
      </w:r>
      <w:r w:rsidR="00761588">
        <w:rPr>
          <w:noProof/>
          <w:vertAlign w:val="superscript"/>
        </w:rPr>
        <w:t>[</w:t>
      </w:r>
      <w:hyperlink w:anchor="_ENREF_12" w:tooltip="Zhang, 2000 #57" w:history="1">
        <w:r w:rsidR="00761588">
          <w:rPr>
            <w:noProof/>
            <w:vertAlign w:val="superscript"/>
          </w:rPr>
          <w:t>12</w:t>
        </w:r>
      </w:hyperlink>
      <w:r w:rsidR="00761588">
        <w:rPr>
          <w:noProof/>
          <w:vertAlign w:val="superscript"/>
        </w:rPr>
        <w:t>]</w:t>
      </w:r>
      <w:r w:rsidRPr="00734D96">
        <w:rPr>
          <w:vertAlign w:val="superscript"/>
        </w:rPr>
        <w:fldChar w:fldCharType="end"/>
      </w:r>
      <w:r>
        <w:rPr>
          <w:rFonts w:hint="eastAsia"/>
        </w:rPr>
        <w:t>，根据立体视觉原理</w:t>
      </w:r>
      <w:r w:rsidRPr="00734D96">
        <w:rPr>
          <w:vertAlign w:val="superscript"/>
        </w:rPr>
        <w:fldChar w:fldCharType="begin"/>
      </w:r>
      <w:r w:rsidR="00761588">
        <w:rPr>
          <w:vertAlign w:val="superscript"/>
        </w:rPr>
        <w:instrText xml:space="preserve"> ADDIN EN.CITE &lt;EndNote&gt;&lt;Cite&gt;&lt;Author&gt;Hartley&lt;/Author&gt;&lt;Year&gt;2000&lt;/Year&gt;&lt;RecNum&gt;54&lt;/RecNum&gt;&lt;DisplayText&gt;[13]&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Pr="00734D96">
        <w:rPr>
          <w:vertAlign w:val="superscript"/>
        </w:rPr>
        <w:fldChar w:fldCharType="separate"/>
      </w:r>
      <w:r w:rsidR="00761588">
        <w:rPr>
          <w:noProof/>
          <w:vertAlign w:val="superscript"/>
        </w:rPr>
        <w:t>[</w:t>
      </w:r>
      <w:hyperlink w:anchor="_ENREF_13" w:tooltip="Hartley, 2000 #54" w:history="1">
        <w:r w:rsidR="00761588">
          <w:rPr>
            <w:noProof/>
            <w:vertAlign w:val="superscript"/>
          </w:rPr>
          <w:t>13</w:t>
        </w:r>
      </w:hyperlink>
      <w:r w:rsidR="00761588">
        <w:rPr>
          <w:noProof/>
          <w:vertAlign w:val="superscript"/>
        </w:rPr>
        <w:t>]</w:t>
      </w:r>
      <w:r w:rsidRPr="00734D96">
        <w:rPr>
          <w:vertAlign w:val="superscript"/>
        </w:rPr>
        <w:fldChar w:fldCharType="end"/>
      </w:r>
      <w:r>
        <w:rPr>
          <w:rFonts w:hint="eastAsia"/>
        </w:rPr>
        <w:t>，确定匹配点在空间中的三维坐标，从而得到三维模型的点云信息。而基于单视角图像建模的研究仅从单张二维图像和深度信息中获取模型数据信息，往往三维数据不完整，通常采用数据驱动的方式</w:t>
      </w:r>
      <w:r w:rsidRPr="008D4737">
        <w:rPr>
          <w:vertAlign w:val="superscript"/>
        </w:rPr>
        <w:fldChar w:fldCharType="begin"/>
      </w:r>
      <w:r w:rsidR="00761588">
        <w:rPr>
          <w:vertAlign w:val="superscript"/>
        </w:rPr>
        <w:instrText xml:space="preserve"> ADDIN EN.CITE &lt;EndNote&gt;&lt;Cite&gt;&lt;Author&gt;Rock&lt;/Author&gt;&lt;Year&gt;2015&lt;/Year&gt;&lt;RecNum&gt;153&lt;/RecNum&gt;&lt;DisplayText&gt;[14]&lt;/DisplayText&gt;&lt;record&gt;&lt;rec-number&gt;153&lt;/rec-number&gt;&lt;foreign-keys&gt;&lt;key app="EN" db-id="sdawwts99w0wfaepv9r59zaxv00t0d9prrp0"&gt;153&lt;/key&gt;&lt;/foreign-keys&gt;&lt;ref-type name="Conference Proceedings"&gt;10&lt;/ref-type&gt;&lt;contributors&gt;&lt;authors&gt;&lt;author&gt;Rock, Jason&lt;/author&gt;&lt;author&gt;Gupta, Tanmay&lt;/author&gt;&lt;author&gt;Thorsen, Justin&lt;/author&gt;&lt;author&gt;Gwak, Jun Young&lt;/author&gt;&lt;author&gt;Shin, Daeyun&lt;/author&gt;&lt;author&gt;Hoiem, Derek&lt;/author&gt;&lt;/authors&gt;&lt;/contributors&gt;&lt;titles&gt;&lt;title&gt;Completing 3D object shape from one depth image&lt;/title&gt;&lt;secondary-title&gt;Computer Vision and Pattern Recognition&lt;/secondary-title&gt;&lt;/titles&gt;&lt;pages&gt;2484-2493&lt;/pages&gt;&lt;dates&gt;&lt;year&gt;2015&lt;/year&gt;&lt;/dates&gt;&lt;urls&gt;&lt;/urls&gt;&lt;/record&gt;&lt;/Cite&gt;&lt;/EndNote&gt;</w:instrText>
      </w:r>
      <w:r w:rsidRPr="008D4737">
        <w:rPr>
          <w:vertAlign w:val="superscript"/>
        </w:rPr>
        <w:fldChar w:fldCharType="separate"/>
      </w:r>
      <w:r w:rsidR="00761588">
        <w:rPr>
          <w:noProof/>
          <w:vertAlign w:val="superscript"/>
        </w:rPr>
        <w:t>[</w:t>
      </w:r>
      <w:hyperlink w:anchor="_ENREF_14" w:tooltip="Rock, 2015 #153" w:history="1">
        <w:r w:rsidR="00761588">
          <w:rPr>
            <w:noProof/>
            <w:vertAlign w:val="superscript"/>
          </w:rPr>
          <w:t>14</w:t>
        </w:r>
      </w:hyperlink>
      <w:r w:rsidR="00761588">
        <w:rPr>
          <w:noProof/>
          <w:vertAlign w:val="superscript"/>
        </w:rPr>
        <w:t>]</w:t>
      </w:r>
      <w:r w:rsidRPr="008D4737">
        <w:rPr>
          <w:vertAlign w:val="superscript"/>
        </w:rPr>
        <w:fldChar w:fldCharType="end"/>
      </w:r>
      <w:r>
        <w:rPr>
          <w:rFonts w:hint="eastAsia"/>
        </w:rPr>
        <w:t>在已有的数据库中寻找相匹配的模型信息来完善所建模型。</w:t>
      </w:r>
    </w:p>
    <w:p w:rsidR="00574447" w:rsidRDefault="00574447" w:rsidP="00574447">
      <w:pPr>
        <w:ind w:firstLine="480"/>
      </w:pPr>
      <w:r>
        <w:rPr>
          <w:rFonts w:hint="eastAsia"/>
          <w:noProof/>
        </w:rPr>
        <mc:AlternateContent>
          <mc:Choice Requires="wps">
            <w:drawing>
              <wp:anchor distT="0" distB="0" distL="114300" distR="114300" simplePos="0" relativeHeight="251663360" behindDoc="0" locked="0" layoutInCell="1" allowOverlap="1" wp14:anchorId="62AFECF7" wp14:editId="12229D78">
                <wp:simplePos x="0" y="0"/>
                <wp:positionH relativeFrom="column">
                  <wp:align>center</wp:align>
                </wp:positionH>
                <wp:positionV relativeFrom="paragraph">
                  <wp:posOffset>2495550</wp:posOffset>
                </wp:positionV>
                <wp:extent cx="5252085" cy="622800"/>
                <wp:effectExtent l="0" t="0" r="1270" b="7620"/>
                <wp:wrapTopAndBottom/>
                <wp:docPr id="454" name="文本框 454"/>
                <wp:cNvGraphicFramePr/>
                <a:graphic xmlns:a="http://schemas.openxmlformats.org/drawingml/2006/main">
                  <a:graphicData uri="http://schemas.microsoft.com/office/word/2010/wordprocessingShape">
                    <wps:wsp>
                      <wps:cNvSpPr txBox="1"/>
                      <wps:spPr>
                        <a:xfrm>
                          <a:off x="0" y="0"/>
                          <a:ext cx="5252085" cy="622800"/>
                        </a:xfrm>
                        <a:prstGeom prst="rect">
                          <a:avLst/>
                        </a:prstGeom>
                        <a:solidFill>
                          <a:prstClr val="white"/>
                        </a:solidFill>
                        <a:ln>
                          <a:noFill/>
                        </a:ln>
                        <a:effectLst/>
                      </wps:spPr>
                      <wps:txbx>
                        <w:txbxContent>
                          <w:p w:rsidR="004550CD" w:rsidRPr="00C57E36" w:rsidRDefault="004550CD" w:rsidP="00574447">
                            <w:pPr>
                              <w:pStyle w:val="aff"/>
                              <w:spacing w:before="163" w:after="163"/>
                              <w:rPr>
                                <w:rFonts w:eastAsia="宋体"/>
                                <w:sz w:val="24"/>
                                <w:szCs w:val="24"/>
                              </w:rPr>
                            </w:pPr>
                            <w:bookmarkStart w:id="26" w:name="_Toc509779849"/>
                            <w:bookmarkStart w:id="27" w:name="_Toc5190046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w:t>
                            </w:r>
                            <w:r>
                              <w:t>左图</w:t>
                            </w:r>
                            <w:r>
                              <w:rPr>
                                <w:rFonts w:hint="eastAsia"/>
                              </w:rPr>
                              <w:t>为基于</w:t>
                            </w:r>
                            <w:r>
                              <w:rPr>
                                <w:rFonts w:hint="eastAsia"/>
                              </w:rPr>
                              <w:t>SfM</w:t>
                            </w:r>
                            <w:r>
                              <w:t>的建模</w:t>
                            </w:r>
                            <w:r>
                              <w:rPr>
                                <w:rFonts w:hint="eastAsia"/>
                              </w:rPr>
                              <w:t>方法，</w:t>
                            </w:r>
                            <w:r>
                              <w:t>右图</w:t>
                            </w:r>
                            <w:r>
                              <w:rPr>
                                <w:rFonts w:hint="eastAsia"/>
                              </w:rPr>
                              <w:t>为基于</w:t>
                            </w:r>
                            <w:r>
                              <w:rPr>
                                <w:rFonts w:hint="eastAsia"/>
                              </w:rPr>
                              <w:t>SLAM</w:t>
                            </w:r>
                            <w:r>
                              <w:t>的建模</w:t>
                            </w:r>
                            <w:r>
                              <w:rPr>
                                <w:rFonts w:hint="eastAsia"/>
                              </w:rPr>
                              <w:t>方法。</w:t>
                            </w:r>
                            <w:bookmarkEnd w:id="26"/>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62AFECF7" id="文本框 454" o:spid="_x0000_s1035" type="#_x0000_t202" style="position:absolute;left:0;text-align:left;margin-left:0;margin-top:196.5pt;width:413.55pt;height:49.05pt;z-index:251663360;visibility:visible;mso-wrap-style:square;mso-width-percent:1000;mso-height-percent:0;mso-wrap-distance-left:9pt;mso-wrap-distance-top:0;mso-wrap-distance-right:9pt;mso-wrap-distance-bottom:0;mso-position-horizontal:center;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" stroked="f">
                <v:textbox style="mso-fit-shape-to-text:t" inset="0,0,0,0">
                  <w:txbxContent>
                    <w:p w:rsidR="004550CD" w:rsidRPr="00C57E36" w:rsidRDefault="004550CD" w:rsidP="00574447">
                      <w:pPr>
                        <w:pStyle w:val="aff"/>
                        <w:spacing w:before="163" w:after="163"/>
                        <w:rPr>
                          <w:rFonts w:eastAsia="宋体"/>
                          <w:sz w:val="24"/>
                          <w:szCs w:val="24"/>
                        </w:rPr>
                      </w:pPr>
                      <w:bookmarkStart w:id="28" w:name="_Toc509779849"/>
                      <w:bookmarkStart w:id="29" w:name="_Toc5190046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w:t>
                      </w:r>
                      <w:r>
                        <w:t>左图</w:t>
                      </w:r>
                      <w:r>
                        <w:rPr>
                          <w:rFonts w:hint="eastAsia"/>
                        </w:rPr>
                        <w:t>为基于</w:t>
                      </w:r>
                      <w:r>
                        <w:rPr>
                          <w:rFonts w:hint="eastAsia"/>
                        </w:rPr>
                        <w:t>SfM</w:t>
                      </w:r>
                      <w:r>
                        <w:t>的建模</w:t>
                      </w:r>
                      <w:r>
                        <w:rPr>
                          <w:rFonts w:hint="eastAsia"/>
                        </w:rPr>
                        <w:t>方法，</w:t>
                      </w:r>
                      <w:r>
                        <w:t>右图</w:t>
                      </w:r>
                      <w:r>
                        <w:rPr>
                          <w:rFonts w:hint="eastAsia"/>
                        </w:rPr>
                        <w:t>为基于</w:t>
                      </w:r>
                      <w:r>
                        <w:rPr>
                          <w:rFonts w:hint="eastAsia"/>
                        </w:rPr>
                        <w:t>SLAM</w:t>
                      </w:r>
                      <w:r>
                        <w:t>的建模</w:t>
                      </w:r>
                      <w:r>
                        <w:rPr>
                          <w:rFonts w:hint="eastAsia"/>
                        </w:rPr>
                        <w:t>方法。</w:t>
                      </w:r>
                      <w:bookmarkEnd w:id="28"/>
                      <w:bookmarkEnd w:id="29"/>
                    </w:p>
                  </w:txbxContent>
                </v:textbox>
                <w10:wrap type="topAndBottom"/>
              </v:shape>
            </w:pict>
          </mc:Fallback>
        </mc:AlternateContent>
      </w:r>
      <w:r>
        <w:rPr>
          <w:rFonts w:hint="eastAsia"/>
          <w:noProof/>
        </w:rPr>
        <w:drawing>
          <wp:anchor distT="0" distB="0" distL="114300" distR="114300" simplePos="0" relativeHeight="251662336" behindDoc="0" locked="0" layoutInCell="1" allowOverlap="1" wp14:anchorId="54FFC0FC" wp14:editId="729B6CD2">
            <wp:simplePos x="0" y="0"/>
            <wp:positionH relativeFrom="column">
              <wp:posOffset>186792</wp:posOffset>
            </wp:positionH>
            <wp:positionV relativeFrom="paragraph">
              <wp:posOffset>820852</wp:posOffset>
            </wp:positionV>
            <wp:extent cx="4885055" cy="1623060"/>
            <wp:effectExtent l="0" t="0" r="0" b="0"/>
            <wp:wrapTopAndBottom/>
            <wp:docPr id="453" name="图片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 name="图片 453"/>
                    <pic:cNvPicPr>
                      <a:picLocks noChangeAspect="1"/>
                    </pic:cNvPicPr>
                  </pic:nvPicPr>
                  <pic:blipFill>
                    <a:blip r:embed="rId34" cstate="print">
                      <a:extLst>
                        <a:ext uri="{28A0092B-C50C-407E-A947-70E740481C1C}">
                          <a14:useLocalDpi xmlns:a14="http://schemas.microsoft.com/office/drawing/2010/main"/>
                        </a:ext>
                      </a:extLst>
                    </a:blip>
                    <a:stretch>
                      <a:fillRect/>
                    </a:stretch>
                  </pic:blipFill>
                  <pic:spPr>
                    <a:xfrm>
                      <a:off x="0" y="0"/>
                      <a:ext cx="4885055" cy="1623060"/>
                    </a:xfrm>
                    <a:prstGeom prst="rect">
                      <a:avLst/>
                    </a:prstGeom>
                  </pic:spPr>
                </pic:pic>
              </a:graphicData>
            </a:graphic>
            <wp14:sizeRelH relativeFrom="margin">
              <wp14:pctWidth>0</wp14:pctWidth>
            </wp14:sizeRelH>
          </wp:anchor>
        </w:drawing>
      </w:r>
      <w:r>
        <w:rPr>
          <w:rFonts w:hint="eastAsia"/>
        </w:rPr>
        <w:t>目前基于多视角建模方法主要有两种主流路线，其一，为基于</w:t>
      </w:r>
      <w:r w:rsidRPr="00433F58">
        <w:rPr>
          <w:rFonts w:hint="eastAsia"/>
        </w:rPr>
        <w:t>运动恢复结构</w:t>
      </w:r>
      <w:r w:rsidRPr="005A6261">
        <w:rPr>
          <w:vertAlign w:val="superscript"/>
        </w:rPr>
        <w:fldChar w:fldCharType="begin"/>
      </w:r>
      <w:r w:rsidR="00761588">
        <w:rPr>
          <w:vertAlign w:val="superscript"/>
        </w:rPr>
        <w:instrText xml:space="preserve"> ADDIN EN.CITE &lt;EndNote&gt;&lt;Cite&gt;&lt;Author&gt;Snavely&lt;/Author&gt;&lt;Year&gt;2006&lt;/Year&gt;&lt;RecNum&gt;63&lt;/RecNum&gt;&lt;DisplayText&gt;[1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Pr="005A6261">
        <w:rPr>
          <w:vertAlign w:val="superscript"/>
        </w:rPr>
        <w:fldChar w:fldCharType="separate"/>
      </w:r>
      <w:r w:rsidR="00761588">
        <w:rPr>
          <w:noProof/>
          <w:vertAlign w:val="superscript"/>
        </w:rPr>
        <w:t>[</w:t>
      </w:r>
      <w:hyperlink w:anchor="_ENREF_15" w:tooltip="Snavely, 2006 #63" w:history="1">
        <w:r w:rsidR="00761588">
          <w:rPr>
            <w:noProof/>
            <w:vertAlign w:val="superscript"/>
          </w:rPr>
          <w:t>15</w:t>
        </w:r>
      </w:hyperlink>
      <w:r w:rsidR="00761588">
        <w:rPr>
          <w:noProof/>
          <w:vertAlign w:val="superscript"/>
        </w:rPr>
        <w:t>]</w:t>
      </w:r>
      <w:r w:rsidRPr="005A6261">
        <w:rPr>
          <w:vertAlign w:val="superscript"/>
        </w:rPr>
        <w:fldChar w:fldCharType="end"/>
      </w:r>
      <w:r>
        <w:rPr>
          <w:rFonts w:hint="eastAsia"/>
        </w:rPr>
        <w:t>（</w:t>
      </w:r>
      <w:r>
        <w:rPr>
          <w:rFonts w:hint="eastAsia"/>
        </w:rPr>
        <w:t>Structure</w:t>
      </w:r>
      <w:r>
        <w:t xml:space="preserve"> </w:t>
      </w:r>
      <w:r>
        <w:rPr>
          <w:rFonts w:hint="eastAsia"/>
        </w:rPr>
        <w:t>from</w:t>
      </w:r>
      <w:r>
        <w:t xml:space="preserve"> </w:t>
      </w:r>
      <w:r>
        <w:rPr>
          <w:rFonts w:hint="eastAsia"/>
        </w:rPr>
        <w:t>Motion</w:t>
      </w:r>
      <w:r>
        <w:rPr>
          <w:rFonts w:hint="eastAsia"/>
        </w:rPr>
        <w:t>，</w:t>
      </w:r>
      <w:proofErr w:type="spellStart"/>
      <w:r>
        <w:rPr>
          <w:rFonts w:hint="eastAsia"/>
        </w:rPr>
        <w:t>SfM</w:t>
      </w:r>
      <w:proofErr w:type="spellEnd"/>
      <w:r>
        <w:rPr>
          <w:rFonts w:hint="eastAsia"/>
        </w:rPr>
        <w:t>）的技术路线，该方法通常被用于从多视角图像</w:t>
      </w:r>
      <w:r>
        <w:rPr>
          <w:rFonts w:hint="eastAsia"/>
        </w:rPr>
        <w:lastRenderedPageBreak/>
        <w:t>中重建出三维模型的点云数据，如图</w:t>
      </w:r>
      <w:r>
        <w:rPr>
          <w:rFonts w:hint="eastAsia"/>
        </w:rPr>
        <w:t>1.4</w:t>
      </w:r>
      <w:r>
        <w:rPr>
          <w:rFonts w:hint="eastAsia"/>
        </w:rPr>
        <w:t>左图所示。其二，为基于</w:t>
      </w:r>
      <w:r w:rsidRPr="00433F58">
        <w:rPr>
          <w:rFonts w:hint="eastAsia"/>
        </w:rPr>
        <w:t>同时定位与地图构建</w:t>
      </w:r>
      <w:r w:rsidRPr="005A6261">
        <w:rPr>
          <w:vertAlign w:val="superscript"/>
        </w:rPr>
        <w:fldChar w:fldCharType="begin"/>
      </w:r>
      <w:r w:rsidR="00761588">
        <w:rPr>
          <w:vertAlign w:val="superscript"/>
        </w:rPr>
        <w:instrText xml:space="preserve"> ADDIN EN.CITE &lt;EndNote&gt;&lt;Cite&gt;&lt;Author&gt;Endres&lt;/Author&gt;&lt;Year&gt;2012&lt;/Year&gt;&lt;RecNum&gt;155&lt;/RecNum&gt;&lt;DisplayText&gt;[16]&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sidR="00761588">
        <w:rPr>
          <w:noProof/>
          <w:vertAlign w:val="superscript"/>
        </w:rPr>
        <w:t>[</w:t>
      </w:r>
      <w:hyperlink w:anchor="_ENREF_16" w:tooltip="Endres, 2012 #155" w:history="1">
        <w:r w:rsidR="00761588">
          <w:rPr>
            <w:noProof/>
            <w:vertAlign w:val="superscript"/>
          </w:rPr>
          <w:t>16</w:t>
        </w:r>
      </w:hyperlink>
      <w:r w:rsidR="00761588">
        <w:rPr>
          <w:noProof/>
          <w:vertAlign w:val="superscript"/>
        </w:rPr>
        <w:t>]</w:t>
      </w:r>
      <w:r w:rsidRPr="005A6261">
        <w:rPr>
          <w:vertAlign w:val="superscript"/>
        </w:rPr>
        <w:fldChar w:fldCharType="end"/>
      </w:r>
      <w:r>
        <w:rPr>
          <w:rFonts w:hint="eastAsia"/>
        </w:rPr>
        <w:t>（</w:t>
      </w:r>
      <w:r>
        <w:t>Simultaneous Localization A</w:t>
      </w:r>
      <w:r w:rsidRPr="00A50B6F">
        <w:t>nd Mapping</w:t>
      </w:r>
      <w:r>
        <w:t>，</w:t>
      </w:r>
      <w:r>
        <w:rPr>
          <w:rFonts w:hint="eastAsia"/>
        </w:rPr>
        <w:t>SLAM</w:t>
      </w:r>
      <w:r>
        <w:rPr>
          <w:rFonts w:hint="eastAsia"/>
        </w:rPr>
        <w:t>）的技术路线，该方法主要面向大规模室外场景通过视频序列的实时三维重建，如图</w:t>
      </w:r>
      <w:r>
        <w:rPr>
          <w:rFonts w:hint="eastAsia"/>
        </w:rPr>
        <w:t>1.4</w:t>
      </w:r>
      <w:r>
        <w:rPr>
          <w:rFonts w:hint="eastAsia"/>
        </w:rPr>
        <w:t>右图所示。</w:t>
      </w:r>
      <w:proofErr w:type="spellStart"/>
      <w:r>
        <w:rPr>
          <w:rFonts w:hint="eastAsia"/>
        </w:rPr>
        <w:t>SfM</w:t>
      </w:r>
      <w:proofErr w:type="spellEnd"/>
      <w:r>
        <w:rPr>
          <w:rFonts w:hint="eastAsia"/>
        </w:rPr>
        <w:t>的基本流程为检测每张图像的特征点，然后在多张图像间对特征点进行匹配</w:t>
      </w:r>
      <w:r w:rsidRPr="005A6261">
        <w:rPr>
          <w:vertAlign w:val="superscript"/>
        </w:rPr>
        <w:fldChar w:fldCharType="begin"/>
      </w:r>
      <w:r w:rsidR="00761588">
        <w:rPr>
          <w:vertAlign w:val="superscript"/>
        </w:rPr>
        <w:instrText xml:space="preserve"> ADDIN EN.CITE &lt;EndNote&gt;&lt;Cite&gt;&lt;Author&gt;Lowe&lt;/Author&gt;&lt;Year&gt;2004&lt;/Year&gt;&lt;RecNum&gt;110&lt;/RecNum&gt;&lt;DisplayText&gt;[17, 18]&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Cite&gt;&lt;Author&gt;Tomasi&lt;/Author&gt;&lt;Year&gt;1991&lt;/Year&gt;&lt;RecNum&gt;158&lt;/RecNum&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EndNote&gt;</w:instrText>
      </w:r>
      <w:r w:rsidRPr="005A6261">
        <w:rPr>
          <w:vertAlign w:val="superscript"/>
        </w:rPr>
        <w:fldChar w:fldCharType="separate"/>
      </w:r>
      <w:r w:rsidR="00761588">
        <w:rPr>
          <w:noProof/>
          <w:vertAlign w:val="superscript"/>
        </w:rPr>
        <w:t>[</w:t>
      </w:r>
      <w:hyperlink w:anchor="_ENREF_17" w:tooltip="Lowe, 2004 #110" w:history="1">
        <w:r w:rsidR="00761588">
          <w:rPr>
            <w:noProof/>
            <w:vertAlign w:val="superscript"/>
          </w:rPr>
          <w:t>17</w:t>
        </w:r>
      </w:hyperlink>
      <w:r w:rsidR="00761588">
        <w:rPr>
          <w:noProof/>
          <w:vertAlign w:val="superscript"/>
        </w:rPr>
        <w:t xml:space="preserve">, </w:t>
      </w:r>
      <w:hyperlink w:anchor="_ENREF_18" w:tooltip="Tomasi, 1991 #158" w:history="1">
        <w:r w:rsidR="00761588">
          <w:rPr>
            <w:noProof/>
            <w:vertAlign w:val="superscript"/>
          </w:rPr>
          <w:t>18</w:t>
        </w:r>
      </w:hyperlink>
      <w:r w:rsidR="00761588">
        <w:rPr>
          <w:noProof/>
          <w:vertAlign w:val="superscript"/>
        </w:rPr>
        <w:t>]</w:t>
      </w:r>
      <w:r w:rsidRPr="005A6261">
        <w:rPr>
          <w:vertAlign w:val="superscript"/>
        </w:rPr>
        <w:fldChar w:fldCharType="end"/>
      </w:r>
      <w:r>
        <w:rPr>
          <w:rFonts w:hint="eastAsia"/>
        </w:rPr>
        <w:t>，使用</w:t>
      </w:r>
      <w:r>
        <w:rPr>
          <w:rFonts w:hint="eastAsia"/>
        </w:rPr>
        <w:t>RANSAC</w:t>
      </w:r>
      <w:r w:rsidRPr="00A645D1">
        <w:rPr>
          <w:rFonts w:hint="eastAsia"/>
        </w:rPr>
        <w:t>（</w:t>
      </w:r>
      <w:proofErr w:type="spellStart"/>
      <w:r w:rsidRPr="00A645D1">
        <w:rPr>
          <w:rFonts w:hint="eastAsia"/>
        </w:rPr>
        <w:t>RANdom</w:t>
      </w:r>
      <w:proofErr w:type="spellEnd"/>
      <w:r w:rsidRPr="00A645D1">
        <w:rPr>
          <w:rFonts w:hint="eastAsia"/>
        </w:rPr>
        <w:t xml:space="preserve"> Sample Consensus</w:t>
      </w:r>
      <w:r w:rsidRPr="00A645D1">
        <w:rPr>
          <w:rFonts w:hint="eastAsia"/>
        </w:rPr>
        <w:t>）</w:t>
      </w:r>
      <w:r>
        <w:rPr>
          <w:rFonts w:hint="eastAsia"/>
        </w:rPr>
        <w:t>方法</w:t>
      </w:r>
      <w:r w:rsidRPr="005A6261">
        <w:rPr>
          <w:vertAlign w:val="superscript"/>
        </w:rPr>
        <w:fldChar w:fldCharType="begin"/>
      </w:r>
      <w:r w:rsidR="00761588">
        <w:rPr>
          <w:vertAlign w:val="superscript"/>
        </w:rPr>
        <w:instrText xml:space="preserve"> ADDIN EN.CITE &lt;EndNote&gt;&lt;Cite&gt;&lt;Author&gt;Fischler&lt;/Author&gt;&lt;Year&gt;1987&lt;/Year&gt;&lt;RecNum&gt;159&lt;/RecNum&gt;&lt;DisplayText&gt;[19]&lt;/DisplayText&gt;&lt;record&gt;&lt;rec-number&gt;159&lt;/rec-number&gt;&lt;foreign-keys&gt;&lt;key app="EN" db-id="sdawwts99w0wfaepv9r59zaxv00t0d9prrp0"&gt;159&lt;/key&gt;&lt;/foreign-keys&gt;&lt;ref-type name="Journal Article"&gt;17&lt;/ref-type&gt;&lt;contributors&gt;&lt;authors&gt;&lt;author&gt;Fischler, Martin A.&lt;/author&gt;&lt;author&gt;Bolles, Robert C.&lt;/author&gt;&lt;/authors&gt;&lt;/contributors&gt;&lt;titles&gt;&lt;title&gt;Random Sample Consensus: A Paradigm for Model Fitting with Applications to Image Analysis and Automated Cartography&lt;/title&gt;&lt;secondary-title&gt;Readings in Computer Vision&lt;/secondary-title&gt;&lt;/titles&gt;&lt;periodical&gt;&lt;full-title&gt;Readings in Computer Vision&lt;/full-title&gt;&lt;/periodical&gt;&lt;pages&gt;726-740&lt;/pages&gt;&lt;volume&gt;24&lt;/volume&gt;&lt;number&gt;6&lt;/number&gt;&lt;dates&gt;&lt;year&gt;1987&lt;/year&gt;&lt;/dates&gt;&lt;urls&gt;&lt;/urls&gt;&lt;/record&gt;&lt;/Cite&gt;&lt;/EndNote&gt;</w:instrText>
      </w:r>
      <w:r w:rsidRPr="005A6261">
        <w:rPr>
          <w:vertAlign w:val="superscript"/>
        </w:rPr>
        <w:fldChar w:fldCharType="separate"/>
      </w:r>
      <w:r w:rsidR="00761588">
        <w:rPr>
          <w:noProof/>
          <w:vertAlign w:val="superscript"/>
        </w:rPr>
        <w:t>[</w:t>
      </w:r>
      <w:hyperlink w:anchor="_ENREF_19" w:tooltip="Fischler, 1987 #159" w:history="1">
        <w:r w:rsidR="00761588">
          <w:rPr>
            <w:noProof/>
            <w:vertAlign w:val="superscript"/>
          </w:rPr>
          <w:t>19</w:t>
        </w:r>
      </w:hyperlink>
      <w:r w:rsidR="00761588">
        <w:rPr>
          <w:noProof/>
          <w:vertAlign w:val="superscript"/>
        </w:rPr>
        <w:t>]</w:t>
      </w:r>
      <w:r w:rsidRPr="005A6261">
        <w:rPr>
          <w:vertAlign w:val="superscript"/>
        </w:rPr>
        <w:fldChar w:fldCharType="end"/>
      </w:r>
      <w:r>
        <w:rPr>
          <w:rFonts w:hint="eastAsia"/>
        </w:rPr>
        <w:t>得到照相机矩阵参数，最后通过迭代增量的</w:t>
      </w:r>
      <w:proofErr w:type="spellStart"/>
      <w:r>
        <w:rPr>
          <w:rFonts w:hint="eastAsia"/>
        </w:rPr>
        <w:t>SfM</w:t>
      </w:r>
      <w:proofErr w:type="spellEnd"/>
      <w:r>
        <w:rPr>
          <w:rFonts w:hint="eastAsia"/>
        </w:rPr>
        <w:t>方法重建出三维模型的点云信息。</w:t>
      </w:r>
      <w:proofErr w:type="spellStart"/>
      <w:r>
        <w:rPr>
          <w:rFonts w:hint="eastAsia"/>
        </w:rPr>
        <w:t>SfM</w:t>
      </w:r>
      <w:proofErr w:type="spellEnd"/>
      <w:r>
        <w:rPr>
          <w:rFonts w:hint="eastAsia"/>
        </w:rPr>
        <w:t>针对小场景物体广泛采用</w:t>
      </w:r>
      <w:r>
        <w:rPr>
          <w:rFonts w:hint="eastAsia"/>
        </w:rPr>
        <w:t>KLT</w:t>
      </w:r>
      <w:r>
        <w:rPr>
          <w:rFonts w:hint="eastAsia"/>
        </w:rPr>
        <w:t>追踪器</w:t>
      </w:r>
      <w:r w:rsidRPr="00272E0E">
        <w:rPr>
          <w:vertAlign w:val="superscript"/>
        </w:rPr>
        <w:fldChar w:fldCharType="begin"/>
      </w:r>
      <w:r w:rsidR="00761588">
        <w:rPr>
          <w:vertAlign w:val="superscript"/>
        </w:rPr>
        <w:instrText xml:space="preserve"> ADDIN EN.CITE &lt;EndNote&gt;&lt;Cite&gt;&lt;Author&gt;Tomasi&lt;/Author&gt;&lt;Year&gt;1991&lt;/Year&gt;&lt;RecNum&gt;158&lt;/RecNum&gt;&lt;DisplayText&gt;[18, 20]&lt;/DisplayText&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Cite&gt;&lt;Author&gt;Lucas&lt;/Author&gt;&lt;Year&gt;1981&lt;/Year&gt;&lt;RecNum&gt;160&lt;/RecNum&gt;&lt;record&gt;&lt;rec-number&gt;160&lt;/rec-number&gt;&lt;foreign-keys&gt;&lt;key app="EN" db-id="sdawwts99w0wfaepv9r59zaxv00t0d9prrp0"&gt;160&lt;/key&gt;&lt;/foreign-keys&gt;&lt;ref-type name="Conference Proceedings"&gt;10&lt;/ref-type&gt;&lt;contributors&gt;&lt;authors&gt;&lt;author&gt;Lucas, Bruce D.&lt;/author&gt;&lt;author&gt;Kanade, Takeo&lt;/author&gt;&lt;/authors&gt;&lt;/contributors&gt;&lt;titles&gt;&lt;title&gt;An iterative image registration technique with an application to stereo vision&lt;/title&gt;&lt;secondary-title&gt;International Joint Conference on Artificial Intelligence&lt;/secondary-title&gt;&lt;/titles&gt;&lt;pages&gt;674-679&lt;/pages&gt;&lt;dates&gt;&lt;year&gt;1981&lt;/year&gt;&lt;/dates&gt;&lt;urls&gt;&lt;/urls&gt;&lt;/record&gt;&lt;/Cite&gt;&lt;/EndNote&gt;</w:instrText>
      </w:r>
      <w:r w:rsidRPr="00272E0E">
        <w:rPr>
          <w:vertAlign w:val="superscript"/>
        </w:rPr>
        <w:fldChar w:fldCharType="separate"/>
      </w:r>
      <w:r w:rsidR="00761588">
        <w:rPr>
          <w:noProof/>
          <w:vertAlign w:val="superscript"/>
        </w:rPr>
        <w:t>[</w:t>
      </w:r>
      <w:hyperlink w:anchor="_ENREF_18" w:tooltip="Tomasi, 1991 #158" w:history="1">
        <w:r w:rsidR="00761588">
          <w:rPr>
            <w:noProof/>
            <w:vertAlign w:val="superscript"/>
          </w:rPr>
          <w:t>18</w:t>
        </w:r>
      </w:hyperlink>
      <w:r w:rsidR="00761588">
        <w:rPr>
          <w:noProof/>
          <w:vertAlign w:val="superscript"/>
        </w:rPr>
        <w:t xml:space="preserve">, </w:t>
      </w:r>
      <w:hyperlink w:anchor="_ENREF_20" w:tooltip="Lucas, 1981 #160" w:history="1">
        <w:r w:rsidR="00761588">
          <w:rPr>
            <w:noProof/>
            <w:vertAlign w:val="superscript"/>
          </w:rPr>
          <w:t>20</w:t>
        </w:r>
      </w:hyperlink>
      <w:r w:rsidR="00761588">
        <w:rPr>
          <w:noProof/>
          <w:vertAlign w:val="superscript"/>
        </w:rPr>
        <w:t>]</w:t>
      </w:r>
      <w:r w:rsidRPr="00272E0E">
        <w:rPr>
          <w:vertAlign w:val="superscript"/>
        </w:rPr>
        <w:fldChar w:fldCharType="end"/>
      </w:r>
      <w:r>
        <w:rPr>
          <w:rFonts w:hint="eastAsia"/>
        </w:rPr>
        <w:t>对特征进行匹配，一些方法采用图像局部的像素块</w:t>
      </w:r>
      <w:r w:rsidRPr="00272E0E">
        <w:rPr>
          <w:vertAlign w:val="superscript"/>
        </w:rPr>
        <w:fldChar w:fldCharType="begin"/>
      </w:r>
      <w:r w:rsidR="00761588">
        <w:rPr>
          <w:vertAlign w:val="superscript"/>
        </w:rPr>
        <w:instrText xml:space="preserve"> ADDIN EN.CITE &lt;EndNote&gt;&lt;Cite&gt;&lt;Author&gt;Scaramuzza&lt;/Author&gt;&lt;Year&gt;2011&lt;/Year&gt;&lt;RecNum&gt;161&lt;/RecNum&gt;&lt;DisplayText&gt;[21, 22]&lt;/DisplayText&gt;&lt;record&gt;&lt;rec-number&gt;161&lt;/rec-number&gt;&lt;foreign-keys&gt;&lt;key app="EN" db-id="sdawwts99w0wfaepv9r59zaxv00t0d9prrp0"&gt;161&lt;/key&gt;&lt;/foreign-keys&gt;&lt;ref-type name="Journal Article"&gt;17&lt;/ref-type&gt;&lt;contributors&gt;&lt;authors&gt;&lt;author&gt;Scaramuzza, D&lt;/author&gt;&lt;author&gt;Fraundorfer, F&lt;/author&gt;&lt;/authors&gt;&lt;/contributors&gt;&lt;titles&gt;&lt;title&gt;Visual Odometry [Tutorial]&lt;/title&gt;&lt;secondary-title&gt;Robotics &amp;amp; Automation Magazine IEEE&lt;/secondary-title&gt;&lt;/titles&gt;&lt;periodical&gt;&lt;full-title&gt;Robotics &amp;amp; Automation Magazine IEEE&lt;/full-title&gt;&lt;/periodical&gt;&lt;pages&gt;80-92&lt;/pages&gt;&lt;volume&gt;18&lt;/volume&gt;&lt;number&gt;4&lt;/number&gt;&lt;dates&gt;&lt;year&gt;2011&lt;/year&gt;&lt;/dates&gt;&lt;urls&gt;&lt;/urls&gt;&lt;/record&gt;&lt;/Cite&gt;&lt;Cite&gt;&lt;Author&gt;Royer&lt;/Author&gt;&lt;Year&gt;2007&lt;/Year&gt;&lt;RecNum&gt;162&lt;/RecNum&gt;&lt;record&gt;&lt;rec-number&gt;162&lt;/rec-number&gt;&lt;foreign-keys&gt;&lt;key app="EN" db-id="sdawwts99w0wfaepv9r59zaxv00t0d9prrp0"&gt;162&lt;/key&gt;&lt;/foreign-keys&gt;&lt;ref-type name="Journal Article"&gt;17&lt;/ref-type&gt;&lt;contributors&gt;&lt;authors&gt;&lt;author&gt;Royer, Eric&lt;/author&gt;&lt;author&gt;Lhuillier, Maxime&lt;/author&gt;&lt;author&gt;Dhome, Michel&lt;/author&gt;&lt;author&gt;Lavest, Jean Marc&lt;/author&gt;&lt;/authors&gt;&lt;/contributors&gt;&lt;titles&gt;&lt;title&gt;Monocular Vision for Mobile Robot Localization and Autonomous Navigation&lt;/title&gt;&lt;secondary-title&gt;International Journal of Computer Vision&lt;/secondary-title&gt;&lt;/titles&gt;&lt;periodical&gt;&lt;full-title&gt;International Journal of Computer Vision&lt;/full-title&gt;&lt;/periodical&gt;&lt;pages&gt;237-260&lt;/pages&gt;&lt;volume&gt;74&lt;/volume&gt;&lt;number&gt;3&lt;/number&gt;&lt;dates&gt;&lt;year&gt;2007&lt;/year&gt;&lt;/dates&gt;&lt;urls&gt;&lt;/urls&gt;&lt;/record&gt;&lt;/Cite&gt;&lt;/EndNote&gt;</w:instrText>
      </w:r>
      <w:r w:rsidRPr="00272E0E">
        <w:rPr>
          <w:vertAlign w:val="superscript"/>
        </w:rPr>
        <w:fldChar w:fldCharType="separate"/>
      </w:r>
      <w:r w:rsidR="00761588">
        <w:rPr>
          <w:noProof/>
          <w:vertAlign w:val="superscript"/>
        </w:rPr>
        <w:t>[</w:t>
      </w:r>
      <w:hyperlink w:anchor="_ENREF_21" w:tooltip="Scaramuzza, 2011 #161" w:history="1">
        <w:r w:rsidR="00761588">
          <w:rPr>
            <w:noProof/>
            <w:vertAlign w:val="superscript"/>
          </w:rPr>
          <w:t>21</w:t>
        </w:r>
      </w:hyperlink>
      <w:r w:rsidR="00761588">
        <w:rPr>
          <w:noProof/>
          <w:vertAlign w:val="superscript"/>
        </w:rPr>
        <w:t xml:space="preserve">, </w:t>
      </w:r>
      <w:hyperlink w:anchor="_ENREF_22" w:tooltip="Royer, 2007 #162" w:history="1">
        <w:r w:rsidR="00761588">
          <w:rPr>
            <w:noProof/>
            <w:vertAlign w:val="superscript"/>
          </w:rPr>
          <w:t>22</w:t>
        </w:r>
      </w:hyperlink>
      <w:r w:rsidR="00761588">
        <w:rPr>
          <w:noProof/>
          <w:vertAlign w:val="superscript"/>
        </w:rPr>
        <w:t>]</w:t>
      </w:r>
      <w:r w:rsidRPr="00272E0E">
        <w:rPr>
          <w:vertAlign w:val="superscript"/>
        </w:rPr>
        <w:fldChar w:fldCharType="end"/>
      </w:r>
      <w:r>
        <w:rPr>
          <w:rFonts w:hint="eastAsia"/>
        </w:rPr>
        <w:t>作为图像特征或者其他的图像特征描述符号</w:t>
      </w:r>
      <w:r w:rsidRPr="00272E0E">
        <w:rPr>
          <w:vertAlign w:val="superscript"/>
        </w:rPr>
        <w:fldChar w:fldCharType="begin">
          <w:fldData xml:space="preserve">PEVuZE5vdGU+PENpdGU+PEF1dGhvcj5NaWtvbGFqY3p5azwvQXV0aG9yPjxZZWFyPjIwMDU8L1ll
YXI+PFJlY051bT4xNjM8L1JlY051bT48RGlzcGxheVRleHQ+WzIzLTI2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00761588">
        <w:rPr>
          <w:vertAlign w:val="superscript"/>
        </w:rPr>
        <w:instrText xml:space="preserve"> ADDIN EN.CITE </w:instrText>
      </w:r>
      <w:r w:rsidR="00761588">
        <w:rPr>
          <w:vertAlign w:val="superscript"/>
        </w:rPr>
        <w:fldChar w:fldCharType="begin">
          <w:fldData xml:space="preserve">PEVuZE5vdGU+PENpdGU+PEF1dGhvcj5NaWtvbGFqY3p5azwvQXV0aG9yPjxZZWFyPjIwMDU8L1ll
YXI+PFJlY051bT4xNjM8L1JlY051bT48RGlzcGxheVRleHQ+WzIzLTI2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00761588">
        <w:rPr>
          <w:vertAlign w:val="superscript"/>
        </w:rPr>
        <w:instrText xml:space="preserve"> ADDIN EN.CITE.DATA </w:instrText>
      </w:r>
      <w:r w:rsidR="00761588">
        <w:rPr>
          <w:vertAlign w:val="superscript"/>
        </w:rPr>
      </w:r>
      <w:r w:rsidR="00761588">
        <w:rPr>
          <w:vertAlign w:val="superscript"/>
        </w:rPr>
        <w:fldChar w:fldCharType="end"/>
      </w:r>
      <w:r w:rsidRPr="00272E0E">
        <w:rPr>
          <w:vertAlign w:val="superscript"/>
        </w:rPr>
        <w:fldChar w:fldCharType="separate"/>
      </w:r>
      <w:r w:rsidR="00761588">
        <w:rPr>
          <w:noProof/>
          <w:vertAlign w:val="superscript"/>
        </w:rPr>
        <w:t>[</w:t>
      </w:r>
      <w:hyperlink w:anchor="_ENREF_23" w:tooltip="Mikolajczyk, 2005 #163" w:history="1">
        <w:r w:rsidR="00761588">
          <w:rPr>
            <w:noProof/>
            <w:vertAlign w:val="superscript"/>
          </w:rPr>
          <w:t>23-26</w:t>
        </w:r>
      </w:hyperlink>
      <w:r w:rsidR="00761588">
        <w:rPr>
          <w:noProof/>
          <w:vertAlign w:val="superscript"/>
        </w:rPr>
        <w:t>]</w:t>
      </w:r>
      <w:r w:rsidRPr="00272E0E">
        <w:rPr>
          <w:vertAlign w:val="superscript"/>
        </w:rPr>
        <w:fldChar w:fldCharType="end"/>
      </w:r>
      <w:r>
        <w:rPr>
          <w:rFonts w:hint="eastAsia"/>
        </w:rPr>
        <w:t>。对于大场景的多视角图像数据，</w:t>
      </w:r>
      <w:proofErr w:type="spellStart"/>
      <w:r>
        <w:rPr>
          <w:rFonts w:hint="eastAsia"/>
        </w:rPr>
        <w:t>SfM</w:t>
      </w:r>
      <w:proofErr w:type="spellEnd"/>
      <w:r>
        <w:rPr>
          <w:rFonts w:hint="eastAsia"/>
        </w:rPr>
        <w:t>方法可以高效地处理百万级别的图像</w:t>
      </w:r>
      <w:r w:rsidRPr="00BA068E">
        <w:rPr>
          <w:vertAlign w:val="superscript"/>
        </w:rPr>
        <w:fldChar w:fldCharType="begin"/>
      </w:r>
      <w:r w:rsidR="00761588">
        <w:rPr>
          <w:vertAlign w:val="superscript"/>
        </w:rPr>
        <w:instrText xml:space="preserve"> ADDIN EN.CITE &lt;EndNote&gt;&lt;Cite&gt;&lt;Author&gt;Frahm&lt;/Author&gt;&lt;Year&gt;2010&lt;/Year&gt;&lt;RecNum&gt;167&lt;/RecNum&gt;&lt;DisplayText&gt;[27]&lt;/DisplayText&gt;&lt;record&gt;&lt;rec-number&gt;167&lt;/rec-number&gt;&lt;foreign-keys&gt;&lt;key app="EN" db-id="sdawwts99w0wfaepv9r59zaxv00t0d9prrp0"&gt;167&lt;/key&gt;&lt;/foreign-keys&gt;&lt;ref-type name="Conference Proceedings"&gt;10&lt;/ref-type&gt;&lt;contributors&gt;&lt;authors&gt;&lt;author&gt;Frahm, Jan Michael&lt;/author&gt;&lt;author&gt;Fite-Georgel, Pierre&lt;/author&gt;&lt;author&gt;Gallup, David&lt;/author&gt;&lt;author&gt;Johnson, Tim&lt;/author&gt;&lt;author&gt;Raguram, Rahul&lt;/author&gt;&lt;author&gt;Wu, Changchang&lt;/author&gt;&lt;author&gt;Jen, Yi Hung&lt;/author&gt;&lt;author&gt;Dunn, Enrique&lt;/author&gt;&lt;author&gt;Clipp, Brian&lt;/author&gt;&lt;author&gt;Lazebnik, Svetlana&lt;/author&gt;&lt;/authors&gt;&lt;/contributors&gt;&lt;titles&gt;&lt;title&gt;Building Rome on a cloudless day&lt;/title&gt;&lt;secondary-title&gt;European Conference on Computer Vision&lt;/secondary-title&gt;&lt;/titles&gt;&lt;pages&gt;368-381&lt;/pages&gt;&lt;dates&gt;&lt;year&gt;2010&lt;/year&gt;&lt;/dates&gt;&lt;urls&gt;&lt;/urls&gt;&lt;/record&gt;&lt;/Cite&gt;&lt;/EndNote&gt;</w:instrText>
      </w:r>
      <w:r w:rsidRPr="00BA068E">
        <w:rPr>
          <w:vertAlign w:val="superscript"/>
        </w:rPr>
        <w:fldChar w:fldCharType="separate"/>
      </w:r>
      <w:r w:rsidR="00761588">
        <w:rPr>
          <w:noProof/>
          <w:vertAlign w:val="superscript"/>
        </w:rPr>
        <w:t>[</w:t>
      </w:r>
      <w:hyperlink w:anchor="_ENREF_27" w:tooltip="Frahm, 2010 #167" w:history="1">
        <w:r w:rsidR="00761588">
          <w:rPr>
            <w:noProof/>
            <w:vertAlign w:val="superscript"/>
          </w:rPr>
          <w:t>27</w:t>
        </w:r>
      </w:hyperlink>
      <w:r w:rsidR="00761588">
        <w:rPr>
          <w:noProof/>
          <w:vertAlign w:val="superscript"/>
        </w:rPr>
        <w:t>]</w:t>
      </w:r>
      <w:r w:rsidRPr="00BA068E">
        <w:rPr>
          <w:vertAlign w:val="superscript"/>
        </w:rPr>
        <w:fldChar w:fldCharType="end"/>
      </w:r>
      <w:r>
        <w:t>，</w:t>
      </w:r>
      <w:r>
        <w:rPr>
          <w:rFonts w:hint="eastAsia"/>
        </w:rPr>
        <w:t>其主要的处理思路包括：分块处理</w:t>
      </w:r>
      <w:r w:rsidRPr="00BA068E">
        <w:rPr>
          <w:vertAlign w:val="superscript"/>
        </w:rPr>
        <w:fldChar w:fldCharType="begin"/>
      </w:r>
      <w:r w:rsidR="00761588">
        <w:rPr>
          <w:vertAlign w:val="superscript"/>
        </w:rPr>
        <w:instrText xml:space="preserve"> ADDIN EN.CITE &lt;EndNote&gt;&lt;Cite&gt;&lt;Author&gt;Steedly&lt;/Author&gt;&lt;Year&gt;2003&lt;/Year&gt;&lt;RecNum&gt;168&lt;/RecNum&gt;&lt;DisplayText&gt;[28]&lt;/DisplayText&gt;&lt;record&gt;&lt;rec-number&gt;168&lt;/rec-number&gt;&lt;foreign-keys&gt;&lt;key app="EN" db-id="sdawwts99w0wfaepv9r59zaxv00t0d9prrp0"&gt;168&lt;/key&gt;&lt;/foreign-keys&gt;&lt;ref-type name="Conference Proceedings"&gt;10&lt;/ref-type&gt;&lt;contributors&gt;&lt;authors&gt;&lt;author&gt;Steedly, D.&lt;/author&gt;&lt;author&gt;Essa, I.&lt;/author&gt;&lt;author&gt;Dellaert, F.&lt;/author&gt;&lt;/authors&gt;&lt;/contributors&gt;&lt;titles&gt;&lt;title&gt;Spectral partitioning for structure from motion&lt;/title&gt;&lt;secondary-title&gt;IEEE International Conference on Computer Vision&lt;/secondary-title&gt;&lt;/titles&gt;&lt;pages&gt;996&lt;/pages&gt;&lt;dates&gt;&lt;year&gt;2003&lt;/year&gt;&lt;/dates&gt;&lt;urls&gt;&lt;/urls&gt;&lt;/record&gt;&lt;/Cite&gt;&lt;/EndNote&gt;</w:instrText>
      </w:r>
      <w:r w:rsidRPr="00BA068E">
        <w:rPr>
          <w:vertAlign w:val="superscript"/>
        </w:rPr>
        <w:fldChar w:fldCharType="separate"/>
      </w:r>
      <w:r w:rsidR="00761588">
        <w:rPr>
          <w:noProof/>
          <w:vertAlign w:val="superscript"/>
        </w:rPr>
        <w:t>[</w:t>
      </w:r>
      <w:hyperlink w:anchor="_ENREF_28" w:tooltip="Steedly, 2003 #168" w:history="1">
        <w:r w:rsidR="00761588">
          <w:rPr>
            <w:noProof/>
            <w:vertAlign w:val="superscript"/>
          </w:rPr>
          <w:t>28</w:t>
        </w:r>
      </w:hyperlink>
      <w:r w:rsidR="00761588">
        <w:rPr>
          <w:noProof/>
          <w:vertAlign w:val="superscript"/>
        </w:rPr>
        <w:t>]</w:t>
      </w:r>
      <w:r w:rsidRPr="00BA068E">
        <w:rPr>
          <w:vertAlign w:val="superscript"/>
        </w:rPr>
        <w:fldChar w:fldCharType="end"/>
      </w:r>
      <w:r>
        <w:rPr>
          <w:rFonts w:hint="eastAsia"/>
        </w:rPr>
        <w:t>，多层次处理</w:t>
      </w:r>
      <w:r w:rsidRPr="00BA068E">
        <w:rPr>
          <w:vertAlign w:val="superscript"/>
        </w:rPr>
        <w:fldChar w:fldCharType="begin"/>
      </w:r>
      <w:r w:rsidR="00761588">
        <w:rPr>
          <w:vertAlign w:val="superscript"/>
        </w:rPr>
        <w:instrText xml:space="preserve"> ADDIN EN.CITE &lt;EndNote&gt;&lt;Cite&gt;&lt;Author&gt;Burgard&lt;/Author&gt;&lt;Year&gt;2007&lt;/Year&gt;&lt;RecNum&gt;169&lt;/RecNum&gt;&lt;DisplayText&gt;[29]&lt;/DisplayText&gt;&lt;record&gt;&lt;rec-number&gt;169&lt;/rec-number&gt;&lt;foreign-keys&gt;&lt;key app="EN" db-id="sdawwts99w0wfaepv9r59zaxv00t0d9prrp0"&gt;169&lt;/key&gt;&lt;/foreign-keys&gt;&lt;ref-type name="Conference Proceedings"&gt;10&lt;/ref-type&gt;&lt;contributors&gt;&lt;authors&gt;&lt;author&gt;Burgard, Wolfram&lt;/author&gt;&lt;author&gt;Brock, Oliver&lt;/author&gt;&lt;author&gt;Stachniss, Cyrill&lt;/author&gt;&lt;/authors&gt;&lt;/contributors&gt;&lt;titles&gt;&lt;title&gt;Mapping Large Loops with a Single Hand-Held Camera&lt;/title&gt;&lt;secondary-title&gt;Robotics: Science &amp;amp; Systems Iii, June, Georgia Institute of Technology, Atlanta, Georgia, Usa&lt;/secondary-title&gt;&lt;/titles&gt;&lt;pages&gt;297-304&lt;/pages&gt;&lt;dates&gt;&lt;year&gt;2007&lt;/year&gt;&lt;/dates&gt;&lt;urls&gt;&lt;/urls&gt;&lt;/record&gt;&lt;/Cite&gt;&lt;/EndNote&gt;</w:instrText>
      </w:r>
      <w:r w:rsidRPr="00BA068E">
        <w:rPr>
          <w:vertAlign w:val="superscript"/>
        </w:rPr>
        <w:fldChar w:fldCharType="separate"/>
      </w:r>
      <w:r w:rsidR="00761588">
        <w:rPr>
          <w:noProof/>
          <w:vertAlign w:val="superscript"/>
        </w:rPr>
        <w:t>[</w:t>
      </w:r>
      <w:hyperlink w:anchor="_ENREF_29" w:tooltip="Burgard, 2007 #169" w:history="1">
        <w:r w:rsidR="00761588">
          <w:rPr>
            <w:noProof/>
            <w:vertAlign w:val="superscript"/>
          </w:rPr>
          <w:t>29</w:t>
        </w:r>
      </w:hyperlink>
      <w:r w:rsidR="00761588">
        <w:rPr>
          <w:noProof/>
          <w:vertAlign w:val="superscript"/>
        </w:rPr>
        <w:t>]</w:t>
      </w:r>
      <w:r w:rsidRPr="00BA068E">
        <w:rPr>
          <w:vertAlign w:val="superscript"/>
        </w:rPr>
        <w:fldChar w:fldCharType="end"/>
      </w:r>
      <w:r>
        <w:rPr>
          <w:rFonts w:hint="eastAsia"/>
        </w:rPr>
        <w:t>，离线处理</w:t>
      </w:r>
      <w:r w:rsidRPr="00BA068E">
        <w:rPr>
          <w:vertAlign w:val="superscript"/>
        </w:rPr>
        <w:fldChar w:fldCharType="begin"/>
      </w:r>
      <w:r w:rsidR="00761588">
        <w:rPr>
          <w:vertAlign w:val="superscript"/>
        </w:rPr>
        <w:instrText xml:space="preserve"> ADDIN EN.CITE &lt;EndNote&gt;&lt;Cite&gt;&lt;Author&gt;Ni&lt;/Author&gt;&lt;Year&gt;2007&lt;/Year&gt;&lt;RecNum&gt;170&lt;/RecNum&gt;&lt;DisplayText&gt;[30]&lt;/DisplayText&gt;&lt;record&gt;&lt;rec-number&gt;170&lt;/rec-number&gt;&lt;foreign-keys&gt;&lt;key app="EN" db-id="sdawwts99w0wfaepv9r59zaxv00t0d9prrp0"&gt;170&lt;/key&gt;&lt;/foreign-keys&gt;&lt;ref-type name="Conference Proceedings"&gt;10&lt;/ref-type&gt;&lt;contributors&gt;&lt;authors&gt;&lt;author&gt;Ni, Kai&lt;/author&gt;&lt;author&gt;Steedly, D&lt;/author&gt;&lt;author&gt;Dellaert, F&lt;/author&gt;&lt;/authors&gt;&lt;/contributors&gt;&lt;titles&gt;&lt;title&gt;Out-of-Core Bundle Adjustment for Large-Scale 3D Reconstruction&lt;/title&gt;&lt;secondary-title&gt;IEEE International Conference on Computer Vision&lt;/secondary-title&gt;&lt;/titles&gt;&lt;pages&gt;1-8&lt;/pages&gt;&lt;dates&gt;&lt;year&gt;2007&lt;/year&gt;&lt;/dates&gt;&lt;urls&gt;&lt;/urls&gt;&lt;/record&gt;&lt;/Cite&gt;&lt;/EndNote&gt;</w:instrText>
      </w:r>
      <w:r w:rsidRPr="00BA068E">
        <w:rPr>
          <w:vertAlign w:val="superscript"/>
        </w:rPr>
        <w:fldChar w:fldCharType="separate"/>
      </w:r>
      <w:r w:rsidR="00761588">
        <w:rPr>
          <w:noProof/>
          <w:vertAlign w:val="superscript"/>
        </w:rPr>
        <w:t>[</w:t>
      </w:r>
      <w:hyperlink w:anchor="_ENREF_30" w:tooltip="Ni, 2007 #170" w:history="1">
        <w:r w:rsidR="00761588">
          <w:rPr>
            <w:noProof/>
            <w:vertAlign w:val="superscript"/>
          </w:rPr>
          <w:t>30</w:t>
        </w:r>
      </w:hyperlink>
      <w:r w:rsidR="00761588">
        <w:rPr>
          <w:noProof/>
          <w:vertAlign w:val="superscript"/>
        </w:rPr>
        <w:t>]</w:t>
      </w:r>
      <w:r w:rsidRPr="00BA068E">
        <w:rPr>
          <w:vertAlign w:val="superscript"/>
        </w:rPr>
        <w:fldChar w:fldCharType="end"/>
      </w:r>
      <w:r>
        <w:rPr>
          <w:rFonts w:hint="eastAsia"/>
        </w:rPr>
        <w:t>，结构化处理</w:t>
      </w:r>
      <w:r w:rsidRPr="00BA068E">
        <w:rPr>
          <w:vertAlign w:val="superscript"/>
        </w:rPr>
        <w:fldChar w:fldCharType="begin"/>
      </w:r>
      <w:r w:rsidR="00761588">
        <w:rPr>
          <w:vertAlign w:val="superscript"/>
        </w:rPr>
        <w:instrText xml:space="preserve"> ADDIN EN.CITE &lt;EndNote&gt;&lt;Cite&gt;&lt;Author&gt;Snavely&lt;/Author&gt;&lt;Year&gt;2008&lt;/Year&gt;&lt;RecNum&gt;171&lt;/RecNum&gt;&lt;DisplayText&gt;[31]&lt;/DisplayText&gt;&lt;record&gt;&lt;rec-number&gt;171&lt;/rec-number&gt;&lt;foreign-keys&gt;&lt;key app="EN" db-id="sdawwts99w0wfaepv9r59zaxv00t0d9prrp0"&gt;171&lt;/key&gt;&lt;/foreign-keys&gt;&lt;ref-type name="Journal Article"&gt;17&lt;/ref-type&gt;&lt;contributors&gt;&lt;authors&gt;&lt;author&gt;Snavely, Noah&lt;/author&gt;&lt;author&gt;Seitz, Steven M.&lt;/author&gt;&lt;author&gt;Szeliski, Richard&lt;/author&gt;&lt;/authors&gt;&lt;/contributors&gt;&lt;titles&gt;&lt;title&gt;Skeletal graphs for efficient structure from motion&lt;/title&gt;&lt;/titles&gt;&lt;pages&gt;1--8&lt;/pages&gt;&lt;volume&gt;1&lt;/volume&gt;&lt;dates&gt;&lt;year&gt;2008&lt;/year&gt;&lt;/dates&gt;&lt;urls&gt;&lt;/urls&gt;&lt;/record&gt;&lt;/Cite&gt;&lt;/EndNote&gt;</w:instrText>
      </w:r>
      <w:r w:rsidRPr="00BA068E">
        <w:rPr>
          <w:vertAlign w:val="superscript"/>
        </w:rPr>
        <w:fldChar w:fldCharType="separate"/>
      </w:r>
      <w:r w:rsidR="00761588">
        <w:rPr>
          <w:noProof/>
          <w:vertAlign w:val="superscript"/>
        </w:rPr>
        <w:t>[</w:t>
      </w:r>
      <w:hyperlink w:anchor="_ENREF_31" w:tooltip="Snavely, 2008 #171" w:history="1">
        <w:r w:rsidR="00761588">
          <w:rPr>
            <w:noProof/>
            <w:vertAlign w:val="superscript"/>
          </w:rPr>
          <w:t>31</w:t>
        </w:r>
      </w:hyperlink>
      <w:r w:rsidR="00761588">
        <w:rPr>
          <w:noProof/>
          <w:vertAlign w:val="superscript"/>
        </w:rPr>
        <w:t>]</w:t>
      </w:r>
      <w:r w:rsidRPr="00BA068E">
        <w:rPr>
          <w:vertAlign w:val="superscript"/>
        </w:rPr>
        <w:fldChar w:fldCharType="end"/>
      </w:r>
      <w:r>
        <w:rPr>
          <w:rFonts w:hint="eastAsia"/>
        </w:rPr>
        <w:t>等。对于实时建模方面，</w:t>
      </w:r>
      <w:r>
        <w:rPr>
          <w:rFonts w:hint="eastAsia"/>
        </w:rPr>
        <w:t>SLAM</w:t>
      </w:r>
      <w:r>
        <w:rPr>
          <w:rFonts w:hint="eastAsia"/>
        </w:rPr>
        <w:t>技术是指自身方位的定位，即计算采集设备在空间中的位置及朝向，并同时构建三维环境的地图，即重建出周围环境的三维点云数据。</w:t>
      </w:r>
      <w:r>
        <w:rPr>
          <w:rFonts w:hint="eastAsia"/>
        </w:rPr>
        <w:t>Klein</w:t>
      </w:r>
      <w:r>
        <w:fldChar w:fldCharType="begin"/>
      </w:r>
      <w:r w:rsidR="00761588">
        <w:instrText xml:space="preserve"> ADDIN EN.CITE &lt;EndNote&gt;&lt;Cite&gt;&lt;Author&gt;Klein&lt;/Author&gt;&lt;Year&gt;2007&lt;/Year&gt;&lt;RecNum&gt;172&lt;/RecNum&gt;&lt;DisplayText&gt;[32]&lt;/DisplayText&gt;&lt;record&gt;&lt;rec-number&gt;172&lt;/rec-number&gt;&lt;foreign-keys&gt;&lt;key app="EN" db-id="sdawwts99w0wfaepv9r59zaxv00t0d9prrp0"&gt;172&lt;/key&gt;&lt;/foreign-keys&gt;&lt;ref-type name="Conference Proceedings"&gt;10&lt;/ref-type&gt;&lt;contributors&gt;&lt;authors&gt;&lt;author&gt;Klein, Georg&lt;/author&gt;&lt;author&gt;Murray, David&lt;/author&gt;&lt;/authors&gt;&lt;/contributors&gt;&lt;titles&gt;&lt;title&gt;Parallel Tracking and Mapping for Small AR Workspaces&lt;/title&gt;&lt;secondary-title&gt;IEEE and ACM International Symposium on Mixed and Augmented Reality&lt;/secondary-title&gt;&lt;/titles&gt;&lt;pages&gt;1-10&lt;/pages&gt;&lt;dates&gt;&lt;year&gt;2007&lt;/year&gt;&lt;/dates&gt;&lt;urls&gt;&lt;/urls&gt;&lt;/record&gt;&lt;/Cite&gt;&lt;/EndNote&gt;</w:instrText>
      </w:r>
      <w:r>
        <w:fldChar w:fldCharType="separate"/>
      </w:r>
      <w:r w:rsidR="00761588">
        <w:rPr>
          <w:noProof/>
        </w:rPr>
        <w:t>[</w:t>
      </w:r>
      <w:hyperlink w:anchor="_ENREF_32" w:tooltip="Klein, 2007 #172" w:history="1">
        <w:r w:rsidR="00761588">
          <w:rPr>
            <w:noProof/>
          </w:rPr>
          <w:t>32</w:t>
        </w:r>
      </w:hyperlink>
      <w:r w:rsidR="00761588">
        <w:rPr>
          <w:noProof/>
        </w:rPr>
        <w:t>]</w:t>
      </w:r>
      <w:r>
        <w:fldChar w:fldCharType="end"/>
      </w:r>
      <w:r>
        <w:rPr>
          <w:rFonts w:hint="eastAsia"/>
        </w:rPr>
        <w:t>等人提出了并行跟踪</w:t>
      </w:r>
      <w:proofErr w:type="gramStart"/>
      <w:r>
        <w:rPr>
          <w:rFonts w:hint="eastAsia"/>
        </w:rPr>
        <w:t>和建图的</w:t>
      </w:r>
      <w:proofErr w:type="gramEnd"/>
      <w:r>
        <w:rPr>
          <w:rFonts w:hint="eastAsia"/>
        </w:rPr>
        <w:t>构架，</w:t>
      </w:r>
      <w:r w:rsidRPr="00141369">
        <w:t>Mur-</w:t>
      </w:r>
      <w:proofErr w:type="spellStart"/>
      <w:r w:rsidRPr="00141369">
        <w:t>Artal</w:t>
      </w:r>
      <w:proofErr w:type="spellEnd"/>
      <w:r>
        <w:rPr>
          <w:rFonts w:hint="eastAsia"/>
        </w:rPr>
        <w:t>等人</w:t>
      </w:r>
      <w:r>
        <w:fldChar w:fldCharType="begin"/>
      </w:r>
      <w:r w:rsidR="00761588">
        <w:instrText xml:space="preserve"> ADDIN EN.CITE &lt;EndNote&gt;&lt;Cite&gt;&lt;Author&gt;Mur-Artal&lt;/Author&gt;&lt;Year&gt;2017&lt;/Year&gt;&lt;RecNum&gt;176&lt;/RecNum&gt;&lt;DisplayText&gt;[33]&lt;/DisplayText&gt;&lt;record&gt;&lt;rec-number&gt;176&lt;/rec-number&gt;&lt;foreign-keys&gt;&lt;key app="EN" db-id="sdawwts99w0wfaepv9r59zaxv00t0d9prrp0"&gt;176&lt;/key&gt;&lt;/foreign-keys&gt;&lt;ref-type name="Journal Article"&gt;17&lt;/ref-type&gt;&lt;contributors&gt;&lt;authors&gt;&lt;author&gt;Mur-Artal, Raúl&lt;/author&gt;&lt;author&gt;Montiel, J. M. M.&lt;/author&gt;&lt;author&gt;Tardós, Juan D.&lt;/author&gt;&lt;/authors&gt;&lt;/contributors&gt;&lt;titles&gt;&lt;title&gt;ORB-SLAM: A Versatile and Accurate Monocular SLAM System&lt;/title&gt;&lt;secondary-title&gt;IEEE Transactions on Robotics&lt;/secondary-title&gt;&lt;/titles&gt;&lt;periodical&gt;&lt;full-title&gt;IEEE Transactions on Robotics&lt;/full-title&gt;&lt;/periodical&gt;&lt;pages&gt;1147-1163&lt;/pages&gt;&lt;volume&gt;31&lt;/volume&gt;&lt;number&gt;5&lt;/number&gt;&lt;dates&gt;&lt;year&gt;2017&lt;/year&gt;&lt;/dates&gt;&lt;urls&gt;&lt;/urls&gt;&lt;/record&gt;&lt;/Cite&gt;&lt;/EndNote&gt;</w:instrText>
      </w:r>
      <w:r>
        <w:fldChar w:fldCharType="separate"/>
      </w:r>
      <w:r w:rsidR="00761588">
        <w:rPr>
          <w:noProof/>
        </w:rPr>
        <w:t>[</w:t>
      </w:r>
      <w:hyperlink w:anchor="_ENREF_33" w:tooltip="Mur-Artal, 2017 #176" w:history="1">
        <w:r w:rsidR="00761588">
          <w:rPr>
            <w:noProof/>
          </w:rPr>
          <w:t>33</w:t>
        </w:r>
      </w:hyperlink>
      <w:r w:rsidR="00761588">
        <w:rPr>
          <w:noProof/>
        </w:rPr>
        <w:t>]</w:t>
      </w:r>
      <w:r>
        <w:fldChar w:fldCharType="end"/>
      </w:r>
      <w:r>
        <w:rPr>
          <w:rFonts w:hint="eastAsia"/>
        </w:rPr>
        <w:t>能够在大尺度场景下实时运行，</w:t>
      </w:r>
      <w:r>
        <w:rPr>
          <w:rFonts w:hint="eastAsia"/>
        </w:rPr>
        <w:t>RDSLAM</w:t>
      </w:r>
      <w:r>
        <w:fldChar w:fldCharType="begin"/>
      </w:r>
      <w:r w:rsidR="00761588">
        <w:instrText xml:space="preserve"> ADDIN EN.CITE &lt;EndNote&gt;&lt;Cite&gt;&lt;Author&gt;Tan&lt;/Author&gt;&lt;Year&gt;2013&lt;/Year&gt;&lt;RecNum&gt;174&lt;/RecNum&gt;&lt;DisplayText&gt;[34]&lt;/DisplayText&gt;&lt;record&gt;&lt;rec-number&gt;174&lt;/rec-number&gt;&lt;foreign-keys&gt;&lt;key app="EN" db-id="sdawwts99w0wfaepv9r59zaxv00t0d9prrp0"&gt;174&lt;/key&gt;&lt;/foreign-keys&gt;&lt;ref-type name="Conference Proceedings"&gt;10&lt;/ref-type&gt;&lt;contributors&gt;&lt;authors&gt;&lt;author&gt;Tan, Wei&lt;/author&gt;&lt;author&gt;Liu, Haomin&lt;/author&gt;&lt;author&gt;Dong, Zilong&lt;/author&gt;&lt;author&gt;Zhang, Guofeng&lt;/author&gt;&lt;author&gt;Bao, Hujun&lt;/author&gt;&lt;/authors&gt;&lt;/contributors&gt;&lt;titles&gt;&lt;title&gt;Robust monocular SLAM in dynamic environments&lt;/title&gt;&lt;secondary-title&gt;IEEE International Symposium on Mixed and Augmented Reality&lt;/secondary-title&gt;&lt;/titles&gt;&lt;pages&gt;209-218&lt;/pages&gt;&lt;dates&gt;&lt;year&gt;2013&lt;/year&gt;&lt;/dates&gt;&lt;urls&gt;&lt;/urls&gt;&lt;/record&gt;&lt;/Cite&gt;&lt;/EndNote&gt;</w:instrText>
      </w:r>
      <w:r>
        <w:fldChar w:fldCharType="separate"/>
      </w:r>
      <w:r w:rsidR="00761588">
        <w:rPr>
          <w:noProof/>
        </w:rPr>
        <w:t>[</w:t>
      </w:r>
      <w:hyperlink w:anchor="_ENREF_34" w:tooltip="Tan, 2013 #174" w:history="1">
        <w:r w:rsidR="00761588">
          <w:rPr>
            <w:noProof/>
          </w:rPr>
          <w:t>34</w:t>
        </w:r>
      </w:hyperlink>
      <w:r w:rsidR="00761588">
        <w:rPr>
          <w:noProof/>
        </w:rPr>
        <w:t>]</w:t>
      </w:r>
      <w:r>
        <w:fldChar w:fldCharType="end"/>
      </w:r>
      <w:r>
        <w:rPr>
          <w:rFonts w:hint="eastAsia"/>
        </w:rPr>
        <w:t>能够在动态场景下稳定工作，</w:t>
      </w:r>
      <w:r>
        <w:rPr>
          <w:rFonts w:hint="eastAsia"/>
        </w:rPr>
        <w:t>RKSLAM</w:t>
      </w:r>
      <w:r>
        <w:fldChar w:fldCharType="begin"/>
      </w:r>
      <w:r w:rsidR="00761588">
        <w:instrText xml:space="preserve"> ADDIN EN.CITE &lt;EndNote&gt;&lt;Cite&gt;&lt;Author&gt;Liu&lt;/Author&gt;&lt;Year&gt;2017&lt;/Year&gt;&lt;RecNum&gt;173&lt;/RecNum&gt;&lt;DisplayText&gt;[35]&lt;/DisplayText&gt;&lt;record&gt;&lt;rec-number&gt;173&lt;/rec-number&gt;&lt;foreign-keys&gt;&lt;key app="EN" db-id="sdawwts99w0wfaepv9r59zaxv00t0d9prrp0"&gt;173&lt;/key&gt;&lt;/foreign-keys&gt;&lt;ref-type name="Conference Proceedings"&gt;10&lt;/ref-type&gt;&lt;contributors&gt;&lt;authors&gt;&lt;author&gt;Liu, Haomin&lt;/author&gt;&lt;author&gt;Zhang, Guofeng&lt;/author&gt;&lt;author&gt;Bao, Hujun&lt;/author&gt;&lt;/authors&gt;&lt;/contributors&gt;&lt;titles&gt;&lt;title&gt;Robust Keyframe-Based Monocular SLAM for Augmented Reality&lt;/title&gt;&lt;secondary-title&gt;IEEE International Symposium on Mixed and Augmented Reality&lt;/secondary-title&gt;&lt;/titles&gt;&lt;pages&gt;1-10&lt;/pages&gt;&lt;dates&gt;&lt;year&gt;2017&lt;/year&gt;&lt;/dates&gt;&lt;urls&gt;&lt;/urls&gt;&lt;/record&gt;&lt;/Cite&gt;&lt;/EndNote&gt;</w:instrText>
      </w:r>
      <w:r>
        <w:fldChar w:fldCharType="separate"/>
      </w:r>
      <w:r w:rsidR="00761588">
        <w:rPr>
          <w:noProof/>
        </w:rPr>
        <w:t>[</w:t>
      </w:r>
      <w:hyperlink w:anchor="_ENREF_35" w:tooltip="Liu, 2017 #173" w:history="1">
        <w:r w:rsidR="00761588">
          <w:rPr>
            <w:noProof/>
          </w:rPr>
          <w:t>35</w:t>
        </w:r>
      </w:hyperlink>
      <w:r w:rsidR="00761588">
        <w:rPr>
          <w:noProof/>
        </w:rPr>
        <w:t>]</w:t>
      </w:r>
      <w:r>
        <w:fldChar w:fldCharType="end"/>
      </w:r>
      <w:r>
        <w:rPr>
          <w:rFonts w:hint="eastAsia"/>
        </w:rPr>
        <w:t>可以实时运行在移动设备上。</w:t>
      </w:r>
    </w:p>
    <w:p w:rsidR="00574447" w:rsidRDefault="00574447" w:rsidP="00574447">
      <w:pPr>
        <w:ind w:firstLine="480"/>
      </w:pPr>
      <w:r>
        <w:rPr>
          <w:rFonts w:hint="eastAsia"/>
        </w:rPr>
        <w:t>基于多视角图像的建模方法在重建大规模场景时不需要用户操作，则可以重建出精确的三维场景信息，这是该建模方法的最大优势。但是该方法对于输入的视频或照片要求较高，为了提高重建精度和成功率，则需要稳定和缓慢地移动采集设备进行场景拍摄，一旦重建失败，则需要重新采集数据。</w:t>
      </w:r>
    </w:p>
    <w:p w:rsidR="00574447" w:rsidRDefault="00574447" w:rsidP="00574447">
      <w:pPr>
        <w:pStyle w:val="31"/>
      </w:pPr>
      <w:bookmarkStart w:id="30" w:name="_Toc509845272"/>
      <w:r>
        <w:rPr>
          <w:rFonts w:hint="eastAsia"/>
          <w:noProof/>
        </w:rPr>
        <w:drawing>
          <wp:anchor distT="0" distB="0" distL="114300" distR="114300" simplePos="0" relativeHeight="251665408" behindDoc="0" locked="0" layoutInCell="1" allowOverlap="1" wp14:anchorId="4FAA95FF" wp14:editId="5E492C14">
            <wp:simplePos x="0" y="0"/>
            <wp:positionH relativeFrom="column">
              <wp:align>center</wp:align>
            </wp:positionH>
            <wp:positionV relativeFrom="paragraph">
              <wp:posOffset>1477162</wp:posOffset>
            </wp:positionV>
            <wp:extent cx="5256000" cy="1371600"/>
            <wp:effectExtent l="0" t="0" r="1905" b="0"/>
            <wp:wrapTopAndBottom/>
            <wp:docPr id="458" name="图片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 name="交互式建模.png"/>
                    <pic:cNvPicPr/>
                  </pic:nvPicPr>
                  <pic:blipFill>
                    <a:blip r:embed="rId35" cstate="print">
                      <a:extLst>
                        <a:ext uri="{28A0092B-C50C-407E-A947-70E740481C1C}">
                          <a14:useLocalDpi xmlns:a14="http://schemas.microsoft.com/office/drawing/2010/main"/>
                        </a:ext>
                      </a:extLst>
                    </a:blip>
                    <a:stretch>
                      <a:fillRect/>
                    </a:stretch>
                  </pic:blipFill>
                  <pic:spPr>
                    <a:xfrm>
                      <a:off x="0" y="0"/>
                      <a:ext cx="5256000" cy="13716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384" behindDoc="0" locked="0" layoutInCell="1" allowOverlap="1" wp14:anchorId="382CF04E" wp14:editId="2F0BAF89">
                <wp:simplePos x="0" y="0"/>
                <wp:positionH relativeFrom="column">
                  <wp:posOffset>-635</wp:posOffset>
                </wp:positionH>
                <wp:positionV relativeFrom="paragraph">
                  <wp:posOffset>2850515</wp:posOffset>
                </wp:positionV>
                <wp:extent cx="5255895" cy="635"/>
                <wp:effectExtent l="0" t="0" r="0" b="0"/>
                <wp:wrapTopAndBottom/>
                <wp:docPr id="457" name="文本框 457"/>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4550CD" w:rsidRPr="00110F03" w:rsidRDefault="004550CD" w:rsidP="00574447">
                            <w:pPr>
                              <w:pStyle w:val="aff"/>
                              <w:spacing w:before="163" w:after="163"/>
                              <w:rPr>
                                <w:rFonts w:eastAsia="宋体"/>
                                <w:sz w:val="24"/>
                                <w:szCs w:val="24"/>
                              </w:rPr>
                            </w:pPr>
                            <w:bookmarkStart w:id="31" w:name="_Toc509779850"/>
                            <w:bookmarkStart w:id="32" w:name="_Toc5190046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w:t>
                            </w:r>
                            <w:bookmarkEnd w:id="31"/>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2CF04E" id="文本框 457" o:spid="_x0000_s1036" type="#_x0000_t202" style="position:absolute;left:0;text-align:left;margin-left:-.05pt;margin-top:224.45pt;width:413.8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" stroked="f">
                <v:textbox style="mso-fit-shape-to-text:t" inset="0,0,0,0">
                  <w:txbxContent>
                    <w:p w:rsidR="004550CD" w:rsidRPr="00110F03" w:rsidRDefault="004550CD" w:rsidP="00574447">
                      <w:pPr>
                        <w:pStyle w:val="aff"/>
                        <w:spacing w:before="163" w:after="163"/>
                        <w:rPr>
                          <w:rFonts w:eastAsia="宋体"/>
                          <w:sz w:val="24"/>
                          <w:szCs w:val="24"/>
                        </w:rPr>
                      </w:pPr>
                      <w:bookmarkStart w:id="33" w:name="_Toc509779850"/>
                      <w:bookmarkStart w:id="34" w:name="_Toc5190046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w:t>
                      </w:r>
                      <w:bookmarkEnd w:id="33"/>
                      <w:bookmarkEnd w:id="34"/>
                    </w:p>
                  </w:txbxContent>
                </v:textbox>
                <w10:wrap type="topAndBottom"/>
              </v:shape>
            </w:pict>
          </mc:Fallback>
        </mc:AlternateContent>
      </w:r>
      <w:r w:rsidRPr="00F50262">
        <w:rPr>
          <w:rFonts w:hint="eastAsia"/>
        </w:rPr>
        <w:t>基于交互式的三维建模</w:t>
      </w:r>
      <w:bookmarkEnd w:id="30"/>
    </w:p>
    <w:p w:rsidR="00574447" w:rsidRDefault="00574447" w:rsidP="00574447">
      <w:pPr>
        <w:ind w:firstLine="480"/>
      </w:pPr>
      <w:r>
        <w:rPr>
          <w:rFonts w:hint="eastAsia"/>
        </w:rPr>
        <w:t>基于交互式的三维建模方法是</w:t>
      </w:r>
      <w:r w:rsidRPr="00B2010D">
        <w:rPr>
          <w:rFonts w:hint="eastAsia"/>
        </w:rPr>
        <w:t>通过</w:t>
      </w:r>
      <w:r>
        <w:rPr>
          <w:rFonts w:hint="eastAsia"/>
        </w:rPr>
        <w:t>用户绘制二维草图生成三维模型。如文献</w:t>
      </w:r>
      <w:r>
        <w:fldChar w:fldCharType="begin">
          <w:fldData xml:space="preserve">PEVuZE5vdGU+PENpdGU+PEF1dGhvcj5JZ2FyYXNoaTwvQXV0aG9yPjxZZWFyPjE5OTk8L1llYXI+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</w:fldData>
        </w:fldChar>
      </w:r>
      <w:r w:rsidR="00761588">
        <w:instrText xml:space="preserve"> ADDIN EN.CITE </w:instrText>
      </w:r>
      <w:r w:rsidR="00761588">
        <w:fldChar w:fldCharType="begin">
          <w:fldData xml:space="preserve">PEVuZE5vdGU+PENpdGU+PEF1dGhvcj5JZ2FyYXNoaTwvQXV0aG9yPjxZZWFyPjE5OTk8L1llYXI+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</w:fldData>
        </w:fldChar>
      </w:r>
      <w:r w:rsidR="00761588">
        <w:instrText xml:space="preserve"> ADDIN EN.CITE.DATA </w:instrText>
      </w:r>
      <w:r w:rsidR="00761588">
        <w:fldChar w:fldCharType="end"/>
      </w:r>
      <w:r>
        <w:fldChar w:fldCharType="separate"/>
      </w:r>
      <w:r w:rsidR="00761588">
        <w:rPr>
          <w:noProof/>
        </w:rPr>
        <w:t>[</w:t>
      </w:r>
      <w:hyperlink w:anchor="_ENREF_36" w:tooltip="Igarashi, 1999 #66" w:history="1">
        <w:r w:rsidR="00761588">
          <w:rPr>
            <w:noProof/>
          </w:rPr>
          <w:t>36-40</w:t>
        </w:r>
      </w:hyperlink>
      <w:r w:rsidR="00761588">
        <w:rPr>
          <w:noProof/>
        </w:rPr>
        <w:t>]</w:t>
      </w:r>
      <w:r>
        <w:fldChar w:fldCharType="end"/>
      </w:r>
      <w:r>
        <w:rPr>
          <w:rFonts w:hint="eastAsia"/>
        </w:rPr>
        <w:t>中开发了通过草图直接重建三维模型系统，该建模方法不仅能重建简单的单个物体，同时能构造出合理的三维多边形表面、曲面甚至复杂的大型建筑。</w:t>
      </w:r>
      <w:r>
        <w:rPr>
          <w:rFonts w:hint="eastAsia"/>
        </w:rPr>
        <w:lastRenderedPageBreak/>
        <w:t>交互式建模方法也可以和图像信息相结合，如修饰基于图像的建模结果或直接在二维图像上绘制草图。</w:t>
      </w:r>
      <w:r>
        <w:rPr>
          <w:rFonts w:hint="eastAsia"/>
        </w:rPr>
        <w:t>Jiang</w:t>
      </w:r>
      <w:r>
        <w:fldChar w:fldCharType="begin"/>
      </w:r>
      <w:r w:rsidR="00761588">
        <w:instrText xml:space="preserve"> ADDIN EN.CITE &lt;EndNote&gt;&lt;Cite&gt;&lt;Author&gt;Jiang&lt;/Author&gt;&lt;Year&gt;2009&lt;/Year&gt;&lt;RecNum&gt;177&lt;/RecNum&gt;&lt;DisplayText&gt;[41]&lt;/DisplayText&gt;&lt;record&gt;&lt;rec-number&gt;177&lt;/rec-number&gt;&lt;foreign-keys&gt;&lt;key app="EN" db-id="sdawwts99w0wfaepv9r59zaxv00t0d9prrp0"&gt;177&lt;/key&gt;&lt;/foreign-keys&gt;&lt;ref-type name="Conference Proceedings"&gt;10&lt;/ref-type&gt;&lt;contributors&gt;&lt;authors&gt;&lt;author&gt;Jiang, Nianjuan&lt;/author&gt;&lt;author&gt;Tan, Ping&lt;/author&gt;&lt;author&gt;Cheong, Loong Fah&lt;/author&gt;&lt;/authors&gt;&lt;/contributors&gt;&lt;titles&gt;&lt;title&gt;Symmetric architecture modeling with a single image&lt;/title&gt;&lt;secondary-title&gt;ACM SIGGRAPH Asia&lt;/secondary-title&gt;&lt;/titles&gt;&lt;pages&gt;113&lt;/pages&gt;&lt;dates&gt;&lt;year&gt;2009&lt;/year&gt;&lt;/dates&gt;&lt;urls&gt;&lt;/urls&gt;&lt;/record&gt;&lt;/Cite&gt;&lt;/EndNote&gt;</w:instrText>
      </w:r>
      <w:r>
        <w:fldChar w:fldCharType="separate"/>
      </w:r>
      <w:r w:rsidR="00761588">
        <w:rPr>
          <w:noProof/>
        </w:rPr>
        <w:t>[</w:t>
      </w:r>
      <w:hyperlink w:anchor="_ENREF_41" w:tooltip="Jiang, 2009 #177" w:history="1">
        <w:r w:rsidR="00761588">
          <w:rPr>
            <w:noProof/>
          </w:rPr>
          <w:t>41</w:t>
        </w:r>
      </w:hyperlink>
      <w:r w:rsidR="00761588">
        <w:rPr>
          <w:noProof/>
        </w:rPr>
        <w:t>]</w:t>
      </w:r>
      <w:r>
        <w:fldChar w:fldCharType="end"/>
      </w:r>
      <w:r>
        <w:rPr>
          <w:rFonts w:hint="eastAsia"/>
        </w:rPr>
        <w:t>等人和</w:t>
      </w:r>
      <w:proofErr w:type="spellStart"/>
      <w:r>
        <w:rPr>
          <w:rFonts w:hint="eastAsia"/>
        </w:rPr>
        <w:t>Arikan</w:t>
      </w:r>
      <w:proofErr w:type="spellEnd"/>
      <w:r>
        <w:fldChar w:fldCharType="begin"/>
      </w:r>
      <w:r w:rsidR="00761588">
        <w:instrText xml:space="preserve"> ADDIN EN.CITE &lt;EndNote&gt;&lt;Cite&gt;&lt;Author&gt;Arikan&lt;/Author&gt;&lt;Year&gt;2013&lt;/Year&gt;&lt;RecNum&gt;178&lt;/RecNum&gt;&lt;DisplayText&gt;[42]&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fldChar w:fldCharType="separate"/>
      </w:r>
      <w:r w:rsidR="00761588">
        <w:rPr>
          <w:noProof/>
        </w:rPr>
        <w:t>[</w:t>
      </w:r>
      <w:hyperlink w:anchor="_ENREF_42" w:tooltip="Arikan, 2013 #178" w:history="1">
        <w:r w:rsidR="00761588">
          <w:rPr>
            <w:noProof/>
          </w:rPr>
          <w:t>42</w:t>
        </w:r>
      </w:hyperlink>
      <w:r w:rsidR="00761588">
        <w:rPr>
          <w:noProof/>
        </w:rPr>
        <w:t>]</w:t>
      </w:r>
      <w:r>
        <w:fldChar w:fldCharType="end"/>
      </w:r>
      <w:r>
        <w:rPr>
          <w:rFonts w:hint="eastAsia"/>
        </w:rPr>
        <w:t>等人通过用户手动交互改进从图像中提取的三维模型，如图</w:t>
      </w:r>
      <w:r>
        <w:rPr>
          <w:rFonts w:hint="eastAsia"/>
        </w:rPr>
        <w:t>1.5</w:t>
      </w:r>
      <w:r>
        <w:rPr>
          <w:rFonts w:hint="eastAsia"/>
        </w:rPr>
        <w:t>右图所示。</w:t>
      </w:r>
      <w:r>
        <w:rPr>
          <w:rFonts w:hint="eastAsia"/>
        </w:rPr>
        <w:t>Olsen</w:t>
      </w:r>
      <w:r>
        <w:fldChar w:fldCharType="begin"/>
      </w:r>
      <w:r w:rsidR="00761588">
        <w:instrText xml:space="preserve"> ADDIN EN.CITE &lt;EndNote&gt;&lt;Cite&gt;&lt;Author&gt;Olsen&lt;/Author&gt;&lt;Year&gt;2010&lt;/Year&gt;&lt;RecNum&gt;179&lt;/RecNum&gt;&lt;DisplayText&gt;[43]&lt;/DisplayText&gt;&lt;record&gt;&lt;rec-number&gt;179&lt;/rec-number&gt;&lt;foreign-keys&gt;&lt;key app="EN" db-id="sdawwts99w0wfaepv9r59zaxv00t0d9prrp0"&gt;179&lt;/key&gt;&lt;/foreign-keys&gt;&lt;ref-type name="Journal Article"&gt;17&lt;/ref-type&gt;&lt;contributors&gt;&lt;authors&gt;&lt;author&gt;Olsen, Luke&lt;/author&gt;&lt;author&gt;Samavati, Faramarz F&lt;/author&gt;&lt;/authors&gt;&lt;/contributors&gt;&lt;titles&gt;&lt;title&gt;Image-assisted modeling from sketches&lt;/title&gt;&lt;/titles&gt;&lt;pages&gt;225-232&lt;/pages&gt;&lt;dates&gt;&lt;year&gt;2010&lt;/year&gt;&lt;/dates&gt;&lt;urls&gt;&lt;/urls&gt;&lt;/record&gt;&lt;/Cite&gt;&lt;/EndNote&gt;</w:instrText>
      </w:r>
      <w:r>
        <w:fldChar w:fldCharType="separate"/>
      </w:r>
      <w:r w:rsidR="00761588">
        <w:rPr>
          <w:noProof/>
        </w:rPr>
        <w:t>[</w:t>
      </w:r>
      <w:hyperlink w:anchor="_ENREF_43" w:tooltip="Olsen, 2010 #179" w:history="1">
        <w:r w:rsidR="00761588">
          <w:rPr>
            <w:noProof/>
          </w:rPr>
          <w:t>43</w:t>
        </w:r>
      </w:hyperlink>
      <w:r w:rsidR="00761588">
        <w:rPr>
          <w:noProof/>
        </w:rPr>
        <w:t>]</w:t>
      </w:r>
      <w:r>
        <w:fldChar w:fldCharType="end"/>
      </w:r>
      <w:r>
        <w:rPr>
          <w:rFonts w:hint="eastAsia"/>
        </w:rPr>
        <w:t>等人通过用户在图像中绘制出模型的边界、特征等信息，挤压或膨胀出模型的三维形状。</w:t>
      </w:r>
      <w:r>
        <w:rPr>
          <w:rFonts w:hint="eastAsia"/>
        </w:rPr>
        <w:t>Andre</w:t>
      </w:r>
      <w:r>
        <w:fldChar w:fldCharType="begin"/>
      </w:r>
      <w:r w:rsidR="00761588">
        <w:instrText xml:space="preserve"> ADDIN EN.CITE &lt;EndNote&gt;&lt;Cite&gt;&lt;Author&gt;Andre&lt;/Author&gt;&lt;Year&gt;2011&lt;/Year&gt;&lt;RecNum&gt;180&lt;/RecNum&gt;&lt;DisplayText&gt;[44]&lt;/DisplayText&gt;&lt;record&gt;&lt;rec-number&gt;180&lt;/rec-number&gt;&lt;foreign-keys&gt;&lt;key app="EN" db-id="sdawwts99w0wfaepv9r59zaxv00t0d9prrp0"&gt;180&lt;/key&gt;&lt;/foreign-keys&gt;&lt;ref-type name="Conference Proceedings"&gt;10&lt;/ref-type&gt;&lt;contributors&gt;&lt;authors&gt;&lt;author&gt;Andre, Alexis&lt;/author&gt;&lt;author&gt;Saito, Suguru&lt;/author&gt;&lt;/authors&gt;&lt;/contributors&gt;&lt;titles&gt;&lt;title&gt;Single-view sketch based modeling&lt;/title&gt;&lt;secondary-title&gt;Eighth Eurographics Symposium on Sketch-Based Interfaces and Modeling&lt;/secondary-title&gt;&lt;/titles&gt;&lt;pages&gt;133-140&lt;/pages&gt;&lt;dates&gt;&lt;year&gt;2011&lt;/year&gt;&lt;/dates&gt;&lt;urls&gt;&lt;/urls&gt;&lt;/record&gt;&lt;/Cite&gt;&lt;/EndNote&gt;</w:instrText>
      </w:r>
      <w:r>
        <w:fldChar w:fldCharType="separate"/>
      </w:r>
      <w:r w:rsidR="00761588">
        <w:rPr>
          <w:noProof/>
        </w:rPr>
        <w:t>[</w:t>
      </w:r>
      <w:hyperlink w:anchor="_ENREF_44" w:tooltip="Andre, 2011 #180" w:history="1">
        <w:r w:rsidR="00761588">
          <w:rPr>
            <w:noProof/>
          </w:rPr>
          <w:t>44</w:t>
        </w:r>
      </w:hyperlink>
      <w:r w:rsidR="00761588">
        <w:rPr>
          <w:noProof/>
        </w:rPr>
        <w:t>]</w:t>
      </w:r>
      <w:r>
        <w:fldChar w:fldCharType="end"/>
      </w:r>
      <w:r>
        <w:rPr>
          <w:rFonts w:hint="eastAsia"/>
        </w:rPr>
        <w:t>等人提出了一种基于交互式的复杂模型的建模系统，用户可以将复杂物体拆分开，逐步绘制出物体的所有细节。</w:t>
      </w:r>
      <w:r>
        <w:rPr>
          <w:rFonts w:hint="eastAsia"/>
        </w:rPr>
        <w:t>Oh</w:t>
      </w:r>
      <w:r>
        <w:fldChar w:fldCharType="begin"/>
      </w:r>
      <w:r w:rsidR="00761588">
        <w:instrText xml:space="preserve"> ADDIN EN.CITE &lt;EndNote&gt;&lt;Cite&gt;&lt;Author&gt;Oh&lt;/Author&gt;&lt;Year&gt;2001&lt;/Year&gt;&lt;RecNum&gt;181&lt;/RecNum&gt;&lt;DisplayText&gt;[45]&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01. ACM&lt;/secondary-title&gt;&lt;/titles&gt;&lt;pages&gt;433-442&lt;/pages&gt;&lt;dates&gt;&lt;year&gt;2001&lt;/year&gt;&lt;/dates&gt;&lt;urls&gt;&lt;/urls&gt;&lt;/record&gt;&lt;/Cite&gt;&lt;/EndNote&gt;</w:instrText>
      </w:r>
      <w:r>
        <w:fldChar w:fldCharType="separate"/>
      </w:r>
      <w:r w:rsidR="00761588">
        <w:rPr>
          <w:noProof/>
        </w:rPr>
        <w:t>[</w:t>
      </w:r>
      <w:hyperlink w:anchor="_ENREF_45" w:tooltip="Oh, 2001 #181" w:history="1">
        <w:r w:rsidR="00761588">
          <w:rPr>
            <w:noProof/>
          </w:rPr>
          <w:t>45</w:t>
        </w:r>
      </w:hyperlink>
      <w:r w:rsidR="00761588">
        <w:rPr>
          <w:noProof/>
        </w:rPr>
        <w:t>]</w:t>
      </w:r>
      <w:r>
        <w:fldChar w:fldCharType="end"/>
      </w:r>
      <w:r>
        <w:rPr>
          <w:rFonts w:hint="eastAsia"/>
        </w:rPr>
        <w:t>等人通过用户在模型照片中标出深度</w:t>
      </w:r>
      <w:proofErr w:type="gramStart"/>
      <w:r>
        <w:rPr>
          <w:rFonts w:hint="eastAsia"/>
        </w:rPr>
        <w:t>和图层信息</w:t>
      </w:r>
      <w:proofErr w:type="gramEnd"/>
      <w:r>
        <w:rPr>
          <w:rFonts w:hint="eastAsia"/>
        </w:rPr>
        <w:t>，辅助系统从图像中提取三维模型，如图</w:t>
      </w:r>
      <w:r>
        <w:rPr>
          <w:rFonts w:hint="eastAsia"/>
        </w:rPr>
        <w:t>1.5</w:t>
      </w:r>
      <w:r>
        <w:rPr>
          <w:rFonts w:hint="eastAsia"/>
        </w:rPr>
        <w:t>左图所示。</w:t>
      </w:r>
      <w:r>
        <w:rPr>
          <w:rFonts w:hint="eastAsia"/>
        </w:rPr>
        <w:t>Chen</w:t>
      </w:r>
      <w:r>
        <w:fldChar w:fldCharType="begin"/>
      </w:r>
      <w:r w:rsidR="00761588">
        <w:instrText xml:space="preserve"> ADDIN EN.CITE &lt;EndNote&gt;&lt;Cite&gt;&lt;Author&gt;Chen&lt;/Author&gt;&lt;Year&gt;2013&lt;/Year&gt;&lt;RecNum&gt;52&lt;/RecNum&gt;&lt;DisplayText&gt;[46]&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rsidR="00761588">
        <w:rPr>
          <w:noProof/>
        </w:rPr>
        <w:t>[</w:t>
      </w:r>
      <w:hyperlink w:anchor="_ENREF_46" w:tooltip="Chen, 2013 #52" w:history="1">
        <w:r w:rsidR="00761588">
          <w:rPr>
            <w:noProof/>
          </w:rPr>
          <w:t>46</w:t>
        </w:r>
      </w:hyperlink>
      <w:r w:rsidR="00761588">
        <w:rPr>
          <w:noProof/>
        </w:rPr>
        <w:t>]</w:t>
      </w:r>
      <w:r>
        <w:fldChar w:fldCharType="end"/>
      </w:r>
      <w:r>
        <w:rPr>
          <w:rFonts w:hint="eastAsia"/>
        </w:rPr>
        <w:t>等人提出的建模方法，</w:t>
      </w:r>
      <w:r w:rsidRPr="00EF5815">
        <w:rPr>
          <w:rFonts w:hint="eastAsia"/>
        </w:rPr>
        <w:t>通过</w:t>
      </w:r>
      <w:r>
        <w:rPr>
          <w:rFonts w:hint="eastAsia"/>
        </w:rPr>
        <w:t>用户在二维图像中仅需三笔勾勒出模型的二维轮廓，计算得到三维模型信息。</w:t>
      </w:r>
    </w:p>
    <w:p w:rsidR="00574447" w:rsidRPr="00433F58" w:rsidRDefault="00574447" w:rsidP="00574447">
      <w:pPr>
        <w:ind w:firstLine="480"/>
      </w:pPr>
      <w:r>
        <w:rPr>
          <w:rFonts w:hint="eastAsia"/>
        </w:rPr>
        <w:t>基于交互式的建模方法与基于专业软件的方法相比，虽然都有用户参与，但参与程度大大降低，并且也不需要用户具备很强的专业知识。与基于扫描设备的建模方法相比，该方法不需要复杂的采集设备。相比较多视角建模方法，通过人工参与，大大提高了可建模型的复杂程度。所以交互式建模方法具有门槛低，灵活性高，应用广等特点。</w:t>
      </w:r>
    </w:p>
    <w:p w:rsidR="00574447" w:rsidRDefault="00574447" w:rsidP="00574447">
      <w:pPr>
        <w:pStyle w:val="21"/>
      </w:pPr>
      <w:bookmarkStart w:id="35" w:name="_Toc509845273"/>
      <w:r>
        <w:rPr>
          <w:rFonts w:hint="eastAsia"/>
        </w:rPr>
        <w:t>研究内容及意义</w:t>
      </w:r>
      <w:bookmarkEnd w:id="35"/>
    </w:p>
    <w:p w:rsidR="00574447" w:rsidRDefault="00574447" w:rsidP="00574447">
      <w:pPr>
        <w:ind w:firstLine="480"/>
      </w:pPr>
      <w:r>
        <w:rPr>
          <w:noProof/>
        </w:rPr>
        <mc:AlternateContent>
          <mc:Choice Requires="wps">
            <w:drawing>
              <wp:anchor distT="0" distB="0" distL="114300" distR="114300" simplePos="0" relativeHeight="251667456" behindDoc="0" locked="0" layoutInCell="1" allowOverlap="1" wp14:anchorId="6E59F462" wp14:editId="0C0136BC">
                <wp:simplePos x="0" y="0"/>
                <wp:positionH relativeFrom="column">
                  <wp:posOffset>137160</wp:posOffset>
                </wp:positionH>
                <wp:positionV relativeFrom="paragraph">
                  <wp:posOffset>3369945</wp:posOffset>
                </wp:positionV>
                <wp:extent cx="5053965" cy="635"/>
                <wp:effectExtent l="0" t="0" r="0" b="0"/>
                <wp:wrapTopAndBottom/>
                <wp:docPr id="456" name="文本框 456"/>
                <wp:cNvGraphicFramePr/>
                <a:graphic xmlns:a="http://schemas.openxmlformats.org/drawingml/2006/main">
                  <a:graphicData uri="http://schemas.microsoft.com/office/word/2010/wordprocessingShape">
                    <wps:wsp>
                      <wps:cNvSpPr txBox="1"/>
                      <wps:spPr>
                        <a:xfrm>
                          <a:off x="0" y="0"/>
                          <a:ext cx="5053965" cy="635"/>
                        </a:xfrm>
                        <a:prstGeom prst="rect">
                          <a:avLst/>
                        </a:prstGeom>
                        <a:solidFill>
                          <a:prstClr val="white"/>
                        </a:solidFill>
                        <a:ln>
                          <a:noFill/>
                        </a:ln>
                        <a:effectLst/>
                      </wps:spPr>
                      <wps:txbx>
                        <w:txbxContent>
                          <w:p w:rsidR="004550CD" w:rsidRPr="003B2682" w:rsidRDefault="004550CD" w:rsidP="00574447">
                            <w:pPr>
                              <w:pStyle w:val="aff"/>
                              <w:spacing w:before="163" w:after="163"/>
                              <w:rPr>
                                <w:rFonts w:eastAsia="宋体"/>
                                <w:sz w:val="24"/>
                                <w:szCs w:val="24"/>
                              </w:rPr>
                            </w:pPr>
                            <w:bookmarkStart w:id="36" w:name="_Toc509779851"/>
                            <w:bookmarkStart w:id="37" w:name="_Toc5190046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Pr>
                                <w:rFonts w:hint="eastAsia"/>
                              </w:rPr>
                              <w:t>研究内容示意图。</w:t>
                            </w:r>
                            <w:bookmarkEnd w:id="36"/>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59F462" id="文本框 456" o:spid="_x0000_s1037" type="#_x0000_t202" style="position:absolute;left:0;text-align:left;margin-left:10.8pt;margin-top:265.35pt;width:397.9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" stroked="f">
                <v:textbox style="mso-fit-shape-to-text:t" inset="0,0,0,0">
                  <w:txbxContent>
                    <w:p w:rsidR="004550CD" w:rsidRPr="003B2682" w:rsidRDefault="004550CD" w:rsidP="00574447">
                      <w:pPr>
                        <w:pStyle w:val="aff"/>
                        <w:spacing w:before="163" w:after="163"/>
                        <w:rPr>
                          <w:rFonts w:eastAsia="宋体"/>
                          <w:sz w:val="24"/>
                          <w:szCs w:val="24"/>
                        </w:rPr>
                      </w:pPr>
                      <w:bookmarkStart w:id="38" w:name="_Toc509779851"/>
                      <w:bookmarkStart w:id="39" w:name="_Toc5190046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Pr>
                          <w:rFonts w:hint="eastAsia"/>
                        </w:rPr>
                        <w:t>研究内容示意图。</w:t>
                      </w:r>
                      <w:bookmarkEnd w:id="38"/>
                      <w:bookmarkEnd w:id="39"/>
                    </w:p>
                  </w:txbxContent>
                </v:textbox>
                <w10:wrap type="topAndBottom"/>
              </v:shape>
            </w:pict>
          </mc:Fallback>
        </mc:AlternateContent>
      </w:r>
      <w:r>
        <w:rPr>
          <w:noProof/>
        </w:rPr>
        <w:drawing>
          <wp:anchor distT="0" distB="0" distL="114300" distR="114300" simplePos="0" relativeHeight="251666432" behindDoc="0" locked="0" layoutInCell="1" allowOverlap="1" wp14:anchorId="259D89C3" wp14:editId="27BAD1E9">
            <wp:simplePos x="0" y="0"/>
            <wp:positionH relativeFrom="column">
              <wp:align>center</wp:align>
            </wp:positionH>
            <wp:positionV relativeFrom="paragraph">
              <wp:posOffset>606324</wp:posOffset>
            </wp:positionV>
            <wp:extent cx="5054400" cy="2707200"/>
            <wp:effectExtent l="0" t="0" r="0" b="0"/>
            <wp:wrapTopAndBottom/>
            <wp:docPr id="455" name="图片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 name="overview1.png"/>
                    <pic:cNvPicPr/>
                  </pic:nvPicPr>
                  <pic:blipFill>
                    <a:blip r:embed="rId36">
                      <a:extLst>
                        <a:ext uri="{28A0092B-C50C-407E-A947-70E740481C1C}">
                          <a14:useLocalDpi xmlns:a14="http://schemas.microsoft.com/office/drawing/2010/main"/>
                        </a:ext>
                      </a:extLst>
                    </a:blip>
                    <a:stretch>
                      <a:fillRect/>
                    </a:stretch>
                  </pic:blipFill>
                  <pic:spPr>
                    <a:xfrm>
                      <a:off x="0" y="0"/>
                      <a:ext cx="5054400" cy="2707200"/>
                    </a:xfrm>
                    <a:prstGeom prst="rect">
                      <a:avLst/>
                    </a:prstGeom>
                  </pic:spPr>
                </pic:pic>
              </a:graphicData>
            </a:graphic>
            <wp14:sizeRelH relativeFrom="page">
              <wp14:pctWidth>0</wp14:pctWidth>
            </wp14:sizeRelH>
            <wp14:sizeRelV relativeFrom="page">
              <wp14:pctHeight>0</wp14:pctHeight>
            </wp14:sizeRelV>
          </wp:anchor>
        </w:drawing>
      </w:r>
      <w:r>
        <w:rPr>
          <w:rFonts w:hint="eastAsia"/>
        </w:rPr>
        <w:t>上述研究现状展现了基于不同采集数据的方式的三维建模方法，每种建模方法都各有优缺点，其方法也应用在不同的领域。在几种三维建模方法中，基于</w:t>
      </w:r>
      <w:r>
        <w:rPr>
          <w:rFonts w:hint="eastAsia"/>
        </w:rPr>
        <w:lastRenderedPageBreak/>
        <w:t>交互式的建模方法最为灵活，它可以与多种采集设备相结合进行三维重建。本文的目标是基于多视角图像的交互式建模方法，吸收了基于多视角建模和交互式建模两种建模方法的优势，使所建的模型更广泛，类型更多，结构更复杂，并通过对模型语义信息的优化，得到具有完备语义信息的三维模型，使模型能够更直接、更广泛地应用于其他</w:t>
      </w:r>
      <w:r w:rsidRPr="00600C22">
        <w:rPr>
          <w:rFonts w:hint="eastAsia"/>
        </w:rPr>
        <w:t>研究</w:t>
      </w:r>
      <w:r>
        <w:rPr>
          <w:rFonts w:hint="eastAsia"/>
        </w:rPr>
        <w:t>及工业领域。</w:t>
      </w:r>
    </w:p>
    <w:p w:rsidR="00574447" w:rsidRDefault="00574447" w:rsidP="00574447">
      <w:pPr>
        <w:ind w:firstLine="480"/>
      </w:pPr>
      <w:r>
        <w:rPr>
          <w:rFonts w:hint="eastAsia"/>
        </w:rPr>
        <w:t>如图</w:t>
      </w:r>
      <w:r>
        <w:rPr>
          <w:rFonts w:hint="eastAsia"/>
        </w:rPr>
        <w:t>1.6</w:t>
      </w:r>
      <w:r>
        <w:rPr>
          <w:rFonts w:hint="eastAsia"/>
        </w:rPr>
        <w:t>所示，本文希望通过多视角图像信息与用户交互信息得到模型的</w:t>
      </w:r>
      <w:r w:rsidRPr="009931E6">
        <w:rPr>
          <w:rFonts w:hint="eastAsia"/>
        </w:rPr>
        <w:t>三维</w:t>
      </w:r>
      <w:r>
        <w:rPr>
          <w:rFonts w:hint="eastAsia"/>
        </w:rPr>
        <w:t>数据。该数据分为两个层次语义信息，模型的高层语义信息包括模型的几何数据和运动信息，而模型的低层语义信息包括网格的拓扑结构和几何结构。目前的建模方法只注重重建出模型的几何数据，该数据只能够表达模型的静态几何信息，本文重建出的模型运动信息可使模型能够直接应用于运动仿真、</w:t>
      </w:r>
      <w:r>
        <w:rPr>
          <w:rFonts w:hint="eastAsia"/>
        </w:rPr>
        <w:t>3D</w:t>
      </w:r>
      <w:r>
        <w:rPr>
          <w:rFonts w:hint="eastAsia"/>
        </w:rPr>
        <w:t>打印等领域。优化模型的网格结构对于三维模型也是非常有必要的，该优化能使模型有更好的数据存储结构，本文希望模型具有层次网格结构，该结构能使模型直接应用于多分辨率渲染与模型网格压缩中。综上所述，本文开展了以下四个方面的研究。</w:t>
      </w:r>
    </w:p>
    <w:p w:rsidR="00574447" w:rsidRDefault="00574447" w:rsidP="00574447">
      <w:pPr>
        <w:pStyle w:val="af7"/>
        <w:numPr>
          <w:ilvl w:val="0"/>
          <w:numId w:val="24"/>
        </w:numPr>
        <w:ind w:left="0" w:firstLineChars="0" w:firstLine="480"/>
      </w:pPr>
      <w:r>
        <w:rPr>
          <w:rFonts w:hint="eastAsia"/>
        </w:rPr>
        <w:t>提出一种基于多视角的交互式建模方法，该方法不需要用户具备专业的建模知识，且操作简单，能在短时间内重建出复杂的三维模型。</w:t>
      </w:r>
    </w:p>
    <w:p w:rsidR="00574447" w:rsidRDefault="00574447" w:rsidP="00574447">
      <w:pPr>
        <w:pStyle w:val="af7"/>
        <w:numPr>
          <w:ilvl w:val="0"/>
          <w:numId w:val="24"/>
        </w:numPr>
        <w:ind w:left="0" w:firstLineChars="0" w:firstLine="480"/>
      </w:pPr>
      <w:r>
        <w:rPr>
          <w:rFonts w:hint="eastAsia"/>
        </w:rPr>
        <w:t>提出一种基于视频序列的模型运动仿真方法，该方法可以从视频中自动提取模型的运动信息，使重建的模型具有更完备的语义信息。</w:t>
      </w:r>
    </w:p>
    <w:p w:rsidR="00574447" w:rsidRDefault="00574447" w:rsidP="00574447">
      <w:pPr>
        <w:pStyle w:val="af7"/>
        <w:numPr>
          <w:ilvl w:val="0"/>
          <w:numId w:val="24"/>
        </w:numPr>
        <w:ind w:left="0" w:firstLineChars="0" w:firstLine="480"/>
      </w:pPr>
      <w:r>
        <w:rPr>
          <w:rFonts w:hint="eastAsia"/>
        </w:rPr>
        <w:t>提出一种模型运动参数优化方法，该方法可以直接应用在模型的拆解、装配和装箱问题上，解决了模型压缩及降低</w:t>
      </w:r>
      <w:r>
        <w:rPr>
          <w:rFonts w:hint="eastAsia"/>
        </w:rPr>
        <w:t>3D</w:t>
      </w:r>
      <w:r>
        <w:rPr>
          <w:rFonts w:hint="eastAsia"/>
        </w:rPr>
        <w:t>打印成本等问题。</w:t>
      </w:r>
    </w:p>
    <w:p w:rsidR="00574447" w:rsidRDefault="00574447" w:rsidP="00574447">
      <w:pPr>
        <w:pStyle w:val="af7"/>
        <w:numPr>
          <w:ilvl w:val="0"/>
          <w:numId w:val="24"/>
        </w:numPr>
        <w:ind w:left="0" w:firstLineChars="0" w:firstLine="480"/>
      </w:pPr>
      <w:r>
        <w:rPr>
          <w:rFonts w:hint="eastAsia"/>
        </w:rPr>
        <w:t>提出一种实时精确的网格半规则化方法，该方法可将模型网格结构优化成层次网格结构，使模型具有适用于多分辨率渲染与压缩的低层数据结构。</w:t>
      </w:r>
    </w:p>
    <w:p w:rsidR="00574447" w:rsidRDefault="00574447" w:rsidP="00574447">
      <w:pPr>
        <w:pStyle w:val="21"/>
      </w:pPr>
      <w:bookmarkStart w:id="40" w:name="_Toc509845274"/>
      <w:r>
        <w:rPr>
          <w:rFonts w:hint="eastAsia"/>
        </w:rPr>
        <w:t>论文章节安排</w:t>
      </w:r>
      <w:bookmarkEnd w:id="40"/>
    </w:p>
    <w:p w:rsidR="00574447" w:rsidRDefault="00574447" w:rsidP="00574447">
      <w:pPr>
        <w:pStyle w:val="af7"/>
        <w:ind w:firstLine="480"/>
      </w:pPr>
      <w:r>
        <w:rPr>
          <w:rFonts w:hint="eastAsia"/>
        </w:rPr>
        <w:t>本文针对重建出具有完备语义的三维模型建模方法展开了相关研究，各章节组织如下：</w:t>
      </w:r>
    </w:p>
    <w:p w:rsidR="00574447" w:rsidRPr="00311419" w:rsidRDefault="00574447" w:rsidP="00574447">
      <w:pPr>
        <w:pStyle w:val="af7"/>
        <w:ind w:firstLine="480"/>
      </w:pPr>
      <w:r>
        <w:rPr>
          <w:rFonts w:hint="eastAsia"/>
        </w:rPr>
        <w:t>在第</w:t>
      </w:r>
      <w:r>
        <w:rPr>
          <w:rFonts w:hint="eastAsia"/>
        </w:rPr>
        <w:t>1</w:t>
      </w:r>
      <w:r>
        <w:rPr>
          <w:rFonts w:hint="eastAsia"/>
        </w:rPr>
        <w:t>章绪论中，介绍了三维建模领域的研究背景，回顾了研究现状，分析了各种三维建模方法的优缺点，结合存在的问题概述了本文的研究内容。</w:t>
      </w:r>
    </w:p>
    <w:p w:rsidR="00574447" w:rsidRDefault="00574447" w:rsidP="00574447">
      <w:pPr>
        <w:ind w:firstLine="480"/>
      </w:pPr>
      <w:r>
        <w:rPr>
          <w:rFonts w:hint="eastAsia"/>
        </w:rPr>
        <w:t>在第</w:t>
      </w:r>
      <w:r>
        <w:rPr>
          <w:rFonts w:hint="eastAsia"/>
        </w:rPr>
        <w:t>2</w:t>
      </w:r>
      <w:r>
        <w:rPr>
          <w:rFonts w:hint="eastAsia"/>
        </w:rPr>
        <w:t>章中，本文提出了一种基于多视角交互式建模方法，该方法的交互方式为用户通过三笔在二维图像上绘制出模型的轮廓线，通过多视角生成的点</w:t>
      </w:r>
      <w:proofErr w:type="gramStart"/>
      <w:r>
        <w:rPr>
          <w:rFonts w:hint="eastAsia"/>
        </w:rPr>
        <w:t>云</w:t>
      </w:r>
      <w:r>
        <w:rPr>
          <w:rFonts w:hint="eastAsia"/>
        </w:rPr>
        <w:lastRenderedPageBreak/>
        <w:t>信息</w:t>
      </w:r>
      <w:proofErr w:type="gramEnd"/>
      <w:r>
        <w:rPr>
          <w:rFonts w:hint="eastAsia"/>
        </w:rPr>
        <w:t>与用户绘制的轮廓线得到初始模型，再通过自动探测的模型部件间的几何约束优化模型参数，得到精确模型。该方法通过用户的简单交互式操作得到精确的三维模型。</w:t>
      </w:r>
    </w:p>
    <w:p w:rsidR="00574447" w:rsidRDefault="00574447" w:rsidP="00574447">
      <w:pPr>
        <w:ind w:firstLine="480"/>
      </w:pPr>
      <w:r>
        <w:rPr>
          <w:rFonts w:hint="eastAsia"/>
        </w:rPr>
        <w:t>在第</w:t>
      </w:r>
      <w:r>
        <w:rPr>
          <w:rFonts w:hint="eastAsia"/>
        </w:rPr>
        <w:t>3</w:t>
      </w:r>
      <w:r>
        <w:rPr>
          <w:rFonts w:hint="eastAsia"/>
        </w:rPr>
        <w:t>章中，为了获取模型高层运动运动语义信息，提出了一种基于视频序列的机械模型仿真方法，该方法基于机械运动先验知识驱动，通过优化三维模型剪影与图像边界匹配的能量函数，得到精确的模型运动参数，得到与视频中真实物体运动形态一致的模型仿真结果。</w:t>
      </w:r>
    </w:p>
    <w:p w:rsidR="00574447" w:rsidRDefault="00574447" w:rsidP="00574447">
      <w:pPr>
        <w:ind w:firstLine="480"/>
      </w:pPr>
      <w:r>
        <w:rPr>
          <w:rFonts w:hint="eastAsia"/>
        </w:rPr>
        <w:t>在第</w:t>
      </w:r>
      <w:r>
        <w:rPr>
          <w:rFonts w:hint="eastAsia"/>
        </w:rPr>
        <w:t>4</w:t>
      </w:r>
      <w:r>
        <w:rPr>
          <w:rFonts w:hint="eastAsia"/>
        </w:rPr>
        <w:t>章中，提出了一种基于运动参数优化的机械模型装箱算法。该方法利用模型运动的特性，提高了模型拆解和装箱算法的效率和空间利用率。通过对模型部件运动参数的优化可以使模型更好的应用于</w:t>
      </w:r>
      <w:r>
        <w:rPr>
          <w:rFonts w:hint="eastAsia"/>
        </w:rPr>
        <w:t>3D</w:t>
      </w:r>
      <w:r>
        <w:rPr>
          <w:rFonts w:hint="eastAsia"/>
        </w:rPr>
        <w:t>打印等领域。</w:t>
      </w:r>
    </w:p>
    <w:p w:rsidR="00574447" w:rsidRDefault="00574447" w:rsidP="00574447">
      <w:pPr>
        <w:ind w:firstLine="480"/>
      </w:pPr>
      <w:r>
        <w:rPr>
          <w:rFonts w:hint="eastAsia"/>
        </w:rPr>
        <w:t>在第</w:t>
      </w:r>
      <w:r>
        <w:rPr>
          <w:rFonts w:hint="eastAsia"/>
        </w:rPr>
        <w:t>5</w:t>
      </w:r>
      <w:r>
        <w:rPr>
          <w:rFonts w:hint="eastAsia"/>
        </w:rPr>
        <w:t>章中，提出了一种实时精确的网格半规则化算法。该网格优化算法通过分层建立独立集使算法并行化，实时得到精确的半规则网格。具有层次网格结构的模型，可以更好的应用于多分辨率渲染、模型压缩等领域。</w:t>
      </w:r>
    </w:p>
    <w:p w:rsidR="00574447" w:rsidRPr="00A332A2" w:rsidRDefault="00574447" w:rsidP="00574447">
      <w:pPr>
        <w:ind w:firstLine="480"/>
      </w:pPr>
      <w:r>
        <w:rPr>
          <w:rFonts w:hint="eastAsia"/>
        </w:rPr>
        <w:t>在第</w:t>
      </w:r>
      <w:r>
        <w:rPr>
          <w:rFonts w:hint="eastAsia"/>
        </w:rPr>
        <w:t>6</w:t>
      </w:r>
      <w:r>
        <w:rPr>
          <w:rFonts w:hint="eastAsia"/>
        </w:rPr>
        <w:t>章中，总结本文的工作并展望下一步工作。本文工作所有的相关参考文献，致谢和</w:t>
      </w:r>
      <w:r w:rsidRPr="000C7B40">
        <w:rPr>
          <w:rFonts w:hint="eastAsia"/>
        </w:rPr>
        <w:t>本人攻读博士期间所发表的文章</w:t>
      </w:r>
      <w:r>
        <w:rPr>
          <w:rFonts w:hint="eastAsia"/>
        </w:rPr>
        <w:t>在最后给出。</w:t>
      </w:r>
    </w:p>
    <w:p w:rsidR="00721B57" w:rsidRPr="00A332A2" w:rsidRDefault="00721B57" w:rsidP="00574447">
      <w:pPr>
        <w:ind w:firstLineChars="0" w:firstLine="0"/>
      </w:pPr>
    </w:p>
    <w:p w:rsidR="00077D5F" w:rsidRDefault="009313C5" w:rsidP="006E17A7">
      <w:pPr>
        <w:widowControl/>
        <w:ind w:firstLine="480"/>
        <w:jc w:val="left"/>
        <w:sectPr w:rsidR="00077D5F" w:rsidSect="00DA64D9">
          <w:headerReference w:type="default" r:id="rId37"/>
          <w:footerReference w:type="default" r:id="rId38"/>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41" w:name="_Toc477443129"/>
      <w:r w:rsidRPr="00307331">
        <w:rPr>
          <w:rFonts w:hint="eastAsia"/>
        </w:rPr>
        <w:lastRenderedPageBreak/>
        <w:t>基于</w:t>
      </w:r>
      <w:bookmarkEnd w:id="41"/>
    </w:p>
    <w:p w:rsidR="001C1D2F" w:rsidRDefault="00104D75" w:rsidP="00676420">
      <w:pPr>
        <w:pStyle w:val="21"/>
      </w:pPr>
      <w:bookmarkStart w:id="42" w:name="_Toc477443130"/>
      <w:r>
        <w:rPr>
          <w:rFonts w:hint="eastAsia"/>
        </w:rPr>
        <w:t>引言</w:t>
      </w:r>
      <w:bookmarkEnd w:id="42"/>
    </w:p>
    <w:p w:rsidR="006361C9" w:rsidRDefault="00A660D6" w:rsidP="006361C9">
      <w:pPr>
        <w:ind w:firstLine="480"/>
      </w:pPr>
      <w:r>
        <w:t>集体行为是最普遍的自然现象之一</w:t>
      </w:r>
      <w:r>
        <w:rPr>
          <w:rFonts w:hint="eastAsia"/>
        </w:rPr>
        <w:t>，</w:t>
      </w:r>
    </w:p>
    <w:p w:rsidR="009E70EC" w:rsidRDefault="009E70EC" w:rsidP="00BC0693">
      <w:pPr>
        <w:ind w:firstLine="480"/>
      </w:pPr>
      <w:r>
        <w:rPr>
          <w:rFonts w:hint="eastAsia"/>
        </w:rPr>
        <w:t>。</w:t>
      </w:r>
    </w:p>
    <w:p w:rsidR="00EB0BE2" w:rsidRDefault="00EB0BE2" w:rsidP="00DA64D9">
      <w:pPr>
        <w:pStyle w:val="21"/>
      </w:pPr>
      <w:bookmarkStart w:id="43" w:name="_Toc477443131"/>
      <w:r>
        <w:rPr>
          <w:rFonts w:hint="eastAsia"/>
        </w:rPr>
        <w:t>背景知识</w:t>
      </w:r>
      <w:bookmarkEnd w:id="43"/>
    </w:p>
    <w:p w:rsidR="005A3867" w:rsidRDefault="00847A82" w:rsidP="005A3867">
      <w:pPr>
        <w:ind w:firstLine="480"/>
        <w:rPr>
          <w:lang w:val="en-GB"/>
        </w:rPr>
      </w:pPr>
      <w:r>
        <w:t>提出的</w:t>
      </w:r>
    </w:p>
    <w:p w:rsidR="00647468" w:rsidRDefault="00647468" w:rsidP="00647468">
      <w:pPr>
        <w:ind w:firstLine="480"/>
        <w:rPr>
          <w:lang w:val="en-GB"/>
        </w:rPr>
      </w:pPr>
    </w:p>
    <w:p w:rsidR="003A270E" w:rsidRDefault="003A270E" w:rsidP="00DA64D9">
      <w:pPr>
        <w:ind w:firstLine="480"/>
        <w:rPr>
          <w:lang w:val="en-GB"/>
        </w:rPr>
      </w:pPr>
    </w:p>
    <w:p w:rsidR="008239F0" w:rsidRDefault="008239F0" w:rsidP="008239F0">
      <w:pPr>
        <w:pStyle w:val="21"/>
        <w:rPr>
          <w:lang w:val="en-GB"/>
        </w:rPr>
      </w:pPr>
      <w:bookmarkStart w:id="44" w:name="_Toc477443143"/>
      <w:r>
        <w:rPr>
          <w:rFonts w:hint="eastAsia"/>
          <w:lang w:val="en-GB"/>
        </w:rPr>
        <w:t>本章小结</w:t>
      </w:r>
      <w:bookmarkEnd w:id="44"/>
    </w:p>
    <w:p w:rsidR="009C00C0" w:rsidRDefault="00295F1D" w:rsidP="003A270E">
      <w:pPr>
        <w:ind w:firstLine="480"/>
      </w:pPr>
      <w:r>
        <w:br w:type="page"/>
      </w:r>
    </w:p>
    <w:p w:rsidR="00ED22B0" w:rsidRDefault="00ED22B0" w:rsidP="001C30B9">
      <w:pPr>
        <w:pStyle w:val="31"/>
        <w:widowControl/>
        <w:ind w:firstLine="480"/>
        <w:jc w:val="left"/>
        <w:sectPr w:rsidR="00ED22B0" w:rsidSect="00DA64D9">
          <w:headerReference w:type="default" r:id="rId39"/>
          <w:type w:val="continuous"/>
          <w:pgSz w:w="11906" w:h="16838" w:code="9"/>
          <w:pgMar w:top="2155" w:right="1814" w:bottom="2155" w:left="1814" w:header="1701" w:footer="1701" w:gutter="0"/>
          <w:cols w:space="425"/>
          <w:docGrid w:type="linesAndChars" w:linePitch="326"/>
        </w:sectPr>
      </w:pPr>
    </w:p>
    <w:p w:rsidR="0044027E" w:rsidRPr="005116FE" w:rsidRDefault="009C4CB2" w:rsidP="009C304E">
      <w:pPr>
        <w:pStyle w:val="1"/>
      </w:pPr>
      <w:bookmarkStart w:id="45" w:name="_Toc477443144"/>
      <w:r>
        <w:lastRenderedPageBreak/>
        <w:t>识别</w:t>
      </w:r>
      <w:r w:rsidRPr="005116FE">
        <w:t>方法</w:t>
      </w:r>
      <w:bookmarkEnd w:id="45"/>
    </w:p>
    <w:p w:rsidR="009F5760" w:rsidRDefault="00C402DF" w:rsidP="00C402DF">
      <w:pPr>
        <w:pStyle w:val="21"/>
      </w:pPr>
      <w:bookmarkStart w:id="46" w:name="_Toc477443145"/>
      <w:r>
        <w:rPr>
          <w:rFonts w:hint="eastAsia"/>
        </w:rPr>
        <w:t>引言</w:t>
      </w:r>
      <w:bookmarkEnd w:id="46"/>
    </w:p>
    <w:p w:rsidR="00F83A42" w:rsidRDefault="006D27BC" w:rsidP="00F83A42">
      <w:pPr>
        <w:ind w:firstLine="480"/>
      </w:pPr>
      <w:r>
        <w:rPr>
          <w:rFonts w:hint="eastAsia"/>
        </w:rPr>
        <w:t>已有的</w:t>
      </w:r>
      <w:r w:rsidR="000E4F63">
        <w:t>集体行为识别方法</w:t>
      </w:r>
      <w:r w:rsidR="00F44BAE">
        <w:t>中</w:t>
      </w:r>
    </w:p>
    <w:p w:rsidR="00306D97" w:rsidRDefault="00F0278F" w:rsidP="00FF01D1">
      <w:pPr>
        <w:pStyle w:val="21"/>
      </w:pPr>
      <w:bookmarkStart w:id="47" w:name="_Toc477443158"/>
      <w:r>
        <w:t>本章小结</w:t>
      </w:r>
      <w:bookmarkEnd w:id="47"/>
    </w:p>
    <w:p w:rsidR="00672FFE" w:rsidRDefault="00A93406" w:rsidP="008302C2">
      <w:pPr>
        <w:ind w:firstLine="480"/>
      </w:pPr>
      <w:r>
        <w:rPr>
          <w:rFonts w:hint="eastAsia"/>
        </w:rPr>
        <w:t>集体行为中同时蕴含着局部和全局行为模式。</w:t>
      </w:r>
      <w:r w:rsidR="00672FFE">
        <w:br w:type="page"/>
      </w:r>
    </w:p>
    <w:p w:rsidR="00167352" w:rsidRPr="002E581F" w:rsidRDefault="00167352" w:rsidP="00167352">
      <w:pPr>
        <w:ind w:firstLineChars="0"/>
        <w:sectPr w:rsidR="00167352" w:rsidRPr="002E581F" w:rsidSect="00DA64D9">
          <w:headerReference w:type="default" r:id="rId40"/>
          <w:pgSz w:w="11906" w:h="16838" w:code="9"/>
          <w:pgMar w:top="2155" w:right="1814" w:bottom="2155" w:left="1814" w:header="1701" w:footer="1701" w:gutter="0"/>
          <w:cols w:space="425"/>
          <w:docGrid w:type="linesAndChars" w:linePitch="326"/>
        </w:sectPr>
      </w:pPr>
    </w:p>
    <w:p w:rsidR="00EC314E" w:rsidRPr="00C64AC6" w:rsidRDefault="002F7B3D" w:rsidP="007A0704">
      <w:pPr>
        <w:pStyle w:val="1"/>
      </w:pPr>
      <w:bookmarkStart w:id="48" w:name="_Toc477443191"/>
      <w:r w:rsidRPr="00C64AC6">
        <w:rPr>
          <w:rFonts w:hint="eastAsia"/>
        </w:rPr>
        <w:lastRenderedPageBreak/>
        <w:t>总结和展望</w:t>
      </w:r>
      <w:bookmarkEnd w:id="48"/>
    </w:p>
    <w:p w:rsidR="00125E7A" w:rsidRDefault="00125E7A" w:rsidP="00410326">
      <w:pPr>
        <w:pStyle w:val="21"/>
      </w:pPr>
      <w:bookmarkStart w:id="49" w:name="_Toc477443192"/>
      <w:r>
        <w:rPr>
          <w:rFonts w:hint="eastAsia"/>
        </w:rPr>
        <w:t>工作总结</w:t>
      </w:r>
      <w:bookmarkEnd w:id="49"/>
    </w:p>
    <w:p w:rsidR="00B40AB7" w:rsidRDefault="00B40AB7" w:rsidP="008521E0">
      <w:pPr>
        <w:ind w:firstLineChars="202" w:firstLine="485"/>
      </w:pPr>
    </w:p>
    <w:p w:rsidR="00125E7A" w:rsidRDefault="005F7611" w:rsidP="00410326">
      <w:pPr>
        <w:pStyle w:val="21"/>
      </w:pPr>
      <w:bookmarkStart w:id="50" w:name="_Toc477443193"/>
      <w:r>
        <w:rPr>
          <w:rFonts w:hint="eastAsia"/>
        </w:rPr>
        <w:t>下一步工作</w:t>
      </w:r>
      <w:bookmarkEnd w:id="50"/>
    </w:p>
    <w:p w:rsidR="0088595B" w:rsidRDefault="0088595B" w:rsidP="00921503">
      <w:pPr>
        <w:ind w:firstLine="480"/>
      </w:pPr>
    </w:p>
    <w:p w:rsidR="001A2F41" w:rsidRDefault="001A2F41" w:rsidP="00B77246">
      <w:pPr>
        <w:pStyle w:val="af7"/>
        <w:widowControl/>
        <w:ind w:left="426" w:firstLineChars="0" w:firstLine="0"/>
        <w:jc w:val="left"/>
        <w:sectPr w:rsidR="001A2F41" w:rsidSect="00DA64D9">
          <w:headerReference w:type="default" r:id="rId41"/>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51" w:name="_Toc477443194"/>
      <w:r w:rsidRPr="0063668B">
        <w:rPr>
          <w:rFonts w:hint="eastAsia"/>
        </w:rPr>
        <w:lastRenderedPageBreak/>
        <w:t>参考文献</w:t>
      </w:r>
      <w:bookmarkEnd w:id="51"/>
    </w:p>
    <w:p w:rsidR="00CC0258" w:rsidRPr="00A12D3C" w:rsidRDefault="00CC0258" w:rsidP="00A12D3C">
      <w:pPr>
        <w:pStyle w:val="EndNoteBibliography"/>
        <w:spacing w:line="320" w:lineRule="exact"/>
        <w:ind w:firstLineChars="0" w:firstLine="0"/>
        <w:rPr>
          <w:sz w:val="21"/>
        </w:rPr>
      </w:pPr>
      <w:r w:rsidRPr="00A12D3C">
        <w:rPr>
          <w:sz w:val="21"/>
        </w:rPr>
        <w:t>[1]</w:t>
      </w:r>
      <w:r w:rsidRPr="00A12D3C">
        <w:rPr>
          <w:sz w:val="21"/>
        </w:rPr>
        <w:tab/>
        <w:t>D. Helbing, P. Molnár. Social force model for pedestrian dynamics[J]. Physical Review E, 1995, 51(5), 4282.</w:t>
      </w:r>
    </w:p>
    <w:p w:rsidR="00CC0258" w:rsidRPr="00A12D3C" w:rsidRDefault="00CC0258" w:rsidP="00A12D3C">
      <w:pPr>
        <w:pStyle w:val="EndNoteBibliography"/>
        <w:spacing w:line="320" w:lineRule="exact"/>
        <w:ind w:firstLineChars="0" w:firstLine="0"/>
        <w:rPr>
          <w:sz w:val="21"/>
        </w:rPr>
      </w:pPr>
      <w:r w:rsidRPr="00A12D3C">
        <w:rPr>
          <w:sz w:val="21"/>
        </w:rPr>
        <w:t>[2]</w:t>
      </w:r>
      <w:r w:rsidRPr="00A12D3C">
        <w:rPr>
          <w:sz w:val="21"/>
        </w:rPr>
        <w:tab/>
        <w:t>T. Vicsek, A. Czirók, E. Ben-Jacob, I. I. Cohen, O. Shochet. Novel type of phase transition in a system of self-driven particles[J]. Physical Review Letters, 2006, 75(6), 1226.</w:t>
      </w:r>
    </w:p>
    <w:p w:rsidR="00D71849" w:rsidRDefault="00D71849" w:rsidP="00EC2889">
      <w:pPr>
        <w:spacing w:line="320" w:lineRule="exact"/>
        <w:ind w:firstLineChars="0" w:firstLine="0"/>
        <w:rPr>
          <w:noProof/>
          <w:sz w:val="20"/>
        </w:rPr>
      </w:pPr>
    </w:p>
    <w:p w:rsidR="00452E82" w:rsidRPr="00CC180B" w:rsidRDefault="00452E82" w:rsidP="003D4D2E">
      <w:pPr>
        <w:pStyle w:val="a3"/>
        <w:sectPr w:rsidR="00452E82" w:rsidRPr="00CC180B" w:rsidSect="00DA64D9">
          <w:headerReference w:type="default" r:id="rId42"/>
          <w:type w:val="continuous"/>
          <w:pgSz w:w="11906" w:h="16838" w:code="9"/>
          <w:pgMar w:top="2155" w:right="1814" w:bottom="2155" w:left="1814" w:header="1701" w:footer="1701" w:gutter="0"/>
          <w:cols w:space="425"/>
          <w:docGrid w:type="linesAndChars" w:linePitch="326"/>
        </w:sectPr>
      </w:pPr>
    </w:p>
    <w:p w:rsidR="00116209" w:rsidRDefault="00116209" w:rsidP="006E17A7">
      <w:pPr>
        <w:ind w:firstLine="480"/>
      </w:pPr>
      <w:r>
        <w:lastRenderedPageBreak/>
        <w:br w:type="page"/>
      </w:r>
    </w:p>
    <w:p w:rsidR="00116209" w:rsidRPr="0063668B" w:rsidRDefault="00116209" w:rsidP="003D4D2E">
      <w:pPr>
        <w:pStyle w:val="a3"/>
      </w:pPr>
      <w:bookmarkStart w:id="52" w:name="_Toc477443195"/>
      <w:r w:rsidRPr="0063668B">
        <w:rPr>
          <w:rFonts w:hint="eastAsia"/>
        </w:rPr>
        <w:lastRenderedPageBreak/>
        <w:t>个人</w:t>
      </w:r>
      <w:r w:rsidR="00E261A3">
        <w:rPr>
          <w:rFonts w:hint="eastAsia"/>
        </w:rPr>
        <w:t>简历、在学期间</w:t>
      </w:r>
      <w:r w:rsidR="00341611">
        <w:rPr>
          <w:rFonts w:hint="eastAsia"/>
        </w:rPr>
        <w:t>学术</w:t>
      </w:r>
      <w:r w:rsidR="00E261A3">
        <w:rPr>
          <w:rFonts w:hint="eastAsia"/>
        </w:rPr>
        <w:t>成果</w:t>
      </w:r>
      <w:bookmarkEnd w:id="52"/>
    </w:p>
    <w:p w:rsidR="006124BD" w:rsidRPr="00286F9F" w:rsidRDefault="006124BD" w:rsidP="00D71A67">
      <w:pPr>
        <w:adjustRightInd w:val="0"/>
        <w:snapToGrid w:val="0"/>
        <w:spacing w:line="320" w:lineRule="exact"/>
        <w:ind w:firstLineChars="0" w:firstLine="0"/>
        <w:rPr>
          <w:sz w:val="21"/>
          <w:szCs w:val="21"/>
        </w:rPr>
      </w:pPr>
      <w:bookmarkStart w:id="53" w:name="_Toc293170586"/>
      <w:bookmarkStart w:id="54" w:name="_Toc293219412"/>
      <w:bookmarkStart w:id="55" w:name="_Toc293257404"/>
      <w:r w:rsidRPr="00286F9F">
        <w:rPr>
          <w:rFonts w:hint="eastAsia"/>
          <w:sz w:val="21"/>
          <w:szCs w:val="21"/>
        </w:rPr>
        <w:t>（一）个人简历</w:t>
      </w:r>
    </w:p>
    <w:p w:rsidR="00473913" w:rsidRDefault="00473913" w:rsidP="00CE66A5">
      <w:pPr>
        <w:wordWrap w:val="0"/>
        <w:adjustRightInd w:val="0"/>
        <w:snapToGrid w:val="0"/>
        <w:spacing w:line="320" w:lineRule="exact"/>
        <w:ind w:firstLineChars="0" w:firstLine="0"/>
        <w:jc w:val="left"/>
        <w:rPr>
          <w:sz w:val="21"/>
          <w:szCs w:val="21"/>
        </w:rPr>
      </w:pPr>
    </w:p>
    <w:p w:rsidR="00BF3B19" w:rsidRDefault="00BF3B19" w:rsidP="00CE66A5">
      <w:pPr>
        <w:wordWrap w:val="0"/>
        <w:adjustRightInd w:val="0"/>
        <w:snapToGrid w:val="0"/>
        <w:spacing w:line="320" w:lineRule="exact"/>
        <w:ind w:firstLineChars="0" w:firstLine="0"/>
        <w:jc w:val="left"/>
        <w:rPr>
          <w:sz w:val="21"/>
          <w:szCs w:val="21"/>
        </w:rPr>
      </w:pPr>
    </w:p>
    <w:bookmarkEnd w:id="53"/>
    <w:bookmarkEnd w:id="54"/>
    <w:bookmarkEnd w:id="55"/>
    <w:p w:rsidR="000150FA" w:rsidRDefault="000150FA" w:rsidP="000150FA">
      <w:pPr>
        <w:wordWrap w:val="0"/>
        <w:adjustRightInd w:val="0"/>
        <w:snapToGrid w:val="0"/>
        <w:spacing w:line="320" w:lineRule="exact"/>
        <w:ind w:firstLineChars="0" w:firstLine="0"/>
        <w:jc w:val="left"/>
        <w:rPr>
          <w:sz w:val="21"/>
          <w:szCs w:val="21"/>
        </w:rPr>
      </w:pPr>
      <w:r>
        <w:rPr>
          <w:rFonts w:hint="eastAsia"/>
          <w:sz w:val="21"/>
          <w:szCs w:val="21"/>
        </w:rPr>
        <w:t>（二）在学期间学术成果</w:t>
      </w:r>
    </w:p>
    <w:p w:rsidR="008F2EDC" w:rsidRDefault="008F2EDC" w:rsidP="000150FA">
      <w:pPr>
        <w:wordWrap w:val="0"/>
        <w:adjustRightInd w:val="0"/>
        <w:snapToGrid w:val="0"/>
        <w:spacing w:line="320" w:lineRule="exact"/>
        <w:ind w:firstLineChars="0" w:firstLine="0"/>
        <w:jc w:val="left"/>
        <w:rPr>
          <w:sz w:val="21"/>
          <w:szCs w:val="21"/>
        </w:rPr>
      </w:pPr>
    </w:p>
    <w:p w:rsidR="008F2EDC" w:rsidRDefault="008F2EDC" w:rsidP="000150FA">
      <w:pPr>
        <w:wordWrap w:val="0"/>
        <w:adjustRightInd w:val="0"/>
        <w:snapToGrid w:val="0"/>
        <w:spacing w:line="320" w:lineRule="exact"/>
        <w:ind w:firstLineChars="0" w:firstLine="0"/>
        <w:jc w:val="left"/>
        <w:rPr>
          <w:sz w:val="21"/>
          <w:szCs w:val="21"/>
        </w:rPr>
      </w:pPr>
    </w:p>
    <w:p w:rsidR="000150FA" w:rsidRDefault="000150FA" w:rsidP="000150FA">
      <w:pPr>
        <w:adjustRightInd w:val="0"/>
        <w:snapToGrid w:val="0"/>
        <w:spacing w:line="320" w:lineRule="exact"/>
        <w:ind w:firstLineChars="0" w:firstLine="0"/>
        <w:rPr>
          <w:sz w:val="21"/>
          <w:szCs w:val="21"/>
        </w:rPr>
      </w:pPr>
      <w:r>
        <w:rPr>
          <w:rFonts w:hint="eastAsia"/>
          <w:sz w:val="21"/>
          <w:szCs w:val="21"/>
        </w:rPr>
        <w:t>（三）参与工作</w:t>
      </w:r>
    </w:p>
    <w:p w:rsidR="000150FA" w:rsidRDefault="000150FA" w:rsidP="000150FA">
      <w:pPr>
        <w:adjustRightInd w:val="0"/>
        <w:snapToGrid w:val="0"/>
        <w:spacing w:line="320" w:lineRule="exact"/>
        <w:ind w:firstLineChars="0" w:firstLine="0"/>
      </w:pPr>
    </w:p>
    <w:p w:rsidR="004550CD" w:rsidRDefault="004550CD" w:rsidP="000150FA">
      <w:pPr>
        <w:wordWrap w:val="0"/>
        <w:adjustRightInd w:val="0"/>
        <w:snapToGrid w:val="0"/>
        <w:spacing w:line="320" w:lineRule="exact"/>
        <w:ind w:firstLineChars="0" w:firstLine="0"/>
        <w:jc w:val="left"/>
      </w:pPr>
    </w:p>
    <w:p w:rsidR="004550CD" w:rsidRDefault="004550CD" w:rsidP="000150FA">
      <w:pPr>
        <w:wordWrap w:val="0"/>
        <w:adjustRightInd w:val="0"/>
        <w:snapToGrid w:val="0"/>
        <w:spacing w:line="320" w:lineRule="exact"/>
        <w:ind w:firstLineChars="0" w:firstLine="0"/>
        <w:jc w:val="left"/>
      </w:pPr>
    </w:p>
    <w:p w:rsidR="00761588" w:rsidRPr="00761588" w:rsidRDefault="004550CD" w:rsidP="00761588">
      <w:pPr>
        <w:pStyle w:val="EndNoteBibliography"/>
        <w:ind w:left="720" w:firstLine="400"/>
      </w:pPr>
      <w:r>
        <w:fldChar w:fldCharType="begin"/>
      </w:r>
      <w:r>
        <w:instrText xml:space="preserve"> ADDIN EN.REFLIST </w:instrText>
      </w:r>
      <w:r>
        <w:fldChar w:fldCharType="separate"/>
      </w:r>
      <w:bookmarkStart w:id="56" w:name="_ENREF_1"/>
      <w:r w:rsidR="00761588" w:rsidRPr="00761588">
        <w:t>[1]</w:t>
      </w:r>
      <w:r w:rsidR="00761588" w:rsidRPr="00761588">
        <w:tab/>
        <w:t>G. Marsaglia. Choosing a Point from the Surface of a Sphere[J]. Annals of Mathematical Statistics, 1972, 43(2), 645-646.</w:t>
      </w:r>
      <w:bookmarkEnd w:id="56"/>
    </w:p>
    <w:p w:rsidR="00761588" w:rsidRPr="00761588" w:rsidRDefault="00761588" w:rsidP="00761588">
      <w:pPr>
        <w:pStyle w:val="EndNoteBibliography"/>
        <w:ind w:left="720" w:firstLine="400"/>
      </w:pPr>
      <w:bookmarkStart w:id="57" w:name="_ENREF_2"/>
      <w:r w:rsidRPr="00761588">
        <w:t>[2]</w:t>
      </w:r>
      <w:r w:rsidRPr="00761588">
        <w:tab/>
        <w:t>L. Zhu, W. Xu, J. Snyder, Y. Liu, G. Wang, B. Guo. Motion-guided mechanical toy modeling[J]. Acm Transactions on Graphics, 2012, 31(6), 127.</w:t>
      </w:r>
      <w:bookmarkEnd w:id="57"/>
    </w:p>
    <w:p w:rsidR="00761588" w:rsidRPr="00761588" w:rsidRDefault="00761588" w:rsidP="00761588">
      <w:pPr>
        <w:pStyle w:val="EndNoteBibliography"/>
        <w:ind w:left="720" w:firstLine="400"/>
      </w:pPr>
      <w:bookmarkStart w:id="58" w:name="_ENREF_3"/>
      <w:r w:rsidRPr="00761588">
        <w:t>[3]</w:t>
      </w:r>
      <w:r w:rsidRPr="00761588">
        <w:tab/>
        <w:t>G. Tian, M. Zhou, P. Li. Disassembly sequence planning considering fuzzy component quality and varying operational cost[J]. IEEE Transactions on Automation Science and Engineering, 2018, 15(2), 748-760.</w:t>
      </w:r>
      <w:bookmarkEnd w:id="58"/>
    </w:p>
    <w:p w:rsidR="00761588" w:rsidRPr="00761588" w:rsidRDefault="00761588" w:rsidP="00761588">
      <w:pPr>
        <w:pStyle w:val="EndNoteBibliography"/>
        <w:ind w:left="720" w:firstLine="400"/>
      </w:pPr>
      <w:bookmarkStart w:id="59" w:name="_ENREF_4"/>
      <w:r w:rsidRPr="00761588">
        <w:t>[4]</w:t>
      </w:r>
      <w:r w:rsidRPr="00761588">
        <w:tab/>
        <w:t>E. Gobbetti, E. Bouvier. Time-critical multiresolution scene rendering[C]. Visualization '99. Proceedings, 2018, 123-130.</w:t>
      </w:r>
      <w:bookmarkEnd w:id="59"/>
    </w:p>
    <w:p w:rsidR="00761588" w:rsidRPr="00761588" w:rsidRDefault="00761588" w:rsidP="00761588">
      <w:pPr>
        <w:pStyle w:val="EndNoteBibliography"/>
        <w:ind w:left="720" w:firstLine="400"/>
      </w:pPr>
      <w:bookmarkStart w:id="60" w:name="_ENREF_5"/>
      <w:r w:rsidRPr="00761588">
        <w:t>[5]</w:t>
      </w:r>
      <w:r w:rsidRPr="00761588">
        <w:tab/>
      </w:r>
      <w:r w:rsidRPr="00761588">
        <w:rPr>
          <w:i/>
        </w:rPr>
        <w:t xml:space="preserve">Autodesk 3DS Max Software </w:t>
      </w:r>
      <w:r w:rsidRPr="00761588">
        <w:t xml:space="preserve">Available: </w:t>
      </w:r>
      <w:hyperlink r:id="rId43" w:history="1">
        <w:r w:rsidRPr="00761588">
          <w:rPr>
            <w:rStyle w:val="af0"/>
          </w:rPr>
          <w:t>http://www.autodesk.com/products/3ds-max/overview</w:t>
        </w:r>
        <w:bookmarkEnd w:id="60"/>
      </w:hyperlink>
    </w:p>
    <w:p w:rsidR="00761588" w:rsidRPr="00761588" w:rsidRDefault="00761588" w:rsidP="00761588">
      <w:pPr>
        <w:pStyle w:val="EndNoteBibliography"/>
        <w:ind w:left="720" w:firstLine="400"/>
      </w:pPr>
      <w:bookmarkStart w:id="61" w:name="_ENREF_6"/>
      <w:r w:rsidRPr="00761588">
        <w:t>[6]</w:t>
      </w:r>
      <w:r w:rsidRPr="00761588">
        <w:tab/>
      </w:r>
      <w:r w:rsidRPr="00761588">
        <w:rPr>
          <w:i/>
        </w:rPr>
        <w:t>Autodesk Maya Software</w:t>
      </w:r>
      <w:r w:rsidRPr="00761588">
        <w:t xml:space="preserve">. Available: </w:t>
      </w:r>
      <w:hyperlink r:id="rId44" w:history="1">
        <w:r w:rsidRPr="00761588">
          <w:rPr>
            <w:rStyle w:val="af0"/>
          </w:rPr>
          <w:t>http://www.autodesk.com/products/maya/overview</w:t>
        </w:r>
        <w:bookmarkEnd w:id="61"/>
      </w:hyperlink>
    </w:p>
    <w:p w:rsidR="00761588" w:rsidRPr="00761588" w:rsidRDefault="00761588" w:rsidP="00761588">
      <w:pPr>
        <w:pStyle w:val="EndNoteBibliography"/>
        <w:ind w:left="720" w:firstLine="400"/>
      </w:pPr>
      <w:bookmarkStart w:id="62" w:name="_ENREF_7"/>
      <w:r w:rsidRPr="00761588">
        <w:t>[7]</w:t>
      </w:r>
      <w:r w:rsidRPr="00761588">
        <w:tab/>
      </w:r>
      <w:r w:rsidRPr="00761588">
        <w:rPr>
          <w:i/>
        </w:rPr>
        <w:t>Wiki:SolidWorks</w:t>
      </w:r>
      <w:r w:rsidRPr="00761588">
        <w:t>. Available: https://en.wikipedia.org/wiki/SolidWorks</w:t>
      </w:r>
      <w:bookmarkEnd w:id="62"/>
    </w:p>
    <w:p w:rsidR="00761588" w:rsidRPr="00761588" w:rsidRDefault="00761588" w:rsidP="00761588">
      <w:pPr>
        <w:pStyle w:val="EndNoteBibliography"/>
        <w:ind w:left="720" w:firstLine="400"/>
      </w:pPr>
      <w:bookmarkStart w:id="63" w:name="_ENREF_8"/>
      <w:r w:rsidRPr="00761588">
        <w:t>[8]</w:t>
      </w:r>
      <w:r w:rsidRPr="00761588">
        <w:tab/>
      </w:r>
      <w:r w:rsidRPr="00761588">
        <w:rPr>
          <w:i/>
        </w:rPr>
        <w:t>Autodesk AutoCAD Software</w:t>
      </w:r>
      <w:r w:rsidRPr="00761588">
        <w:t xml:space="preserve">. Available: </w:t>
      </w:r>
      <w:hyperlink r:id="rId45" w:history="1">
        <w:r w:rsidRPr="00761588">
          <w:rPr>
            <w:rStyle w:val="af0"/>
          </w:rPr>
          <w:t>http://www.autodesk.com/products/autocad/overview</w:t>
        </w:r>
        <w:bookmarkEnd w:id="63"/>
      </w:hyperlink>
    </w:p>
    <w:p w:rsidR="00761588" w:rsidRPr="00761588" w:rsidRDefault="00761588" w:rsidP="00761588">
      <w:pPr>
        <w:pStyle w:val="EndNoteBibliography"/>
        <w:ind w:left="720" w:firstLine="400"/>
      </w:pPr>
      <w:bookmarkStart w:id="64" w:name="_ENREF_9"/>
      <w:r w:rsidRPr="00761588">
        <w:t>[9]</w:t>
      </w:r>
      <w:r w:rsidRPr="00761588">
        <w:tab/>
      </w:r>
      <w:r w:rsidRPr="00761588">
        <w:rPr>
          <w:i/>
        </w:rPr>
        <w:t>Blender Foundation</w:t>
      </w:r>
      <w:r w:rsidRPr="00761588">
        <w:t>. Available: https://</w:t>
      </w:r>
      <w:hyperlink r:id="rId46" w:history="1">
        <w:r w:rsidRPr="00761588">
          <w:rPr>
            <w:rStyle w:val="af0"/>
          </w:rPr>
          <w:t>www.blender.org</w:t>
        </w:r>
        <w:bookmarkEnd w:id="64"/>
      </w:hyperlink>
    </w:p>
    <w:p w:rsidR="00761588" w:rsidRPr="00761588" w:rsidRDefault="00761588" w:rsidP="00761588">
      <w:pPr>
        <w:pStyle w:val="EndNoteBibliography"/>
        <w:ind w:left="720" w:firstLine="400"/>
      </w:pPr>
      <w:bookmarkStart w:id="65" w:name="_ENREF_10"/>
      <w:r w:rsidRPr="00761588">
        <w:t>[10]</w:t>
      </w:r>
      <w:r w:rsidRPr="00761588">
        <w:tab/>
      </w:r>
      <w:r w:rsidRPr="00761588">
        <w:rPr>
          <w:i/>
        </w:rPr>
        <w:t>Autodes MotionBuilder</w:t>
      </w:r>
      <w:r w:rsidRPr="00761588">
        <w:t xml:space="preserve">. Available: </w:t>
      </w:r>
      <w:hyperlink r:id="rId47" w:history="1">
        <w:r w:rsidRPr="00761588">
          <w:rPr>
            <w:rStyle w:val="af0"/>
          </w:rPr>
          <w:t>http://www.autodesk.com/products/motionbuilder/overview</w:t>
        </w:r>
        <w:bookmarkEnd w:id="65"/>
      </w:hyperlink>
    </w:p>
    <w:p w:rsidR="00761588" w:rsidRPr="00761588" w:rsidRDefault="00761588" w:rsidP="00761588">
      <w:pPr>
        <w:pStyle w:val="EndNoteBibliography"/>
        <w:ind w:left="720" w:firstLine="400"/>
      </w:pPr>
      <w:bookmarkStart w:id="66" w:name="_ENREF_11"/>
      <w:r w:rsidRPr="00761588">
        <w:t>[11]</w:t>
      </w:r>
      <w:r w:rsidRPr="00761588">
        <w:tab/>
        <w:t>J. Luo, O. Gwun. A Comparison of SIFT, PCA-SIFT and SURF[J]. International Journal of Image Processing, 2013, 3(4), 143-152.</w:t>
      </w:r>
      <w:bookmarkEnd w:id="66"/>
    </w:p>
    <w:p w:rsidR="00761588" w:rsidRPr="00761588" w:rsidRDefault="00761588" w:rsidP="00761588">
      <w:pPr>
        <w:pStyle w:val="EndNoteBibliography"/>
        <w:ind w:left="720" w:firstLine="400"/>
      </w:pPr>
      <w:bookmarkStart w:id="67" w:name="_ENREF_12"/>
      <w:r w:rsidRPr="00761588">
        <w:t>[12]</w:t>
      </w:r>
      <w:r w:rsidRPr="00761588">
        <w:tab/>
        <w:t>Z. Zhang. A flexible new technique for camera calibration[J]. IEEE Transactions on Pattern Analysis &amp; Machine Intelligence, 2000, 22(11), 1330-1334.</w:t>
      </w:r>
      <w:bookmarkEnd w:id="67"/>
    </w:p>
    <w:p w:rsidR="00761588" w:rsidRPr="00761588" w:rsidRDefault="00761588" w:rsidP="00761588">
      <w:pPr>
        <w:pStyle w:val="EndNoteBibliography"/>
        <w:ind w:left="720" w:firstLine="400"/>
      </w:pPr>
      <w:bookmarkStart w:id="68" w:name="_ENREF_13"/>
      <w:r w:rsidRPr="00761588">
        <w:t>[13]</w:t>
      </w:r>
      <w:r w:rsidRPr="00761588">
        <w:tab/>
        <w:t>R. Hartley, A. Zisserman. Multiple view geometry in computer vision[C]. 2000, 1865 - 1872.</w:t>
      </w:r>
      <w:bookmarkEnd w:id="68"/>
    </w:p>
    <w:p w:rsidR="00761588" w:rsidRPr="00761588" w:rsidRDefault="00761588" w:rsidP="00761588">
      <w:pPr>
        <w:pStyle w:val="EndNoteBibliography"/>
        <w:ind w:left="720" w:firstLine="400"/>
      </w:pPr>
      <w:bookmarkStart w:id="69" w:name="_ENREF_14"/>
      <w:r w:rsidRPr="00761588">
        <w:t>[14]</w:t>
      </w:r>
      <w:r w:rsidRPr="00761588">
        <w:tab/>
        <w:t>J. Rock, T. Gupta, J. Thorsen, J. Y. Gwak, D. Shin, D. Hoiem. Completing 3D object shape from one depth image[C]. Computer Vision and Pattern Recognition, 2015, 2484-2493.</w:t>
      </w:r>
      <w:bookmarkEnd w:id="69"/>
    </w:p>
    <w:p w:rsidR="00761588" w:rsidRPr="00761588" w:rsidRDefault="00761588" w:rsidP="00761588">
      <w:pPr>
        <w:pStyle w:val="EndNoteBibliography"/>
        <w:ind w:left="720" w:firstLine="400"/>
      </w:pPr>
      <w:bookmarkStart w:id="70" w:name="_ENREF_15"/>
      <w:r w:rsidRPr="00761588">
        <w:t>[15]</w:t>
      </w:r>
      <w:r w:rsidRPr="00761588">
        <w:tab/>
        <w:t>N. Snavely, S. M. Seitz, R. Szeliski. Photo Tourism: Exploring Photo Collections In 3D[J]. Acm Transactions on Graphics, 2006, 25(3), págs. 835-846.</w:t>
      </w:r>
      <w:bookmarkEnd w:id="70"/>
    </w:p>
    <w:p w:rsidR="00761588" w:rsidRPr="00761588" w:rsidRDefault="00761588" w:rsidP="00761588">
      <w:pPr>
        <w:pStyle w:val="EndNoteBibliography"/>
        <w:ind w:left="720" w:firstLine="400"/>
      </w:pPr>
      <w:bookmarkStart w:id="71" w:name="_ENREF_16"/>
      <w:r w:rsidRPr="00761588">
        <w:t>[16]</w:t>
      </w:r>
      <w:r w:rsidRPr="00761588">
        <w:tab/>
        <w:t>F. Endres, J. Hess, N. Engelhard, J. Sturm, D. Cremers, W. Burgard. An evaluation of the RGB-D SLAM system[C]. IEEE International Conference on Robotics and Automation, 2012, 1691-1696.</w:t>
      </w:r>
      <w:bookmarkEnd w:id="71"/>
    </w:p>
    <w:p w:rsidR="00761588" w:rsidRPr="00761588" w:rsidRDefault="00761588" w:rsidP="00761588">
      <w:pPr>
        <w:pStyle w:val="EndNoteBibliography"/>
        <w:ind w:left="720" w:firstLine="400"/>
      </w:pPr>
      <w:bookmarkStart w:id="72" w:name="_ENREF_17"/>
      <w:r w:rsidRPr="00761588">
        <w:t>[17]</w:t>
      </w:r>
      <w:r w:rsidRPr="00761588">
        <w:tab/>
        <w:t>D. G. Lowe. Distinctive Image Features from Scale-Invariant Keypoints[J]. International Journal of Computer Vision, 2004, 60(2), 91-110.</w:t>
      </w:r>
      <w:bookmarkEnd w:id="72"/>
    </w:p>
    <w:p w:rsidR="00761588" w:rsidRPr="00761588" w:rsidRDefault="00761588" w:rsidP="00761588">
      <w:pPr>
        <w:pStyle w:val="EndNoteBibliography"/>
        <w:ind w:left="720" w:firstLine="400"/>
      </w:pPr>
      <w:bookmarkStart w:id="73" w:name="_ENREF_18"/>
      <w:r w:rsidRPr="00761588">
        <w:lastRenderedPageBreak/>
        <w:t>[18]</w:t>
      </w:r>
      <w:r w:rsidRPr="00761588">
        <w:tab/>
        <w:t>C. Tomasi. Detection and tracking of point features[J]. Technical Report, 1991, 91(21), 9795-9802.</w:t>
      </w:r>
      <w:bookmarkEnd w:id="73"/>
    </w:p>
    <w:p w:rsidR="00761588" w:rsidRPr="00761588" w:rsidRDefault="00761588" w:rsidP="00761588">
      <w:pPr>
        <w:pStyle w:val="EndNoteBibliography"/>
        <w:ind w:left="720" w:firstLine="400"/>
      </w:pPr>
      <w:bookmarkStart w:id="74" w:name="_ENREF_19"/>
      <w:r w:rsidRPr="00761588">
        <w:t>[19]</w:t>
      </w:r>
      <w:r w:rsidRPr="00761588">
        <w:tab/>
        <w:t>M. A. Fischler, R. C. Bolles. Random Sample Consensus: A Paradigm for Model Fitting with Applications to Image Analysis and Automated Cartography[J]. Readings in Computer Vision, 1987, 24(6), 726-740.</w:t>
      </w:r>
      <w:bookmarkEnd w:id="74"/>
    </w:p>
    <w:p w:rsidR="00761588" w:rsidRPr="00761588" w:rsidRDefault="00761588" w:rsidP="00761588">
      <w:pPr>
        <w:pStyle w:val="EndNoteBibliography"/>
        <w:ind w:left="720" w:firstLine="400"/>
      </w:pPr>
      <w:bookmarkStart w:id="75" w:name="_ENREF_20"/>
      <w:r w:rsidRPr="00761588">
        <w:t>[20]</w:t>
      </w:r>
      <w:r w:rsidRPr="00761588">
        <w:tab/>
        <w:t>B. D. Lucas, T. Kanade. An iterative image registration technique with an application to stereo vision[C]. International Joint Conference on Artificial Intelligence, 1981, 674-679.</w:t>
      </w:r>
      <w:bookmarkEnd w:id="75"/>
    </w:p>
    <w:p w:rsidR="00761588" w:rsidRPr="00761588" w:rsidRDefault="00761588" w:rsidP="00761588">
      <w:pPr>
        <w:pStyle w:val="EndNoteBibliography"/>
        <w:ind w:left="720" w:firstLine="400"/>
      </w:pPr>
      <w:bookmarkStart w:id="76" w:name="_ENREF_21"/>
      <w:r w:rsidRPr="00761588">
        <w:t>[21]</w:t>
      </w:r>
      <w:r w:rsidRPr="00761588">
        <w:tab/>
        <w:t>D. Scaramuzza, F. Fraundorfer. Visual Odometry [Tutorial][J]. Robotics &amp; Automation Magazine IEEE, 2011, 18(4), 80-92.</w:t>
      </w:r>
      <w:bookmarkEnd w:id="76"/>
    </w:p>
    <w:p w:rsidR="00761588" w:rsidRPr="00761588" w:rsidRDefault="00761588" w:rsidP="00761588">
      <w:pPr>
        <w:pStyle w:val="EndNoteBibliography"/>
        <w:ind w:left="720" w:firstLine="400"/>
      </w:pPr>
      <w:bookmarkStart w:id="77" w:name="_ENREF_22"/>
      <w:r w:rsidRPr="00761588">
        <w:t>[22]</w:t>
      </w:r>
      <w:r w:rsidRPr="00761588">
        <w:tab/>
        <w:t>E. Royer, M. Lhuillier, M. Dhome, J. M. Lavest. Monocular Vision for Mobile Robot Localization and Autonomous Navigation[J]. International Journal of Computer Vision, 2007, 74(3), 237-260.</w:t>
      </w:r>
      <w:bookmarkEnd w:id="77"/>
    </w:p>
    <w:p w:rsidR="00761588" w:rsidRPr="00761588" w:rsidRDefault="00761588" w:rsidP="00761588">
      <w:pPr>
        <w:pStyle w:val="EndNoteBibliography"/>
        <w:ind w:left="720" w:firstLine="400"/>
      </w:pPr>
      <w:bookmarkStart w:id="78" w:name="_ENREF_23"/>
      <w:r w:rsidRPr="00761588">
        <w:t>[23]</w:t>
      </w:r>
      <w:r w:rsidRPr="00761588">
        <w:tab/>
        <w:t>K. Mikolajczyk, C. Schmid. A performance evaluation of local descriptors[J]. IEEE Transactions on Pattern Analysis &amp; Machine Intelligence, 2005, 27(10), 1615-1630.</w:t>
      </w:r>
      <w:bookmarkEnd w:id="78"/>
    </w:p>
    <w:p w:rsidR="00761588" w:rsidRPr="00761588" w:rsidRDefault="00761588" w:rsidP="00761588">
      <w:pPr>
        <w:pStyle w:val="EndNoteBibliography"/>
        <w:ind w:left="720" w:firstLine="400"/>
      </w:pPr>
      <w:bookmarkStart w:id="79" w:name="_ENREF_24"/>
      <w:r w:rsidRPr="00761588">
        <w:t>[24]</w:t>
      </w:r>
      <w:r w:rsidRPr="00761588">
        <w:tab/>
        <w:t>J. Matas, O. Chum, M. Urban, T. Pajdla. Robust wide-baseline stereo from maximally stable extremal regions[J]. Image &amp; Vision Computing, 2004, 22(10), 761-767.</w:t>
      </w:r>
      <w:bookmarkEnd w:id="79"/>
    </w:p>
    <w:p w:rsidR="00761588" w:rsidRPr="00761588" w:rsidRDefault="00761588" w:rsidP="00761588">
      <w:pPr>
        <w:pStyle w:val="EndNoteBibliography"/>
        <w:ind w:left="720" w:firstLine="400"/>
      </w:pPr>
      <w:bookmarkStart w:id="80" w:name="_ENREF_25"/>
      <w:r w:rsidRPr="00761588">
        <w:t>[25]</w:t>
      </w:r>
      <w:r w:rsidRPr="00761588">
        <w:tab/>
        <w:t>H. Bay, A. Ess, T. Tuytelaars, L. V. Gool. Speeded-Up Robust Features (SURF)[J]. Computer Vision &amp; Image Understanding, 2008, 110(3), 346-359.</w:t>
      </w:r>
      <w:bookmarkEnd w:id="80"/>
    </w:p>
    <w:p w:rsidR="00761588" w:rsidRPr="00761588" w:rsidRDefault="00761588" w:rsidP="00761588">
      <w:pPr>
        <w:pStyle w:val="EndNoteBibliography"/>
        <w:ind w:left="720" w:firstLine="400"/>
      </w:pPr>
      <w:bookmarkStart w:id="81" w:name="_ENREF_26"/>
      <w:r w:rsidRPr="00761588">
        <w:t>[26]</w:t>
      </w:r>
      <w:r w:rsidRPr="00761588">
        <w:tab/>
        <w:t>G. Zhang, Z. Dong, J. Jia, T. T. Wong, H. Bao. Efficient non-consecutive feature tracking for structure-from-motion[C]. European Conference on Computer Vision, 2010, 422-435.</w:t>
      </w:r>
      <w:bookmarkEnd w:id="81"/>
    </w:p>
    <w:p w:rsidR="00761588" w:rsidRPr="00761588" w:rsidRDefault="00761588" w:rsidP="00761588">
      <w:pPr>
        <w:pStyle w:val="EndNoteBibliography"/>
        <w:ind w:left="720" w:firstLine="400"/>
      </w:pPr>
      <w:bookmarkStart w:id="82" w:name="_ENREF_27"/>
      <w:r w:rsidRPr="00761588">
        <w:t>[27]</w:t>
      </w:r>
      <w:r w:rsidRPr="00761588">
        <w:tab/>
        <w:t>J. M. Frahm, P. Fite-Georgel, D. Gallup, T. Johnson, R. Raguram, C. Wu</w:t>
      </w:r>
      <w:r w:rsidRPr="00761588">
        <w:rPr>
          <w:i/>
        </w:rPr>
        <w:t>, et al.</w:t>
      </w:r>
      <w:r w:rsidRPr="00761588">
        <w:t xml:space="preserve"> Building Rome on a cloudless day[C]. European Conference on Computer Vision, 2010, 368-381.</w:t>
      </w:r>
      <w:bookmarkEnd w:id="82"/>
    </w:p>
    <w:p w:rsidR="00761588" w:rsidRPr="00761588" w:rsidRDefault="00761588" w:rsidP="00761588">
      <w:pPr>
        <w:pStyle w:val="EndNoteBibliography"/>
        <w:ind w:left="720" w:firstLine="400"/>
      </w:pPr>
      <w:bookmarkStart w:id="83" w:name="_ENREF_28"/>
      <w:r w:rsidRPr="00761588">
        <w:t>[28]</w:t>
      </w:r>
      <w:r w:rsidRPr="00761588">
        <w:tab/>
        <w:t>D. Steedly, I. Essa, F. Dellaert. Spectral partitioning for structure from motion[C]. IEEE International Conference on Computer Vision, 2003, 996.</w:t>
      </w:r>
      <w:bookmarkEnd w:id="83"/>
    </w:p>
    <w:p w:rsidR="00761588" w:rsidRPr="00761588" w:rsidRDefault="00761588" w:rsidP="00761588">
      <w:pPr>
        <w:pStyle w:val="EndNoteBibliography"/>
        <w:ind w:left="720" w:firstLine="400"/>
      </w:pPr>
      <w:bookmarkStart w:id="84" w:name="_ENREF_29"/>
      <w:r w:rsidRPr="00761588">
        <w:t>[29]</w:t>
      </w:r>
      <w:r w:rsidRPr="00761588">
        <w:tab/>
        <w:t>W. Burgard, O. Brock, C. Stachniss. Mapping Large Loops with a Single Hand-Held Camera[C]. Robotics: Science &amp; Systems Iii, June, Georgia Institute of Technology, Atlanta, Georgia, Usa, 2007, 297-304.</w:t>
      </w:r>
      <w:bookmarkEnd w:id="84"/>
    </w:p>
    <w:p w:rsidR="00761588" w:rsidRPr="00761588" w:rsidRDefault="00761588" w:rsidP="00761588">
      <w:pPr>
        <w:pStyle w:val="EndNoteBibliography"/>
        <w:ind w:left="720" w:firstLine="400"/>
      </w:pPr>
      <w:bookmarkStart w:id="85" w:name="_ENREF_30"/>
      <w:r w:rsidRPr="00761588">
        <w:t>[30]</w:t>
      </w:r>
      <w:r w:rsidRPr="00761588">
        <w:tab/>
        <w:t>K. Ni, D. Steedly, F. Dellaert. Out-of-Core Bundle Adjustment for Large-Scale 3D Reconstruction[C]. IEEE International Conference on Computer Vision, 2007, 1-8.</w:t>
      </w:r>
      <w:bookmarkEnd w:id="85"/>
    </w:p>
    <w:p w:rsidR="00761588" w:rsidRPr="00761588" w:rsidRDefault="00761588" w:rsidP="00761588">
      <w:pPr>
        <w:pStyle w:val="EndNoteBibliography"/>
        <w:ind w:left="720" w:firstLine="400"/>
      </w:pPr>
      <w:bookmarkStart w:id="86" w:name="_ENREF_31"/>
      <w:r w:rsidRPr="00761588">
        <w:t>[31]</w:t>
      </w:r>
      <w:r w:rsidRPr="00761588">
        <w:tab/>
        <w:t>N. Snavely, S. M. Seitz, R. Szeliski. Skeletal graphs for efficient structure from motion[J]. 2008, 1(1--8.</w:t>
      </w:r>
      <w:bookmarkEnd w:id="86"/>
    </w:p>
    <w:p w:rsidR="00761588" w:rsidRPr="00761588" w:rsidRDefault="00761588" w:rsidP="00761588">
      <w:pPr>
        <w:pStyle w:val="EndNoteBibliography"/>
        <w:ind w:left="720" w:firstLine="400"/>
      </w:pPr>
      <w:bookmarkStart w:id="87" w:name="_ENREF_32"/>
      <w:r w:rsidRPr="00761588">
        <w:t>[32]</w:t>
      </w:r>
      <w:r w:rsidRPr="00761588">
        <w:tab/>
        <w:t>G. Klein, D. Murray. Parallel Tracking and Mapping for Small AR Workspaces[C]. IEEE and ACM International Symposium on Mixed and Augmented Reality, 2007, 1-10.</w:t>
      </w:r>
      <w:bookmarkEnd w:id="87"/>
    </w:p>
    <w:p w:rsidR="00761588" w:rsidRPr="00761588" w:rsidRDefault="00761588" w:rsidP="00761588">
      <w:pPr>
        <w:pStyle w:val="EndNoteBibliography"/>
        <w:ind w:left="720" w:firstLine="400"/>
      </w:pPr>
      <w:bookmarkStart w:id="88" w:name="_ENREF_33"/>
      <w:r w:rsidRPr="00761588">
        <w:t>[33]</w:t>
      </w:r>
      <w:r w:rsidRPr="00761588">
        <w:tab/>
        <w:t>R. Mur-Artal, J. M. M. Montiel, J. D. Tardós. ORB-SLAM: A Versatile and Accurate Monocular SLAM System[J]. IEEE Transactions on Robotics, 2017, 31(5), 1147-1163.</w:t>
      </w:r>
      <w:bookmarkEnd w:id="88"/>
    </w:p>
    <w:p w:rsidR="00761588" w:rsidRPr="00761588" w:rsidRDefault="00761588" w:rsidP="00761588">
      <w:pPr>
        <w:pStyle w:val="EndNoteBibliography"/>
        <w:ind w:left="720" w:firstLine="400"/>
      </w:pPr>
      <w:bookmarkStart w:id="89" w:name="_ENREF_34"/>
      <w:r w:rsidRPr="00761588">
        <w:t>[34]</w:t>
      </w:r>
      <w:r w:rsidRPr="00761588">
        <w:tab/>
        <w:t>W. Tan, H. Liu, Z. Dong, G. Zhang, H. Bao. Robust monocular SLAM in dynamic environments[C]. IEEE International Symposium on Mixed and Augmented Reality, 2013, 209-218.</w:t>
      </w:r>
      <w:bookmarkEnd w:id="89"/>
    </w:p>
    <w:p w:rsidR="00761588" w:rsidRPr="00761588" w:rsidRDefault="00761588" w:rsidP="00761588">
      <w:pPr>
        <w:pStyle w:val="EndNoteBibliography"/>
        <w:ind w:left="720" w:firstLine="400"/>
      </w:pPr>
      <w:bookmarkStart w:id="90" w:name="_ENREF_35"/>
      <w:r w:rsidRPr="00761588">
        <w:t>[35]</w:t>
      </w:r>
      <w:r w:rsidRPr="00761588">
        <w:tab/>
        <w:t>H. Liu, G. Zhang, H. Bao. Robust Keyframe-Based Monocular SLAM for Augmented Reality[C]. IEEE International Symposium on Mixed and Augmented Reality, 2017, 1-10.</w:t>
      </w:r>
      <w:bookmarkEnd w:id="90"/>
    </w:p>
    <w:p w:rsidR="00761588" w:rsidRPr="00761588" w:rsidRDefault="00761588" w:rsidP="00761588">
      <w:pPr>
        <w:pStyle w:val="EndNoteBibliography"/>
        <w:ind w:left="720" w:firstLine="400"/>
      </w:pPr>
      <w:bookmarkStart w:id="91" w:name="_ENREF_36"/>
      <w:r w:rsidRPr="00761588">
        <w:t>[36]</w:t>
      </w:r>
      <w:r w:rsidRPr="00761588">
        <w:tab/>
        <w:t>T. Igarashi, S. Matsuoka, H. Tanaka. Teddy: a sketching interface for 3D freeform design[C]. Conference on Computer Graphics and Interactive Techniques, 1999, 409-416.</w:t>
      </w:r>
      <w:bookmarkEnd w:id="91"/>
    </w:p>
    <w:p w:rsidR="00761588" w:rsidRPr="00761588" w:rsidRDefault="00761588" w:rsidP="00761588">
      <w:pPr>
        <w:pStyle w:val="EndNoteBibliography"/>
        <w:ind w:left="720" w:firstLine="400"/>
      </w:pPr>
      <w:bookmarkStart w:id="92" w:name="_ENREF_37"/>
      <w:r w:rsidRPr="00761588">
        <w:t>[37]</w:t>
      </w:r>
      <w:r w:rsidRPr="00761588">
        <w:tab/>
        <w:t>B. Xu, W. Chang, A. Sheffer, A. Bousseau, J. Mccrae, K. Singh. True2Form:3D curve networks from 2D sketches via selective regularization[J]. Acm Transactions on Graphics, 2014, 33(4), 1-13.</w:t>
      </w:r>
      <w:bookmarkEnd w:id="92"/>
    </w:p>
    <w:p w:rsidR="00761588" w:rsidRPr="00761588" w:rsidRDefault="00761588" w:rsidP="00761588">
      <w:pPr>
        <w:pStyle w:val="EndNoteBibliography"/>
        <w:ind w:left="720" w:firstLine="400"/>
      </w:pPr>
      <w:bookmarkStart w:id="93" w:name="_ENREF_38"/>
      <w:r w:rsidRPr="00761588">
        <w:t>[38]</w:t>
      </w:r>
      <w:r w:rsidRPr="00761588">
        <w:tab/>
        <w:t>X. Chen, S. B. Kang, Y. Q. Xu, J. Dorsey, H. Y. Shum. Sketching reality:Realistic interpretation of architectural designs[J]. Acm Transactions on Graphics, 2008, 27(2), 1-15.</w:t>
      </w:r>
      <w:bookmarkEnd w:id="93"/>
    </w:p>
    <w:p w:rsidR="00761588" w:rsidRPr="00761588" w:rsidRDefault="00761588" w:rsidP="00761588">
      <w:pPr>
        <w:pStyle w:val="EndNoteBibliography"/>
        <w:ind w:left="720" w:firstLine="400"/>
      </w:pPr>
      <w:bookmarkStart w:id="94" w:name="_ENREF_39"/>
      <w:r w:rsidRPr="00761588">
        <w:lastRenderedPageBreak/>
        <w:t>[39]</w:t>
      </w:r>
      <w:r w:rsidRPr="00761588">
        <w:tab/>
        <w:t>L. Olsen, F. F. Samavati, M. C. Sousa, J. A. Jorge. Sketch-based modeling: A survey[J]. Computers &amp; Graphics, 2009, 33(1), 85-103.</w:t>
      </w:r>
      <w:bookmarkEnd w:id="94"/>
    </w:p>
    <w:p w:rsidR="00761588" w:rsidRPr="00761588" w:rsidRDefault="00761588" w:rsidP="00761588">
      <w:pPr>
        <w:pStyle w:val="EndNoteBibliography"/>
        <w:ind w:left="720" w:firstLine="400"/>
      </w:pPr>
      <w:bookmarkStart w:id="95" w:name="_ENREF_40"/>
      <w:r w:rsidRPr="00761588">
        <w:t>[40]</w:t>
      </w:r>
      <w:r w:rsidRPr="00761588">
        <w:tab/>
        <w:t>M. Eitz, R. Richter, T. Boubekeur, K. Hildebrand, M. Alexa. Sketch-based shape retrieval[J]. Acm Transactions on Graphics, 2012, 31(4), 1-10.</w:t>
      </w:r>
      <w:bookmarkEnd w:id="95"/>
    </w:p>
    <w:p w:rsidR="00761588" w:rsidRPr="00761588" w:rsidRDefault="00761588" w:rsidP="00761588">
      <w:pPr>
        <w:pStyle w:val="EndNoteBibliography"/>
        <w:ind w:left="720" w:firstLine="400"/>
      </w:pPr>
      <w:bookmarkStart w:id="96" w:name="_ENREF_41"/>
      <w:r w:rsidRPr="00761588">
        <w:t>[41]</w:t>
      </w:r>
      <w:r w:rsidRPr="00761588">
        <w:tab/>
        <w:t>N. Jiang, P. Tan, L. F. Cheong. Symmetric architecture modeling with a single image[C]. ACM SIGGRAPH Asia, 2009, 113.</w:t>
      </w:r>
      <w:bookmarkEnd w:id="96"/>
    </w:p>
    <w:p w:rsidR="00761588" w:rsidRPr="00761588" w:rsidRDefault="00761588" w:rsidP="00761588">
      <w:pPr>
        <w:pStyle w:val="EndNoteBibliography"/>
        <w:ind w:left="720" w:firstLine="400"/>
      </w:pPr>
      <w:bookmarkStart w:id="97" w:name="_ENREF_42"/>
      <w:r w:rsidRPr="00761588">
        <w:t>[42]</w:t>
      </w:r>
      <w:r w:rsidRPr="00761588">
        <w:tab/>
        <w:t>M. Arikan, M. Wimmer, S. Maierhofer. O-snap:Optimization-based snapping for modeling architecture[J]. Acm Transactions on Graphics, 2013, 32(1), 1-15.</w:t>
      </w:r>
      <w:bookmarkEnd w:id="97"/>
    </w:p>
    <w:p w:rsidR="00761588" w:rsidRPr="00761588" w:rsidRDefault="00761588" w:rsidP="00761588">
      <w:pPr>
        <w:pStyle w:val="EndNoteBibliography"/>
        <w:ind w:left="720" w:firstLine="400"/>
      </w:pPr>
      <w:bookmarkStart w:id="98" w:name="_ENREF_43"/>
      <w:r w:rsidRPr="00761588">
        <w:t>[43]</w:t>
      </w:r>
      <w:r w:rsidRPr="00761588">
        <w:tab/>
        <w:t>L. Olsen, F. F. Samavati. Image-assisted modeling from sketches[J]. 2010, 225-232.</w:t>
      </w:r>
      <w:bookmarkEnd w:id="98"/>
    </w:p>
    <w:p w:rsidR="00761588" w:rsidRPr="00761588" w:rsidRDefault="00761588" w:rsidP="00761588">
      <w:pPr>
        <w:pStyle w:val="EndNoteBibliography"/>
        <w:ind w:left="720" w:firstLine="400"/>
      </w:pPr>
      <w:bookmarkStart w:id="99" w:name="_ENREF_44"/>
      <w:r w:rsidRPr="00761588">
        <w:t>[44]</w:t>
      </w:r>
      <w:r w:rsidRPr="00761588">
        <w:tab/>
        <w:t>A. Andre, S. Saito. Single-view sketch based modeling[C]. Eighth Eurographics Symposium on Sketch-Based Interfaces and Modeling, 2011, 133-140.</w:t>
      </w:r>
      <w:bookmarkEnd w:id="99"/>
    </w:p>
    <w:p w:rsidR="00761588" w:rsidRPr="00761588" w:rsidRDefault="00761588" w:rsidP="00761588">
      <w:pPr>
        <w:pStyle w:val="EndNoteBibliography"/>
        <w:ind w:left="720" w:firstLine="400"/>
      </w:pPr>
      <w:bookmarkStart w:id="100" w:name="_ENREF_45"/>
      <w:r w:rsidRPr="00761588">
        <w:t>[45]</w:t>
      </w:r>
      <w:r w:rsidRPr="00761588">
        <w:tab/>
        <w:t>B. M. Oh, M. Chen, J. Dorsey. Image-based modeling and photo editing[C]. ACM Siggraph’01. ACM, 2001, 433-442.</w:t>
      </w:r>
      <w:bookmarkEnd w:id="100"/>
    </w:p>
    <w:p w:rsidR="00761588" w:rsidRPr="00761588" w:rsidRDefault="00761588" w:rsidP="00761588">
      <w:pPr>
        <w:pStyle w:val="EndNoteBibliography"/>
        <w:ind w:left="720" w:firstLine="400"/>
      </w:pPr>
      <w:bookmarkStart w:id="101" w:name="_ENREF_46"/>
      <w:r w:rsidRPr="00761588">
        <w:t>[46]</w:t>
      </w:r>
      <w:r w:rsidRPr="00761588">
        <w:tab/>
        <w:t>T. Chen, Z. Zhu, A. Shamir, S. M. Hu, D. Cohen-Or. 3-Sweep:extracting editable objects from a single photo[J]. Acm Transactions on Graphics, 2013, 32(6), 1-10.</w:t>
      </w:r>
      <w:bookmarkEnd w:id="101"/>
    </w:p>
    <w:p w:rsidR="00DB4F9B" w:rsidRDefault="004550CD" w:rsidP="000150FA">
      <w:pPr>
        <w:wordWrap w:val="0"/>
        <w:adjustRightInd w:val="0"/>
        <w:snapToGrid w:val="0"/>
        <w:spacing w:line="320" w:lineRule="exact"/>
        <w:ind w:firstLineChars="0" w:firstLine="0"/>
        <w:jc w:val="left"/>
      </w:pPr>
      <w:r>
        <w:fldChar w:fldCharType="end"/>
      </w:r>
    </w:p>
    <w:sectPr w:rsidR="00DB4F9B" w:rsidSect="00DA64D9">
      <w:headerReference w:type="default" r:id="rId48"/>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C6B19" w:rsidRDefault="00AC6B19" w:rsidP="006E17A7">
      <w:pPr>
        <w:ind w:firstLine="480"/>
      </w:pPr>
      <w:r>
        <w:separator/>
      </w:r>
    </w:p>
    <w:p w:rsidR="00AC6B19" w:rsidRDefault="00AC6B19" w:rsidP="006E17A7">
      <w:pPr>
        <w:ind w:firstLine="480"/>
      </w:pPr>
    </w:p>
  </w:endnote>
  <w:endnote w:type="continuationSeparator" w:id="0">
    <w:p w:rsidR="00AC6B19" w:rsidRDefault="00AC6B19" w:rsidP="006E17A7">
      <w:pPr>
        <w:ind w:firstLine="480"/>
      </w:pPr>
      <w:r>
        <w:continuationSeparator/>
      </w:r>
    </w:p>
    <w:p w:rsidR="00AC6B19" w:rsidRDefault="00AC6B19" w:rsidP="006E17A7">
      <w:pPr>
        <w:ind w:firstLine="480"/>
      </w:pPr>
    </w:p>
  </w:endnote>
  <w:endnote w:type="continuationNotice" w:id="1">
    <w:p w:rsidR="00AC6B19" w:rsidRDefault="00AC6B19">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50CD" w:rsidRDefault="004550CD"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50CD" w:rsidRDefault="004550CD"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50CD" w:rsidRDefault="004550CD"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EndPr/>
    <w:sdtContent>
      <w:p w:rsidR="004550CD" w:rsidRDefault="004550CD" w:rsidP="006E17A7">
        <w:pPr>
          <w:pStyle w:val="aa"/>
          <w:ind w:firstLine="360"/>
          <w:jc w:val="center"/>
        </w:pPr>
        <w:r>
          <w:fldChar w:fldCharType="begin"/>
        </w:r>
        <w:r>
          <w:instrText xml:space="preserve"> PAGE   \* MERGEFORMAT </w:instrText>
        </w:r>
        <w:r>
          <w:fldChar w:fldCharType="separate"/>
        </w:r>
        <w:r w:rsidR="006002D6">
          <w:rPr>
            <w:noProof/>
          </w:rPr>
          <w:t>VII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EndPr/>
    <w:sdtContent>
      <w:p w:rsidR="004550CD" w:rsidRDefault="004550CD" w:rsidP="006B5977">
        <w:pPr>
          <w:pStyle w:val="aa"/>
          <w:ind w:firstLineChars="0" w:firstLine="0"/>
          <w:jc w:val="center"/>
        </w:pPr>
        <w:r>
          <w:fldChar w:fldCharType="begin"/>
        </w:r>
        <w:r>
          <w:instrText xml:space="preserve"> PAGE   \* MERGEFORMAT </w:instrText>
        </w:r>
        <w:r>
          <w:fldChar w:fldCharType="separate"/>
        </w:r>
        <w:r w:rsidR="006253FC" w:rsidRPr="006253FC">
          <w:rPr>
            <w:noProof/>
            <w:lang w:val="zh-CN"/>
          </w:rPr>
          <w:t>3</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C6B19" w:rsidRDefault="00AC6B19" w:rsidP="006E17A7">
      <w:pPr>
        <w:ind w:firstLine="480"/>
      </w:pPr>
      <w:r>
        <w:separator/>
      </w:r>
    </w:p>
    <w:p w:rsidR="00AC6B19" w:rsidRDefault="00AC6B19" w:rsidP="006E17A7">
      <w:pPr>
        <w:ind w:firstLine="480"/>
      </w:pPr>
    </w:p>
  </w:footnote>
  <w:footnote w:type="continuationSeparator" w:id="0">
    <w:p w:rsidR="00AC6B19" w:rsidRDefault="00AC6B19" w:rsidP="006E17A7">
      <w:pPr>
        <w:ind w:firstLine="480"/>
      </w:pPr>
      <w:r>
        <w:continuationSeparator/>
      </w:r>
    </w:p>
    <w:p w:rsidR="00AC6B19" w:rsidRDefault="00AC6B19" w:rsidP="006E17A7">
      <w:pPr>
        <w:ind w:firstLine="480"/>
      </w:pPr>
    </w:p>
  </w:footnote>
  <w:footnote w:type="continuationNotice" w:id="1">
    <w:p w:rsidR="00AC6B19" w:rsidRDefault="00AC6B19">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50CD" w:rsidRDefault="004550CD" w:rsidP="006E17A7">
    <w:pPr>
      <w:pStyle w:val="ac"/>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50CD" w:rsidRDefault="004550CD"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50CD" w:rsidRDefault="004550CD" w:rsidP="001B763F">
    <w:pPr>
      <w:pStyle w:val="ac"/>
      <w:ind w:firstLineChars="0" w:firstLine="0"/>
    </w:pPr>
    <w:r>
      <w:rPr>
        <w:rFonts w:hint="eastAsia"/>
      </w:rPr>
      <w:t>基于情绪传播模型的动态人群路径规划</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50CD" w:rsidRPr="0088595B" w:rsidRDefault="004550CD" w:rsidP="001B763F">
    <w:pPr>
      <w:pStyle w:val="ac"/>
      <w:ind w:firstLineChars="0" w:firstLine="0"/>
      <w:rPr>
        <w:sz w:val="20"/>
      </w:rPr>
    </w:pPr>
    <w:r>
      <w:rPr>
        <w:rFonts w:hint="eastAsia"/>
      </w:rPr>
      <w:t>总结和展望</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50CD" w:rsidRPr="0088595B" w:rsidRDefault="004550CD" w:rsidP="009B5CC4">
    <w:pPr>
      <w:pStyle w:val="ac"/>
      <w:ind w:firstLineChars="0" w:firstLine="0"/>
      <w:rPr>
        <w:sz w:val="20"/>
      </w:rPr>
    </w:pPr>
    <w:r>
      <w:rPr>
        <w:rFonts w:hint="eastAsia"/>
        <w:sz w:val="20"/>
      </w:rPr>
      <w:t>参考文献</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50CD" w:rsidRPr="0088595B" w:rsidRDefault="004550CD"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50CD" w:rsidRDefault="004550CD" w:rsidP="006E17A7">
    <w:pPr>
      <w:pStyle w:val="ac"/>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50CD" w:rsidRDefault="004550CD"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50CD" w:rsidRDefault="004550CD"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50CD" w:rsidRDefault="004550CD"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50CD" w:rsidRDefault="004550CD"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50CD" w:rsidRDefault="004550CD"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50CD" w:rsidRDefault="004550CD"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50CD" w:rsidRDefault="004550CD"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1">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2">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3">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4">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5BB85FE8"/>
    <w:multiLevelType w:val="multilevel"/>
    <w:tmpl w:val="28A45F04"/>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6">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7">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75CB435F"/>
    <w:multiLevelType w:val="hybridMultilevel"/>
    <w:tmpl w:val="95A8E8C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num w:numId="1">
    <w:abstractNumId w:val="11"/>
  </w:num>
  <w:num w:numId="2">
    <w:abstractNumId w:val="19"/>
  </w:num>
  <w:num w:numId="3">
    <w:abstractNumId w:val="10"/>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5"/>
  </w:num>
  <w:num w:numId="15">
    <w:abstractNumId w:val="12"/>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14"/>
  </w:num>
  <w:num w:numId="2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7"/>
  </w:num>
  <w:num w:numId="24">
    <w:abstractNumId w:val="1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52&lt;/item&gt;&lt;item&gt;54&lt;/item&gt;&lt;item&gt;57&lt;/item&gt;&lt;item&gt;63&lt;/item&gt;&lt;item&gt;66&lt;/item&gt;&lt;item&gt;68&lt;/item&gt;&lt;item&gt;69&lt;/item&gt;&lt;item&gt;74&lt;/item&gt;&lt;item&gt;77&lt;/item&gt;&lt;item&gt;79&lt;/item&gt;&lt;item&gt;80&lt;/item&gt;&lt;item&gt;96&lt;/item&gt;&lt;item&gt;110&lt;/item&gt;&lt;item&gt;145&lt;/item&gt;&lt;item&gt;148&lt;/item&gt;&lt;item&gt;149&lt;/item&gt;&lt;item&gt;150&lt;/item&gt;&lt;item&gt;151&lt;/item&gt;&lt;item&gt;152&lt;/item&gt;&lt;item&gt;153&lt;/item&gt;&lt;item&gt;155&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6&lt;/item&gt;&lt;item&gt;177&lt;/item&gt;&lt;item&gt;178&lt;/item&gt;&lt;item&gt;179&lt;/item&gt;&lt;item&gt;180&lt;/item&gt;&lt;item&gt;181&lt;/item&gt;&lt;item&gt;186&lt;/item&gt;&lt;item&gt;188&lt;/item&gt;&lt;/record-ids&gt;&lt;/item&gt;&lt;/Libraries&gt;"/>
  </w:docVars>
  <w:rsids>
    <w:rsidRoot w:val="00884A9A"/>
    <w:rsid w:val="000003CB"/>
    <w:rsid w:val="00000457"/>
    <w:rsid w:val="00000A76"/>
    <w:rsid w:val="00000CF3"/>
    <w:rsid w:val="00001075"/>
    <w:rsid w:val="00001A55"/>
    <w:rsid w:val="00001BA6"/>
    <w:rsid w:val="00001E95"/>
    <w:rsid w:val="000022B7"/>
    <w:rsid w:val="0000234A"/>
    <w:rsid w:val="000023B7"/>
    <w:rsid w:val="0000285D"/>
    <w:rsid w:val="00002C25"/>
    <w:rsid w:val="00002D7F"/>
    <w:rsid w:val="00003731"/>
    <w:rsid w:val="000038AA"/>
    <w:rsid w:val="00003DEF"/>
    <w:rsid w:val="00003F34"/>
    <w:rsid w:val="00004196"/>
    <w:rsid w:val="0000432D"/>
    <w:rsid w:val="00004430"/>
    <w:rsid w:val="00004E67"/>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BFE"/>
    <w:rsid w:val="00011C85"/>
    <w:rsid w:val="00011D56"/>
    <w:rsid w:val="00012581"/>
    <w:rsid w:val="00012978"/>
    <w:rsid w:val="00012B24"/>
    <w:rsid w:val="00013EC8"/>
    <w:rsid w:val="00014829"/>
    <w:rsid w:val="000149A6"/>
    <w:rsid w:val="00014BD4"/>
    <w:rsid w:val="000150FA"/>
    <w:rsid w:val="000151F9"/>
    <w:rsid w:val="000152F5"/>
    <w:rsid w:val="00015979"/>
    <w:rsid w:val="0001599F"/>
    <w:rsid w:val="00015E88"/>
    <w:rsid w:val="00015F74"/>
    <w:rsid w:val="00016679"/>
    <w:rsid w:val="00016A50"/>
    <w:rsid w:val="00017396"/>
    <w:rsid w:val="00017C86"/>
    <w:rsid w:val="000200B0"/>
    <w:rsid w:val="0002056F"/>
    <w:rsid w:val="00020685"/>
    <w:rsid w:val="0002080C"/>
    <w:rsid w:val="0002173B"/>
    <w:rsid w:val="00021908"/>
    <w:rsid w:val="00022668"/>
    <w:rsid w:val="00022701"/>
    <w:rsid w:val="00022C5F"/>
    <w:rsid w:val="00023131"/>
    <w:rsid w:val="000232AD"/>
    <w:rsid w:val="000234D8"/>
    <w:rsid w:val="00023A20"/>
    <w:rsid w:val="00023D4D"/>
    <w:rsid w:val="00023E66"/>
    <w:rsid w:val="0002407E"/>
    <w:rsid w:val="0002428C"/>
    <w:rsid w:val="000242B8"/>
    <w:rsid w:val="000243FB"/>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4220"/>
    <w:rsid w:val="000344C7"/>
    <w:rsid w:val="000344F2"/>
    <w:rsid w:val="000345C1"/>
    <w:rsid w:val="00034632"/>
    <w:rsid w:val="000349FE"/>
    <w:rsid w:val="00034B02"/>
    <w:rsid w:val="000353FE"/>
    <w:rsid w:val="00035616"/>
    <w:rsid w:val="00035BC8"/>
    <w:rsid w:val="00035EFC"/>
    <w:rsid w:val="00035FA9"/>
    <w:rsid w:val="000361D7"/>
    <w:rsid w:val="000363E4"/>
    <w:rsid w:val="0003672C"/>
    <w:rsid w:val="000368AA"/>
    <w:rsid w:val="00036D0C"/>
    <w:rsid w:val="00037461"/>
    <w:rsid w:val="00037AFE"/>
    <w:rsid w:val="00040DF0"/>
    <w:rsid w:val="00041331"/>
    <w:rsid w:val="00041BF1"/>
    <w:rsid w:val="00042929"/>
    <w:rsid w:val="00042E0B"/>
    <w:rsid w:val="00043357"/>
    <w:rsid w:val="0004353D"/>
    <w:rsid w:val="0004359D"/>
    <w:rsid w:val="0004398B"/>
    <w:rsid w:val="00043FD8"/>
    <w:rsid w:val="00044838"/>
    <w:rsid w:val="00044B25"/>
    <w:rsid w:val="00044BC0"/>
    <w:rsid w:val="00044F96"/>
    <w:rsid w:val="00045A01"/>
    <w:rsid w:val="00045BD9"/>
    <w:rsid w:val="00045EE9"/>
    <w:rsid w:val="0004634F"/>
    <w:rsid w:val="000463AC"/>
    <w:rsid w:val="000465B6"/>
    <w:rsid w:val="000466EA"/>
    <w:rsid w:val="00046A80"/>
    <w:rsid w:val="00047367"/>
    <w:rsid w:val="0004794B"/>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857"/>
    <w:rsid w:val="00054971"/>
    <w:rsid w:val="00054CE8"/>
    <w:rsid w:val="00054E6D"/>
    <w:rsid w:val="000550E0"/>
    <w:rsid w:val="000551C7"/>
    <w:rsid w:val="000554C5"/>
    <w:rsid w:val="0005599C"/>
    <w:rsid w:val="000563F9"/>
    <w:rsid w:val="00056522"/>
    <w:rsid w:val="00056870"/>
    <w:rsid w:val="00056EE5"/>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FA8"/>
    <w:rsid w:val="000646D2"/>
    <w:rsid w:val="00064815"/>
    <w:rsid w:val="00064A92"/>
    <w:rsid w:val="00064B5E"/>
    <w:rsid w:val="00064C94"/>
    <w:rsid w:val="000655E2"/>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21B5"/>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80E"/>
    <w:rsid w:val="00084BD4"/>
    <w:rsid w:val="00084C9F"/>
    <w:rsid w:val="00085115"/>
    <w:rsid w:val="000852ED"/>
    <w:rsid w:val="000857C7"/>
    <w:rsid w:val="00085A19"/>
    <w:rsid w:val="00085CC5"/>
    <w:rsid w:val="00085E31"/>
    <w:rsid w:val="00085F9D"/>
    <w:rsid w:val="000866B4"/>
    <w:rsid w:val="00086C5F"/>
    <w:rsid w:val="000871AE"/>
    <w:rsid w:val="000878A0"/>
    <w:rsid w:val="000879B7"/>
    <w:rsid w:val="00087DA2"/>
    <w:rsid w:val="00087EA9"/>
    <w:rsid w:val="00091969"/>
    <w:rsid w:val="00091C45"/>
    <w:rsid w:val="00091C5F"/>
    <w:rsid w:val="0009288E"/>
    <w:rsid w:val="0009309F"/>
    <w:rsid w:val="00093163"/>
    <w:rsid w:val="000934A0"/>
    <w:rsid w:val="000937D8"/>
    <w:rsid w:val="00093B0D"/>
    <w:rsid w:val="00094F3B"/>
    <w:rsid w:val="00095E64"/>
    <w:rsid w:val="00095EB0"/>
    <w:rsid w:val="00096352"/>
    <w:rsid w:val="000969A9"/>
    <w:rsid w:val="00096E1C"/>
    <w:rsid w:val="00097FAB"/>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332B"/>
    <w:rsid w:val="000B3383"/>
    <w:rsid w:val="000B3906"/>
    <w:rsid w:val="000B3D2B"/>
    <w:rsid w:val="000B3EA0"/>
    <w:rsid w:val="000B3F9A"/>
    <w:rsid w:val="000B4095"/>
    <w:rsid w:val="000B47F2"/>
    <w:rsid w:val="000B642C"/>
    <w:rsid w:val="000B6675"/>
    <w:rsid w:val="000B6792"/>
    <w:rsid w:val="000B684B"/>
    <w:rsid w:val="000B6C40"/>
    <w:rsid w:val="000B70B5"/>
    <w:rsid w:val="000B785A"/>
    <w:rsid w:val="000B7D02"/>
    <w:rsid w:val="000C019E"/>
    <w:rsid w:val="000C034F"/>
    <w:rsid w:val="000C0366"/>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1F6"/>
    <w:rsid w:val="000C63F4"/>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A01"/>
    <w:rsid w:val="000D2180"/>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75"/>
    <w:rsid w:val="000E2ECA"/>
    <w:rsid w:val="000E309F"/>
    <w:rsid w:val="000E3133"/>
    <w:rsid w:val="000E3240"/>
    <w:rsid w:val="000E3322"/>
    <w:rsid w:val="000E35E8"/>
    <w:rsid w:val="000E37E8"/>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D1B"/>
    <w:rsid w:val="000F2477"/>
    <w:rsid w:val="000F2710"/>
    <w:rsid w:val="000F2886"/>
    <w:rsid w:val="000F2E81"/>
    <w:rsid w:val="000F31FE"/>
    <w:rsid w:val="000F3383"/>
    <w:rsid w:val="000F3811"/>
    <w:rsid w:val="000F3C9E"/>
    <w:rsid w:val="000F4862"/>
    <w:rsid w:val="000F52CA"/>
    <w:rsid w:val="000F57DD"/>
    <w:rsid w:val="000F6220"/>
    <w:rsid w:val="000F62E9"/>
    <w:rsid w:val="000F64D5"/>
    <w:rsid w:val="000F6D8F"/>
    <w:rsid w:val="000F6EE2"/>
    <w:rsid w:val="000F6F9C"/>
    <w:rsid w:val="000F7D55"/>
    <w:rsid w:val="001001F4"/>
    <w:rsid w:val="0010036F"/>
    <w:rsid w:val="00100D6C"/>
    <w:rsid w:val="001016EB"/>
    <w:rsid w:val="001017C3"/>
    <w:rsid w:val="0010180D"/>
    <w:rsid w:val="00101DF2"/>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3CA"/>
    <w:rsid w:val="00110440"/>
    <w:rsid w:val="00110666"/>
    <w:rsid w:val="00110701"/>
    <w:rsid w:val="001107CC"/>
    <w:rsid w:val="001110D7"/>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2518"/>
    <w:rsid w:val="00122825"/>
    <w:rsid w:val="00122CA8"/>
    <w:rsid w:val="001231A2"/>
    <w:rsid w:val="001233BA"/>
    <w:rsid w:val="0012385F"/>
    <w:rsid w:val="001238B9"/>
    <w:rsid w:val="001240BD"/>
    <w:rsid w:val="0012576F"/>
    <w:rsid w:val="00125E7A"/>
    <w:rsid w:val="00126078"/>
    <w:rsid w:val="0012634A"/>
    <w:rsid w:val="001264C9"/>
    <w:rsid w:val="001264DC"/>
    <w:rsid w:val="0012672F"/>
    <w:rsid w:val="00126ABC"/>
    <w:rsid w:val="00126B7D"/>
    <w:rsid w:val="00126D32"/>
    <w:rsid w:val="00126FD2"/>
    <w:rsid w:val="0012709F"/>
    <w:rsid w:val="00127621"/>
    <w:rsid w:val="00127C91"/>
    <w:rsid w:val="00127D17"/>
    <w:rsid w:val="001300A5"/>
    <w:rsid w:val="001301AF"/>
    <w:rsid w:val="0013096A"/>
    <w:rsid w:val="0013128B"/>
    <w:rsid w:val="001317B5"/>
    <w:rsid w:val="0013244F"/>
    <w:rsid w:val="0013261E"/>
    <w:rsid w:val="001328E6"/>
    <w:rsid w:val="00133261"/>
    <w:rsid w:val="001332DD"/>
    <w:rsid w:val="00133599"/>
    <w:rsid w:val="0013416E"/>
    <w:rsid w:val="00134843"/>
    <w:rsid w:val="00134946"/>
    <w:rsid w:val="00134DEB"/>
    <w:rsid w:val="00135324"/>
    <w:rsid w:val="001355A4"/>
    <w:rsid w:val="001356D6"/>
    <w:rsid w:val="00135EDF"/>
    <w:rsid w:val="0013694F"/>
    <w:rsid w:val="00136AF3"/>
    <w:rsid w:val="00136FC5"/>
    <w:rsid w:val="0013760C"/>
    <w:rsid w:val="00137C36"/>
    <w:rsid w:val="001401B0"/>
    <w:rsid w:val="00140508"/>
    <w:rsid w:val="0014170F"/>
    <w:rsid w:val="0014171F"/>
    <w:rsid w:val="00141AF5"/>
    <w:rsid w:val="001420C2"/>
    <w:rsid w:val="001421E0"/>
    <w:rsid w:val="001424D0"/>
    <w:rsid w:val="00142AB6"/>
    <w:rsid w:val="00142BC8"/>
    <w:rsid w:val="00142E6E"/>
    <w:rsid w:val="00143027"/>
    <w:rsid w:val="001434E0"/>
    <w:rsid w:val="00143D69"/>
    <w:rsid w:val="001444EA"/>
    <w:rsid w:val="00144536"/>
    <w:rsid w:val="00144A2D"/>
    <w:rsid w:val="00144FBE"/>
    <w:rsid w:val="00145554"/>
    <w:rsid w:val="001457FF"/>
    <w:rsid w:val="00145974"/>
    <w:rsid w:val="00145E02"/>
    <w:rsid w:val="00145E62"/>
    <w:rsid w:val="001461D8"/>
    <w:rsid w:val="00146B12"/>
    <w:rsid w:val="001475F6"/>
    <w:rsid w:val="00147A78"/>
    <w:rsid w:val="00147F5B"/>
    <w:rsid w:val="001502A8"/>
    <w:rsid w:val="001503D2"/>
    <w:rsid w:val="00150A4F"/>
    <w:rsid w:val="00150A95"/>
    <w:rsid w:val="00150FC9"/>
    <w:rsid w:val="001510D4"/>
    <w:rsid w:val="00151139"/>
    <w:rsid w:val="00151223"/>
    <w:rsid w:val="00151380"/>
    <w:rsid w:val="00151444"/>
    <w:rsid w:val="001517A0"/>
    <w:rsid w:val="0015185F"/>
    <w:rsid w:val="00151877"/>
    <w:rsid w:val="00151ECC"/>
    <w:rsid w:val="00151EDB"/>
    <w:rsid w:val="001522B7"/>
    <w:rsid w:val="00152597"/>
    <w:rsid w:val="00152AB2"/>
    <w:rsid w:val="001530FC"/>
    <w:rsid w:val="00153B45"/>
    <w:rsid w:val="00153C0C"/>
    <w:rsid w:val="00153C14"/>
    <w:rsid w:val="00153CA5"/>
    <w:rsid w:val="0015432C"/>
    <w:rsid w:val="001543B2"/>
    <w:rsid w:val="001546CD"/>
    <w:rsid w:val="00154762"/>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80A"/>
    <w:rsid w:val="00162621"/>
    <w:rsid w:val="00162712"/>
    <w:rsid w:val="00162EC8"/>
    <w:rsid w:val="00162F63"/>
    <w:rsid w:val="001637F2"/>
    <w:rsid w:val="00163937"/>
    <w:rsid w:val="0016399A"/>
    <w:rsid w:val="00163DF9"/>
    <w:rsid w:val="00164271"/>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15D"/>
    <w:rsid w:val="00170E4A"/>
    <w:rsid w:val="0017176B"/>
    <w:rsid w:val="00171D38"/>
    <w:rsid w:val="00172619"/>
    <w:rsid w:val="00172FA5"/>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7B65"/>
    <w:rsid w:val="0018004B"/>
    <w:rsid w:val="00180385"/>
    <w:rsid w:val="00180522"/>
    <w:rsid w:val="001807C2"/>
    <w:rsid w:val="0018102C"/>
    <w:rsid w:val="001815D7"/>
    <w:rsid w:val="0018165E"/>
    <w:rsid w:val="0018167D"/>
    <w:rsid w:val="00181703"/>
    <w:rsid w:val="00181B73"/>
    <w:rsid w:val="00182032"/>
    <w:rsid w:val="001822CB"/>
    <w:rsid w:val="0018240F"/>
    <w:rsid w:val="001828D3"/>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44F"/>
    <w:rsid w:val="001877D2"/>
    <w:rsid w:val="00187C21"/>
    <w:rsid w:val="001902CF"/>
    <w:rsid w:val="0019051C"/>
    <w:rsid w:val="00190840"/>
    <w:rsid w:val="001910FC"/>
    <w:rsid w:val="00191272"/>
    <w:rsid w:val="0019189A"/>
    <w:rsid w:val="00191AB7"/>
    <w:rsid w:val="00191E5E"/>
    <w:rsid w:val="001921D8"/>
    <w:rsid w:val="001922B6"/>
    <w:rsid w:val="00192BE3"/>
    <w:rsid w:val="00193149"/>
    <w:rsid w:val="001931D8"/>
    <w:rsid w:val="00193D63"/>
    <w:rsid w:val="0019429A"/>
    <w:rsid w:val="00194352"/>
    <w:rsid w:val="0019496F"/>
    <w:rsid w:val="001949F5"/>
    <w:rsid w:val="00194C6A"/>
    <w:rsid w:val="00195119"/>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F41"/>
    <w:rsid w:val="001A3191"/>
    <w:rsid w:val="001A3CB1"/>
    <w:rsid w:val="001A3DBF"/>
    <w:rsid w:val="001A4743"/>
    <w:rsid w:val="001A4A13"/>
    <w:rsid w:val="001A5192"/>
    <w:rsid w:val="001A5299"/>
    <w:rsid w:val="001A57CA"/>
    <w:rsid w:val="001A5D9C"/>
    <w:rsid w:val="001A5DC0"/>
    <w:rsid w:val="001A5F25"/>
    <w:rsid w:val="001A6855"/>
    <w:rsid w:val="001A6A16"/>
    <w:rsid w:val="001A6AEB"/>
    <w:rsid w:val="001A796F"/>
    <w:rsid w:val="001A7988"/>
    <w:rsid w:val="001A7D3C"/>
    <w:rsid w:val="001B011B"/>
    <w:rsid w:val="001B0253"/>
    <w:rsid w:val="001B052E"/>
    <w:rsid w:val="001B075E"/>
    <w:rsid w:val="001B0A70"/>
    <w:rsid w:val="001B0B5B"/>
    <w:rsid w:val="001B0BB9"/>
    <w:rsid w:val="001B2443"/>
    <w:rsid w:val="001B279A"/>
    <w:rsid w:val="001B2AA2"/>
    <w:rsid w:val="001B336A"/>
    <w:rsid w:val="001B34CC"/>
    <w:rsid w:val="001B3602"/>
    <w:rsid w:val="001B38CE"/>
    <w:rsid w:val="001B39E8"/>
    <w:rsid w:val="001B39FF"/>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E8A"/>
    <w:rsid w:val="001C3F3C"/>
    <w:rsid w:val="001C44DB"/>
    <w:rsid w:val="001C4C22"/>
    <w:rsid w:val="001C55F9"/>
    <w:rsid w:val="001C57F2"/>
    <w:rsid w:val="001C5E99"/>
    <w:rsid w:val="001C5FC1"/>
    <w:rsid w:val="001C6540"/>
    <w:rsid w:val="001C65FD"/>
    <w:rsid w:val="001C6EE3"/>
    <w:rsid w:val="001C7EE9"/>
    <w:rsid w:val="001D05A6"/>
    <w:rsid w:val="001D0AB8"/>
    <w:rsid w:val="001D0AF6"/>
    <w:rsid w:val="001D0F59"/>
    <w:rsid w:val="001D1093"/>
    <w:rsid w:val="001D17C0"/>
    <w:rsid w:val="001D18B4"/>
    <w:rsid w:val="001D1BDE"/>
    <w:rsid w:val="001D1CB2"/>
    <w:rsid w:val="001D1EA2"/>
    <w:rsid w:val="001D1F1C"/>
    <w:rsid w:val="001D2688"/>
    <w:rsid w:val="001D2BB8"/>
    <w:rsid w:val="001D2E03"/>
    <w:rsid w:val="001D3123"/>
    <w:rsid w:val="001D3676"/>
    <w:rsid w:val="001D3686"/>
    <w:rsid w:val="001D3DAF"/>
    <w:rsid w:val="001D3DDA"/>
    <w:rsid w:val="001D3F64"/>
    <w:rsid w:val="001D416C"/>
    <w:rsid w:val="001D4585"/>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21A"/>
    <w:rsid w:val="001E2796"/>
    <w:rsid w:val="001E2CC6"/>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EA5"/>
    <w:rsid w:val="001F07E1"/>
    <w:rsid w:val="001F07EE"/>
    <w:rsid w:val="001F090F"/>
    <w:rsid w:val="001F0A76"/>
    <w:rsid w:val="001F0D1C"/>
    <w:rsid w:val="001F0E7C"/>
    <w:rsid w:val="001F105F"/>
    <w:rsid w:val="001F1065"/>
    <w:rsid w:val="001F10C2"/>
    <w:rsid w:val="001F17E2"/>
    <w:rsid w:val="001F1ABE"/>
    <w:rsid w:val="001F20BB"/>
    <w:rsid w:val="001F2EB6"/>
    <w:rsid w:val="001F2EBA"/>
    <w:rsid w:val="001F2F21"/>
    <w:rsid w:val="001F32EE"/>
    <w:rsid w:val="001F43DA"/>
    <w:rsid w:val="001F4598"/>
    <w:rsid w:val="001F4DFC"/>
    <w:rsid w:val="001F5063"/>
    <w:rsid w:val="001F54BA"/>
    <w:rsid w:val="001F583B"/>
    <w:rsid w:val="001F58C2"/>
    <w:rsid w:val="001F5ABA"/>
    <w:rsid w:val="001F677F"/>
    <w:rsid w:val="001F70E7"/>
    <w:rsid w:val="001F7498"/>
    <w:rsid w:val="001F7AA1"/>
    <w:rsid w:val="001F7B26"/>
    <w:rsid w:val="001F7D4A"/>
    <w:rsid w:val="002002B3"/>
    <w:rsid w:val="00200635"/>
    <w:rsid w:val="002009CB"/>
    <w:rsid w:val="00200ABB"/>
    <w:rsid w:val="00200CE9"/>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63"/>
    <w:rsid w:val="002030A1"/>
    <w:rsid w:val="002036DC"/>
    <w:rsid w:val="002038F6"/>
    <w:rsid w:val="00204175"/>
    <w:rsid w:val="002043CB"/>
    <w:rsid w:val="00205347"/>
    <w:rsid w:val="00205640"/>
    <w:rsid w:val="002057EC"/>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5BD"/>
    <w:rsid w:val="002175D1"/>
    <w:rsid w:val="00217751"/>
    <w:rsid w:val="002179B9"/>
    <w:rsid w:val="00217B3C"/>
    <w:rsid w:val="00217C16"/>
    <w:rsid w:val="00217C35"/>
    <w:rsid w:val="00217F7B"/>
    <w:rsid w:val="002201AF"/>
    <w:rsid w:val="00220592"/>
    <w:rsid w:val="00220911"/>
    <w:rsid w:val="002209A8"/>
    <w:rsid w:val="002213DD"/>
    <w:rsid w:val="002213E7"/>
    <w:rsid w:val="002215CD"/>
    <w:rsid w:val="0022167C"/>
    <w:rsid w:val="002218A0"/>
    <w:rsid w:val="00221B47"/>
    <w:rsid w:val="00221BC5"/>
    <w:rsid w:val="00221C21"/>
    <w:rsid w:val="00222077"/>
    <w:rsid w:val="002224C7"/>
    <w:rsid w:val="00222696"/>
    <w:rsid w:val="00222C08"/>
    <w:rsid w:val="00223475"/>
    <w:rsid w:val="00223BBA"/>
    <w:rsid w:val="00223BF6"/>
    <w:rsid w:val="00223C8F"/>
    <w:rsid w:val="00224200"/>
    <w:rsid w:val="00224F28"/>
    <w:rsid w:val="0022518E"/>
    <w:rsid w:val="00225651"/>
    <w:rsid w:val="00225696"/>
    <w:rsid w:val="00225E8B"/>
    <w:rsid w:val="002262C8"/>
    <w:rsid w:val="0022645E"/>
    <w:rsid w:val="0022649B"/>
    <w:rsid w:val="00226A53"/>
    <w:rsid w:val="00226E88"/>
    <w:rsid w:val="002275BD"/>
    <w:rsid w:val="002275F2"/>
    <w:rsid w:val="002276A4"/>
    <w:rsid w:val="00227B35"/>
    <w:rsid w:val="00227B52"/>
    <w:rsid w:val="002300E4"/>
    <w:rsid w:val="002300E7"/>
    <w:rsid w:val="00230160"/>
    <w:rsid w:val="002304AC"/>
    <w:rsid w:val="00230644"/>
    <w:rsid w:val="00230D2D"/>
    <w:rsid w:val="00231206"/>
    <w:rsid w:val="00231316"/>
    <w:rsid w:val="002313C5"/>
    <w:rsid w:val="002313DC"/>
    <w:rsid w:val="002314B7"/>
    <w:rsid w:val="00231525"/>
    <w:rsid w:val="00231752"/>
    <w:rsid w:val="00231B03"/>
    <w:rsid w:val="00231F96"/>
    <w:rsid w:val="00232427"/>
    <w:rsid w:val="00232F50"/>
    <w:rsid w:val="00233030"/>
    <w:rsid w:val="00233032"/>
    <w:rsid w:val="00233590"/>
    <w:rsid w:val="0023458E"/>
    <w:rsid w:val="00234776"/>
    <w:rsid w:val="00234C1B"/>
    <w:rsid w:val="002350CD"/>
    <w:rsid w:val="002350E3"/>
    <w:rsid w:val="0023549F"/>
    <w:rsid w:val="00235814"/>
    <w:rsid w:val="00236044"/>
    <w:rsid w:val="0023607D"/>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B9C"/>
    <w:rsid w:val="002442E2"/>
    <w:rsid w:val="002445A9"/>
    <w:rsid w:val="002445DF"/>
    <w:rsid w:val="00244A29"/>
    <w:rsid w:val="00245F22"/>
    <w:rsid w:val="00245F4F"/>
    <w:rsid w:val="002462B9"/>
    <w:rsid w:val="00246422"/>
    <w:rsid w:val="002466BF"/>
    <w:rsid w:val="00246839"/>
    <w:rsid w:val="002469AA"/>
    <w:rsid w:val="00246ABB"/>
    <w:rsid w:val="00246D57"/>
    <w:rsid w:val="00246F0C"/>
    <w:rsid w:val="0024737B"/>
    <w:rsid w:val="00247560"/>
    <w:rsid w:val="00247BAA"/>
    <w:rsid w:val="00247FC6"/>
    <w:rsid w:val="0025008C"/>
    <w:rsid w:val="00250114"/>
    <w:rsid w:val="00250448"/>
    <w:rsid w:val="00250712"/>
    <w:rsid w:val="00250A4F"/>
    <w:rsid w:val="00250CFA"/>
    <w:rsid w:val="0025157D"/>
    <w:rsid w:val="00251CB7"/>
    <w:rsid w:val="00251FC4"/>
    <w:rsid w:val="00252C69"/>
    <w:rsid w:val="00253188"/>
    <w:rsid w:val="0025362C"/>
    <w:rsid w:val="002536D4"/>
    <w:rsid w:val="002537F8"/>
    <w:rsid w:val="002538B3"/>
    <w:rsid w:val="00253C49"/>
    <w:rsid w:val="002542CA"/>
    <w:rsid w:val="00254358"/>
    <w:rsid w:val="00254527"/>
    <w:rsid w:val="002547D9"/>
    <w:rsid w:val="002548BA"/>
    <w:rsid w:val="00254E9D"/>
    <w:rsid w:val="0025583F"/>
    <w:rsid w:val="00255F82"/>
    <w:rsid w:val="002560F1"/>
    <w:rsid w:val="0025625B"/>
    <w:rsid w:val="002564F8"/>
    <w:rsid w:val="00256551"/>
    <w:rsid w:val="002565C5"/>
    <w:rsid w:val="0025675A"/>
    <w:rsid w:val="002568E0"/>
    <w:rsid w:val="00257682"/>
    <w:rsid w:val="00257A9F"/>
    <w:rsid w:val="00257E85"/>
    <w:rsid w:val="002602F9"/>
    <w:rsid w:val="00260583"/>
    <w:rsid w:val="002606D6"/>
    <w:rsid w:val="00260C52"/>
    <w:rsid w:val="00260D27"/>
    <w:rsid w:val="00261099"/>
    <w:rsid w:val="00261986"/>
    <w:rsid w:val="00261BCF"/>
    <w:rsid w:val="00262118"/>
    <w:rsid w:val="00262268"/>
    <w:rsid w:val="0026238B"/>
    <w:rsid w:val="0026255F"/>
    <w:rsid w:val="00262AD0"/>
    <w:rsid w:val="00262FB5"/>
    <w:rsid w:val="00263181"/>
    <w:rsid w:val="00263450"/>
    <w:rsid w:val="00263481"/>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656"/>
    <w:rsid w:val="0026791B"/>
    <w:rsid w:val="00267BA9"/>
    <w:rsid w:val="00267D70"/>
    <w:rsid w:val="00267D8A"/>
    <w:rsid w:val="00270228"/>
    <w:rsid w:val="002702F5"/>
    <w:rsid w:val="002704D6"/>
    <w:rsid w:val="00270672"/>
    <w:rsid w:val="00270BB9"/>
    <w:rsid w:val="0027144B"/>
    <w:rsid w:val="00271E9F"/>
    <w:rsid w:val="0027216C"/>
    <w:rsid w:val="00272546"/>
    <w:rsid w:val="002737A0"/>
    <w:rsid w:val="00273D88"/>
    <w:rsid w:val="00273FD3"/>
    <w:rsid w:val="00274187"/>
    <w:rsid w:val="002743F4"/>
    <w:rsid w:val="002745E8"/>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AA5"/>
    <w:rsid w:val="00281393"/>
    <w:rsid w:val="002816A0"/>
    <w:rsid w:val="00281E2F"/>
    <w:rsid w:val="00282842"/>
    <w:rsid w:val="002828DA"/>
    <w:rsid w:val="00282EAA"/>
    <w:rsid w:val="00283193"/>
    <w:rsid w:val="00283AE5"/>
    <w:rsid w:val="002840E4"/>
    <w:rsid w:val="00284381"/>
    <w:rsid w:val="002847AA"/>
    <w:rsid w:val="00284D86"/>
    <w:rsid w:val="00284DC0"/>
    <w:rsid w:val="00285840"/>
    <w:rsid w:val="002858AE"/>
    <w:rsid w:val="00285AAF"/>
    <w:rsid w:val="00285BDA"/>
    <w:rsid w:val="00285ECA"/>
    <w:rsid w:val="00286211"/>
    <w:rsid w:val="002863FA"/>
    <w:rsid w:val="00286922"/>
    <w:rsid w:val="00286924"/>
    <w:rsid w:val="00286F9F"/>
    <w:rsid w:val="00287882"/>
    <w:rsid w:val="00287AA1"/>
    <w:rsid w:val="00287ABB"/>
    <w:rsid w:val="00287BAD"/>
    <w:rsid w:val="00287CA2"/>
    <w:rsid w:val="00290B96"/>
    <w:rsid w:val="00290C12"/>
    <w:rsid w:val="00290CDA"/>
    <w:rsid w:val="0029205A"/>
    <w:rsid w:val="00292383"/>
    <w:rsid w:val="002925DE"/>
    <w:rsid w:val="0029261E"/>
    <w:rsid w:val="00292A8B"/>
    <w:rsid w:val="0029365C"/>
    <w:rsid w:val="0029398E"/>
    <w:rsid w:val="00293AF5"/>
    <w:rsid w:val="00293E3C"/>
    <w:rsid w:val="0029452F"/>
    <w:rsid w:val="00294EF6"/>
    <w:rsid w:val="002952E0"/>
    <w:rsid w:val="00295358"/>
    <w:rsid w:val="00295F1D"/>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C3B"/>
    <w:rsid w:val="002A7176"/>
    <w:rsid w:val="002A7598"/>
    <w:rsid w:val="002A76B5"/>
    <w:rsid w:val="002A79AC"/>
    <w:rsid w:val="002B0F9F"/>
    <w:rsid w:val="002B1627"/>
    <w:rsid w:val="002B1D2E"/>
    <w:rsid w:val="002B1E40"/>
    <w:rsid w:val="002B1F3E"/>
    <w:rsid w:val="002B208A"/>
    <w:rsid w:val="002B2403"/>
    <w:rsid w:val="002B269A"/>
    <w:rsid w:val="002B27D4"/>
    <w:rsid w:val="002B359B"/>
    <w:rsid w:val="002B3964"/>
    <w:rsid w:val="002B3E52"/>
    <w:rsid w:val="002B4085"/>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F35"/>
    <w:rsid w:val="002C4445"/>
    <w:rsid w:val="002C44B2"/>
    <w:rsid w:val="002C4C77"/>
    <w:rsid w:val="002C4C7F"/>
    <w:rsid w:val="002C51DF"/>
    <w:rsid w:val="002C5279"/>
    <w:rsid w:val="002C5C1C"/>
    <w:rsid w:val="002C6056"/>
    <w:rsid w:val="002C68F6"/>
    <w:rsid w:val="002C6C11"/>
    <w:rsid w:val="002C6C36"/>
    <w:rsid w:val="002C6DED"/>
    <w:rsid w:val="002C7001"/>
    <w:rsid w:val="002C7282"/>
    <w:rsid w:val="002D0E1D"/>
    <w:rsid w:val="002D123C"/>
    <w:rsid w:val="002D1588"/>
    <w:rsid w:val="002D17DD"/>
    <w:rsid w:val="002D1C8B"/>
    <w:rsid w:val="002D1FF9"/>
    <w:rsid w:val="002D20E8"/>
    <w:rsid w:val="002D2972"/>
    <w:rsid w:val="002D3534"/>
    <w:rsid w:val="002D354F"/>
    <w:rsid w:val="002D3C1E"/>
    <w:rsid w:val="002D3CC4"/>
    <w:rsid w:val="002D3F42"/>
    <w:rsid w:val="002D4489"/>
    <w:rsid w:val="002D4816"/>
    <w:rsid w:val="002D494D"/>
    <w:rsid w:val="002D55C8"/>
    <w:rsid w:val="002D5E5C"/>
    <w:rsid w:val="002D6287"/>
    <w:rsid w:val="002D6338"/>
    <w:rsid w:val="002D6559"/>
    <w:rsid w:val="002D7108"/>
    <w:rsid w:val="002D73B6"/>
    <w:rsid w:val="002D7611"/>
    <w:rsid w:val="002D7AA5"/>
    <w:rsid w:val="002D7CB3"/>
    <w:rsid w:val="002D7E58"/>
    <w:rsid w:val="002D7F3F"/>
    <w:rsid w:val="002E1273"/>
    <w:rsid w:val="002E132B"/>
    <w:rsid w:val="002E16CB"/>
    <w:rsid w:val="002E16CC"/>
    <w:rsid w:val="002E177E"/>
    <w:rsid w:val="002E1B23"/>
    <w:rsid w:val="002E1B83"/>
    <w:rsid w:val="002E2875"/>
    <w:rsid w:val="002E3229"/>
    <w:rsid w:val="002E32A9"/>
    <w:rsid w:val="002E3505"/>
    <w:rsid w:val="002E38F0"/>
    <w:rsid w:val="002E457F"/>
    <w:rsid w:val="002E46F9"/>
    <w:rsid w:val="002E513E"/>
    <w:rsid w:val="002E53EE"/>
    <w:rsid w:val="002E5802"/>
    <w:rsid w:val="002E581F"/>
    <w:rsid w:val="002E5F73"/>
    <w:rsid w:val="002E60A6"/>
    <w:rsid w:val="002E6441"/>
    <w:rsid w:val="002E6534"/>
    <w:rsid w:val="002E69B6"/>
    <w:rsid w:val="002E6B56"/>
    <w:rsid w:val="002E6D78"/>
    <w:rsid w:val="002E736A"/>
    <w:rsid w:val="002E771A"/>
    <w:rsid w:val="002E7CC6"/>
    <w:rsid w:val="002E7DE3"/>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D4E"/>
    <w:rsid w:val="002F4082"/>
    <w:rsid w:val="002F4197"/>
    <w:rsid w:val="002F4A0E"/>
    <w:rsid w:val="002F4A26"/>
    <w:rsid w:val="002F4CE9"/>
    <w:rsid w:val="002F5064"/>
    <w:rsid w:val="002F50FA"/>
    <w:rsid w:val="002F5126"/>
    <w:rsid w:val="002F54ED"/>
    <w:rsid w:val="002F5F4C"/>
    <w:rsid w:val="002F7065"/>
    <w:rsid w:val="002F749C"/>
    <w:rsid w:val="002F7A43"/>
    <w:rsid w:val="002F7B3D"/>
    <w:rsid w:val="002F7F6C"/>
    <w:rsid w:val="0030050E"/>
    <w:rsid w:val="003006F7"/>
    <w:rsid w:val="003009C0"/>
    <w:rsid w:val="00300A14"/>
    <w:rsid w:val="00300BDC"/>
    <w:rsid w:val="00300FFD"/>
    <w:rsid w:val="0030135F"/>
    <w:rsid w:val="00301ACD"/>
    <w:rsid w:val="00301D12"/>
    <w:rsid w:val="00301F5F"/>
    <w:rsid w:val="00302EDB"/>
    <w:rsid w:val="00303410"/>
    <w:rsid w:val="00303545"/>
    <w:rsid w:val="00303A74"/>
    <w:rsid w:val="00303B69"/>
    <w:rsid w:val="003042C6"/>
    <w:rsid w:val="003042CC"/>
    <w:rsid w:val="00304ABB"/>
    <w:rsid w:val="00304E85"/>
    <w:rsid w:val="003058BA"/>
    <w:rsid w:val="00305D6A"/>
    <w:rsid w:val="00305D92"/>
    <w:rsid w:val="00305E56"/>
    <w:rsid w:val="00306889"/>
    <w:rsid w:val="00306D97"/>
    <w:rsid w:val="00307331"/>
    <w:rsid w:val="00307FDE"/>
    <w:rsid w:val="003102B2"/>
    <w:rsid w:val="003104D3"/>
    <w:rsid w:val="003105A1"/>
    <w:rsid w:val="0031107E"/>
    <w:rsid w:val="00311194"/>
    <w:rsid w:val="00311419"/>
    <w:rsid w:val="00311514"/>
    <w:rsid w:val="00311B3E"/>
    <w:rsid w:val="00311F7D"/>
    <w:rsid w:val="0031242E"/>
    <w:rsid w:val="00312719"/>
    <w:rsid w:val="003127B0"/>
    <w:rsid w:val="003131C7"/>
    <w:rsid w:val="00313235"/>
    <w:rsid w:val="003139A6"/>
    <w:rsid w:val="00313B91"/>
    <w:rsid w:val="00314403"/>
    <w:rsid w:val="003144F4"/>
    <w:rsid w:val="0031478A"/>
    <w:rsid w:val="003147AB"/>
    <w:rsid w:val="00314DCA"/>
    <w:rsid w:val="00315024"/>
    <w:rsid w:val="003158E3"/>
    <w:rsid w:val="00315C46"/>
    <w:rsid w:val="003161A5"/>
    <w:rsid w:val="00316396"/>
    <w:rsid w:val="003163D6"/>
    <w:rsid w:val="00316693"/>
    <w:rsid w:val="00316C36"/>
    <w:rsid w:val="00316E36"/>
    <w:rsid w:val="00317272"/>
    <w:rsid w:val="00317D0C"/>
    <w:rsid w:val="00317F8B"/>
    <w:rsid w:val="00320427"/>
    <w:rsid w:val="00320596"/>
    <w:rsid w:val="0032060A"/>
    <w:rsid w:val="0032119B"/>
    <w:rsid w:val="00321509"/>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8BE"/>
    <w:rsid w:val="00334805"/>
    <w:rsid w:val="00335311"/>
    <w:rsid w:val="003353DD"/>
    <w:rsid w:val="0033562F"/>
    <w:rsid w:val="0033566C"/>
    <w:rsid w:val="00335B66"/>
    <w:rsid w:val="00335C71"/>
    <w:rsid w:val="00335DF8"/>
    <w:rsid w:val="003363C6"/>
    <w:rsid w:val="00336977"/>
    <w:rsid w:val="0033698F"/>
    <w:rsid w:val="003378DC"/>
    <w:rsid w:val="00337AA1"/>
    <w:rsid w:val="00337F3C"/>
    <w:rsid w:val="003401F3"/>
    <w:rsid w:val="00340566"/>
    <w:rsid w:val="00340C17"/>
    <w:rsid w:val="00341477"/>
    <w:rsid w:val="00341611"/>
    <w:rsid w:val="00341843"/>
    <w:rsid w:val="003419CC"/>
    <w:rsid w:val="00341A21"/>
    <w:rsid w:val="00341B96"/>
    <w:rsid w:val="00341F7F"/>
    <w:rsid w:val="0034209B"/>
    <w:rsid w:val="00342439"/>
    <w:rsid w:val="00342C94"/>
    <w:rsid w:val="0034327E"/>
    <w:rsid w:val="00343F2B"/>
    <w:rsid w:val="0034434C"/>
    <w:rsid w:val="00344844"/>
    <w:rsid w:val="00344E9A"/>
    <w:rsid w:val="00344F9D"/>
    <w:rsid w:val="003450F5"/>
    <w:rsid w:val="003453BB"/>
    <w:rsid w:val="003455EF"/>
    <w:rsid w:val="0034596F"/>
    <w:rsid w:val="003460C2"/>
    <w:rsid w:val="00346375"/>
    <w:rsid w:val="00346CFA"/>
    <w:rsid w:val="00347DE8"/>
    <w:rsid w:val="003504FE"/>
    <w:rsid w:val="00350913"/>
    <w:rsid w:val="00350D55"/>
    <w:rsid w:val="00350E5C"/>
    <w:rsid w:val="0035111D"/>
    <w:rsid w:val="00351527"/>
    <w:rsid w:val="00351D35"/>
    <w:rsid w:val="00351D9E"/>
    <w:rsid w:val="00351F47"/>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F49"/>
    <w:rsid w:val="00356847"/>
    <w:rsid w:val="00356B54"/>
    <w:rsid w:val="00356CE6"/>
    <w:rsid w:val="00357575"/>
    <w:rsid w:val="0035783A"/>
    <w:rsid w:val="00357B65"/>
    <w:rsid w:val="00360037"/>
    <w:rsid w:val="00360742"/>
    <w:rsid w:val="003607FA"/>
    <w:rsid w:val="00360988"/>
    <w:rsid w:val="00360D88"/>
    <w:rsid w:val="00360EC5"/>
    <w:rsid w:val="00361967"/>
    <w:rsid w:val="00362533"/>
    <w:rsid w:val="003626D1"/>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F5E"/>
    <w:rsid w:val="0037469A"/>
    <w:rsid w:val="00374925"/>
    <w:rsid w:val="00374993"/>
    <w:rsid w:val="003749A0"/>
    <w:rsid w:val="003751B7"/>
    <w:rsid w:val="0037566D"/>
    <w:rsid w:val="00376414"/>
    <w:rsid w:val="003768AC"/>
    <w:rsid w:val="00376967"/>
    <w:rsid w:val="0037699F"/>
    <w:rsid w:val="00377277"/>
    <w:rsid w:val="00377456"/>
    <w:rsid w:val="003776D1"/>
    <w:rsid w:val="0037773C"/>
    <w:rsid w:val="00377743"/>
    <w:rsid w:val="00380187"/>
    <w:rsid w:val="00380551"/>
    <w:rsid w:val="003805A5"/>
    <w:rsid w:val="00381578"/>
    <w:rsid w:val="00381664"/>
    <w:rsid w:val="00381E1B"/>
    <w:rsid w:val="00382935"/>
    <w:rsid w:val="003832F0"/>
    <w:rsid w:val="00383565"/>
    <w:rsid w:val="00383E68"/>
    <w:rsid w:val="00383F47"/>
    <w:rsid w:val="00383F70"/>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21F5"/>
    <w:rsid w:val="0039315B"/>
    <w:rsid w:val="00393891"/>
    <w:rsid w:val="00393E66"/>
    <w:rsid w:val="00393F95"/>
    <w:rsid w:val="00394C85"/>
    <w:rsid w:val="00394DC0"/>
    <w:rsid w:val="003950B1"/>
    <w:rsid w:val="0039538C"/>
    <w:rsid w:val="00395B02"/>
    <w:rsid w:val="00396603"/>
    <w:rsid w:val="0039684B"/>
    <w:rsid w:val="003976C0"/>
    <w:rsid w:val="00397E4F"/>
    <w:rsid w:val="003A0449"/>
    <w:rsid w:val="003A0D75"/>
    <w:rsid w:val="003A1147"/>
    <w:rsid w:val="003A12B4"/>
    <w:rsid w:val="003A130C"/>
    <w:rsid w:val="003A1536"/>
    <w:rsid w:val="003A1705"/>
    <w:rsid w:val="003A1752"/>
    <w:rsid w:val="003A1904"/>
    <w:rsid w:val="003A1930"/>
    <w:rsid w:val="003A1B66"/>
    <w:rsid w:val="003A270E"/>
    <w:rsid w:val="003A2B82"/>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7788"/>
    <w:rsid w:val="003A7C84"/>
    <w:rsid w:val="003B0537"/>
    <w:rsid w:val="003B152A"/>
    <w:rsid w:val="003B16F3"/>
    <w:rsid w:val="003B1A57"/>
    <w:rsid w:val="003B26CB"/>
    <w:rsid w:val="003B3740"/>
    <w:rsid w:val="003B41FF"/>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2021"/>
    <w:rsid w:val="003C20E5"/>
    <w:rsid w:val="003C2187"/>
    <w:rsid w:val="003C235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321"/>
    <w:rsid w:val="003C66A4"/>
    <w:rsid w:val="003C68EF"/>
    <w:rsid w:val="003C7590"/>
    <w:rsid w:val="003C7694"/>
    <w:rsid w:val="003C7718"/>
    <w:rsid w:val="003C77B2"/>
    <w:rsid w:val="003C7A67"/>
    <w:rsid w:val="003C7F89"/>
    <w:rsid w:val="003C7FB0"/>
    <w:rsid w:val="003D0099"/>
    <w:rsid w:val="003D01F6"/>
    <w:rsid w:val="003D0F11"/>
    <w:rsid w:val="003D10A4"/>
    <w:rsid w:val="003D12E6"/>
    <w:rsid w:val="003D12EB"/>
    <w:rsid w:val="003D13E2"/>
    <w:rsid w:val="003D1587"/>
    <w:rsid w:val="003D1980"/>
    <w:rsid w:val="003D1B0D"/>
    <w:rsid w:val="003D1DEC"/>
    <w:rsid w:val="003D2078"/>
    <w:rsid w:val="003D24BD"/>
    <w:rsid w:val="003D2C1A"/>
    <w:rsid w:val="003D2E2D"/>
    <w:rsid w:val="003D3097"/>
    <w:rsid w:val="003D3107"/>
    <w:rsid w:val="003D3BA7"/>
    <w:rsid w:val="003D3DB5"/>
    <w:rsid w:val="003D3EB5"/>
    <w:rsid w:val="003D41BA"/>
    <w:rsid w:val="003D4383"/>
    <w:rsid w:val="003D4486"/>
    <w:rsid w:val="003D4D2E"/>
    <w:rsid w:val="003D5325"/>
    <w:rsid w:val="003D56A9"/>
    <w:rsid w:val="003D57E6"/>
    <w:rsid w:val="003D5AFF"/>
    <w:rsid w:val="003D602B"/>
    <w:rsid w:val="003D69D8"/>
    <w:rsid w:val="003D6E8A"/>
    <w:rsid w:val="003D73C8"/>
    <w:rsid w:val="003D7677"/>
    <w:rsid w:val="003D782D"/>
    <w:rsid w:val="003D7D9F"/>
    <w:rsid w:val="003D7EA8"/>
    <w:rsid w:val="003E01B3"/>
    <w:rsid w:val="003E01FC"/>
    <w:rsid w:val="003E0675"/>
    <w:rsid w:val="003E06E6"/>
    <w:rsid w:val="003E0884"/>
    <w:rsid w:val="003E0920"/>
    <w:rsid w:val="003E0A42"/>
    <w:rsid w:val="003E0C3D"/>
    <w:rsid w:val="003E0CA0"/>
    <w:rsid w:val="003E0D26"/>
    <w:rsid w:val="003E0F33"/>
    <w:rsid w:val="003E13E8"/>
    <w:rsid w:val="003E156C"/>
    <w:rsid w:val="003E1802"/>
    <w:rsid w:val="003E19BD"/>
    <w:rsid w:val="003E1B8E"/>
    <w:rsid w:val="003E292B"/>
    <w:rsid w:val="003E2C85"/>
    <w:rsid w:val="003E2EB8"/>
    <w:rsid w:val="003E3F2A"/>
    <w:rsid w:val="003E4317"/>
    <w:rsid w:val="003E43D8"/>
    <w:rsid w:val="003E469B"/>
    <w:rsid w:val="003E481D"/>
    <w:rsid w:val="003E4B7C"/>
    <w:rsid w:val="003E5420"/>
    <w:rsid w:val="003E552A"/>
    <w:rsid w:val="003E5716"/>
    <w:rsid w:val="003E5F35"/>
    <w:rsid w:val="003E62A7"/>
    <w:rsid w:val="003E63D4"/>
    <w:rsid w:val="003E650D"/>
    <w:rsid w:val="003E675A"/>
    <w:rsid w:val="003E6E06"/>
    <w:rsid w:val="003F06A6"/>
    <w:rsid w:val="003F08EB"/>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68D6"/>
    <w:rsid w:val="003F6ADE"/>
    <w:rsid w:val="003F6F69"/>
    <w:rsid w:val="003F7A53"/>
    <w:rsid w:val="003F7A58"/>
    <w:rsid w:val="003F7DEF"/>
    <w:rsid w:val="00400BA3"/>
    <w:rsid w:val="00401755"/>
    <w:rsid w:val="00401BC3"/>
    <w:rsid w:val="00401D6B"/>
    <w:rsid w:val="004023BB"/>
    <w:rsid w:val="00402628"/>
    <w:rsid w:val="0040307B"/>
    <w:rsid w:val="00403726"/>
    <w:rsid w:val="00403807"/>
    <w:rsid w:val="00403884"/>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26"/>
    <w:rsid w:val="00410A30"/>
    <w:rsid w:val="00410F3C"/>
    <w:rsid w:val="0041167B"/>
    <w:rsid w:val="00412806"/>
    <w:rsid w:val="00412E0D"/>
    <w:rsid w:val="00413044"/>
    <w:rsid w:val="004135DB"/>
    <w:rsid w:val="00413871"/>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61D9"/>
    <w:rsid w:val="004261F8"/>
    <w:rsid w:val="00426351"/>
    <w:rsid w:val="004266D5"/>
    <w:rsid w:val="0042767C"/>
    <w:rsid w:val="00427B3D"/>
    <w:rsid w:val="00427E85"/>
    <w:rsid w:val="00430023"/>
    <w:rsid w:val="00430634"/>
    <w:rsid w:val="0043075E"/>
    <w:rsid w:val="0043081D"/>
    <w:rsid w:val="00430970"/>
    <w:rsid w:val="00430E2C"/>
    <w:rsid w:val="004312FC"/>
    <w:rsid w:val="0043153C"/>
    <w:rsid w:val="00431FDF"/>
    <w:rsid w:val="00432036"/>
    <w:rsid w:val="004324FF"/>
    <w:rsid w:val="00432745"/>
    <w:rsid w:val="004329B3"/>
    <w:rsid w:val="00432DC1"/>
    <w:rsid w:val="00432ED0"/>
    <w:rsid w:val="004334D9"/>
    <w:rsid w:val="004334FE"/>
    <w:rsid w:val="00433597"/>
    <w:rsid w:val="004337DC"/>
    <w:rsid w:val="00433897"/>
    <w:rsid w:val="00434377"/>
    <w:rsid w:val="00434487"/>
    <w:rsid w:val="0043481B"/>
    <w:rsid w:val="00434D78"/>
    <w:rsid w:val="00434DC5"/>
    <w:rsid w:val="00434FBB"/>
    <w:rsid w:val="004351D1"/>
    <w:rsid w:val="004353A3"/>
    <w:rsid w:val="00435503"/>
    <w:rsid w:val="00435504"/>
    <w:rsid w:val="0043575C"/>
    <w:rsid w:val="00435F9B"/>
    <w:rsid w:val="004370B2"/>
    <w:rsid w:val="004372FF"/>
    <w:rsid w:val="004376F6"/>
    <w:rsid w:val="0044014C"/>
    <w:rsid w:val="0044027E"/>
    <w:rsid w:val="004405CF"/>
    <w:rsid w:val="004407E2"/>
    <w:rsid w:val="004408A5"/>
    <w:rsid w:val="00440C3B"/>
    <w:rsid w:val="004412DE"/>
    <w:rsid w:val="00441342"/>
    <w:rsid w:val="004418C5"/>
    <w:rsid w:val="00441A6E"/>
    <w:rsid w:val="00441A7F"/>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DE8"/>
    <w:rsid w:val="00455053"/>
    <w:rsid w:val="004550CD"/>
    <w:rsid w:val="0045543E"/>
    <w:rsid w:val="0045569A"/>
    <w:rsid w:val="004556A3"/>
    <w:rsid w:val="004556E9"/>
    <w:rsid w:val="00455A11"/>
    <w:rsid w:val="00455A80"/>
    <w:rsid w:val="004562EC"/>
    <w:rsid w:val="004573A5"/>
    <w:rsid w:val="00457587"/>
    <w:rsid w:val="004575FB"/>
    <w:rsid w:val="00457823"/>
    <w:rsid w:val="00457AC7"/>
    <w:rsid w:val="0046050A"/>
    <w:rsid w:val="004609CE"/>
    <w:rsid w:val="00460CEE"/>
    <w:rsid w:val="004611E3"/>
    <w:rsid w:val="004613B6"/>
    <w:rsid w:val="0046191E"/>
    <w:rsid w:val="00461B0C"/>
    <w:rsid w:val="00461C96"/>
    <w:rsid w:val="004623A4"/>
    <w:rsid w:val="00463002"/>
    <w:rsid w:val="004630B9"/>
    <w:rsid w:val="00464008"/>
    <w:rsid w:val="004642B5"/>
    <w:rsid w:val="004644FF"/>
    <w:rsid w:val="00464AD0"/>
    <w:rsid w:val="00464B01"/>
    <w:rsid w:val="00465A5C"/>
    <w:rsid w:val="00465A90"/>
    <w:rsid w:val="00466031"/>
    <w:rsid w:val="00466674"/>
    <w:rsid w:val="0046692D"/>
    <w:rsid w:val="00466C2A"/>
    <w:rsid w:val="00466C77"/>
    <w:rsid w:val="004676BF"/>
    <w:rsid w:val="00467774"/>
    <w:rsid w:val="00467790"/>
    <w:rsid w:val="004677BB"/>
    <w:rsid w:val="00467A47"/>
    <w:rsid w:val="00467DDE"/>
    <w:rsid w:val="00470545"/>
    <w:rsid w:val="00470774"/>
    <w:rsid w:val="00470CBD"/>
    <w:rsid w:val="00470F38"/>
    <w:rsid w:val="004724B4"/>
    <w:rsid w:val="004726C0"/>
    <w:rsid w:val="00472C28"/>
    <w:rsid w:val="0047328D"/>
    <w:rsid w:val="00473913"/>
    <w:rsid w:val="0047429D"/>
    <w:rsid w:val="0047458E"/>
    <w:rsid w:val="004746EA"/>
    <w:rsid w:val="00474B69"/>
    <w:rsid w:val="00474FC9"/>
    <w:rsid w:val="00475308"/>
    <w:rsid w:val="0047586E"/>
    <w:rsid w:val="00475B55"/>
    <w:rsid w:val="004761C1"/>
    <w:rsid w:val="004765D8"/>
    <w:rsid w:val="0047667F"/>
    <w:rsid w:val="0047687F"/>
    <w:rsid w:val="00476902"/>
    <w:rsid w:val="00476956"/>
    <w:rsid w:val="00476AEE"/>
    <w:rsid w:val="004773C3"/>
    <w:rsid w:val="00477D46"/>
    <w:rsid w:val="00477FBD"/>
    <w:rsid w:val="004804DD"/>
    <w:rsid w:val="00480568"/>
    <w:rsid w:val="004808C5"/>
    <w:rsid w:val="004815A0"/>
    <w:rsid w:val="004817A8"/>
    <w:rsid w:val="00481995"/>
    <w:rsid w:val="00481E61"/>
    <w:rsid w:val="004820A8"/>
    <w:rsid w:val="004824A5"/>
    <w:rsid w:val="004824F0"/>
    <w:rsid w:val="004824FA"/>
    <w:rsid w:val="00482741"/>
    <w:rsid w:val="004827A4"/>
    <w:rsid w:val="004833B7"/>
    <w:rsid w:val="00483760"/>
    <w:rsid w:val="00483B3F"/>
    <w:rsid w:val="004845D4"/>
    <w:rsid w:val="004848E3"/>
    <w:rsid w:val="00484948"/>
    <w:rsid w:val="004849C5"/>
    <w:rsid w:val="00484FFB"/>
    <w:rsid w:val="00485084"/>
    <w:rsid w:val="00485A6A"/>
    <w:rsid w:val="004864AE"/>
    <w:rsid w:val="004874A5"/>
    <w:rsid w:val="00487707"/>
    <w:rsid w:val="00490246"/>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28D"/>
    <w:rsid w:val="004953EA"/>
    <w:rsid w:val="0049570B"/>
    <w:rsid w:val="00495AC7"/>
    <w:rsid w:val="00495E8B"/>
    <w:rsid w:val="00495F90"/>
    <w:rsid w:val="00496696"/>
    <w:rsid w:val="00496830"/>
    <w:rsid w:val="0049762B"/>
    <w:rsid w:val="004977DC"/>
    <w:rsid w:val="00497D00"/>
    <w:rsid w:val="00497F3E"/>
    <w:rsid w:val="004A0028"/>
    <w:rsid w:val="004A0369"/>
    <w:rsid w:val="004A03C6"/>
    <w:rsid w:val="004A0659"/>
    <w:rsid w:val="004A07BC"/>
    <w:rsid w:val="004A125C"/>
    <w:rsid w:val="004A19B7"/>
    <w:rsid w:val="004A1AE6"/>
    <w:rsid w:val="004A2EBD"/>
    <w:rsid w:val="004A3038"/>
    <w:rsid w:val="004A352E"/>
    <w:rsid w:val="004A3E2E"/>
    <w:rsid w:val="004A3E3E"/>
    <w:rsid w:val="004A488C"/>
    <w:rsid w:val="004A4A5F"/>
    <w:rsid w:val="004A51EA"/>
    <w:rsid w:val="004A58FA"/>
    <w:rsid w:val="004A652F"/>
    <w:rsid w:val="004A66B6"/>
    <w:rsid w:val="004A66F6"/>
    <w:rsid w:val="004A68D3"/>
    <w:rsid w:val="004A68E8"/>
    <w:rsid w:val="004A6B58"/>
    <w:rsid w:val="004A7079"/>
    <w:rsid w:val="004A7440"/>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54B"/>
    <w:rsid w:val="004B417C"/>
    <w:rsid w:val="004B436A"/>
    <w:rsid w:val="004B4835"/>
    <w:rsid w:val="004B4DB6"/>
    <w:rsid w:val="004B5C18"/>
    <w:rsid w:val="004B5CF1"/>
    <w:rsid w:val="004B5DF3"/>
    <w:rsid w:val="004B6250"/>
    <w:rsid w:val="004B6E69"/>
    <w:rsid w:val="004B7B45"/>
    <w:rsid w:val="004B7E7C"/>
    <w:rsid w:val="004C0462"/>
    <w:rsid w:val="004C0641"/>
    <w:rsid w:val="004C0B8D"/>
    <w:rsid w:val="004C0C0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6919"/>
    <w:rsid w:val="004C6E3B"/>
    <w:rsid w:val="004C6EEB"/>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2373"/>
    <w:rsid w:val="004D2D28"/>
    <w:rsid w:val="004D3956"/>
    <w:rsid w:val="004D3C37"/>
    <w:rsid w:val="004D3CE4"/>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E1277"/>
    <w:rsid w:val="004E1424"/>
    <w:rsid w:val="004E1D0C"/>
    <w:rsid w:val="004E25DC"/>
    <w:rsid w:val="004E28CB"/>
    <w:rsid w:val="004E2A7D"/>
    <w:rsid w:val="004E2B0E"/>
    <w:rsid w:val="004E2B35"/>
    <w:rsid w:val="004E35CB"/>
    <w:rsid w:val="004E3749"/>
    <w:rsid w:val="004E42D4"/>
    <w:rsid w:val="004E4392"/>
    <w:rsid w:val="004E43E7"/>
    <w:rsid w:val="004E4B52"/>
    <w:rsid w:val="004E539E"/>
    <w:rsid w:val="004E56BA"/>
    <w:rsid w:val="004E5E24"/>
    <w:rsid w:val="004E6251"/>
    <w:rsid w:val="004E6286"/>
    <w:rsid w:val="004E685A"/>
    <w:rsid w:val="004E6AA1"/>
    <w:rsid w:val="004E6BB6"/>
    <w:rsid w:val="004E731E"/>
    <w:rsid w:val="004E7607"/>
    <w:rsid w:val="004E7D18"/>
    <w:rsid w:val="004E7E1D"/>
    <w:rsid w:val="004F02AD"/>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D0F"/>
    <w:rsid w:val="004F3D6B"/>
    <w:rsid w:val="004F409E"/>
    <w:rsid w:val="004F45DB"/>
    <w:rsid w:val="004F47EE"/>
    <w:rsid w:val="004F55EE"/>
    <w:rsid w:val="004F56B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73C"/>
    <w:rsid w:val="00501984"/>
    <w:rsid w:val="005021DE"/>
    <w:rsid w:val="00502310"/>
    <w:rsid w:val="005024EE"/>
    <w:rsid w:val="005029F8"/>
    <w:rsid w:val="00503B13"/>
    <w:rsid w:val="00503BD9"/>
    <w:rsid w:val="00503D42"/>
    <w:rsid w:val="00503F0A"/>
    <w:rsid w:val="00504B10"/>
    <w:rsid w:val="00504E15"/>
    <w:rsid w:val="00504EB8"/>
    <w:rsid w:val="00504FF6"/>
    <w:rsid w:val="00505C2D"/>
    <w:rsid w:val="00505CCC"/>
    <w:rsid w:val="0050617E"/>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2797"/>
    <w:rsid w:val="00512AED"/>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9F3"/>
    <w:rsid w:val="00517D9E"/>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F3B"/>
    <w:rsid w:val="00530494"/>
    <w:rsid w:val="0053066A"/>
    <w:rsid w:val="005306D8"/>
    <w:rsid w:val="005315BD"/>
    <w:rsid w:val="0053200F"/>
    <w:rsid w:val="00532DC7"/>
    <w:rsid w:val="00532E81"/>
    <w:rsid w:val="00533120"/>
    <w:rsid w:val="005334A7"/>
    <w:rsid w:val="005335CB"/>
    <w:rsid w:val="00533A37"/>
    <w:rsid w:val="00534252"/>
    <w:rsid w:val="005343B0"/>
    <w:rsid w:val="00534522"/>
    <w:rsid w:val="00535499"/>
    <w:rsid w:val="00535831"/>
    <w:rsid w:val="00536009"/>
    <w:rsid w:val="005367CF"/>
    <w:rsid w:val="00537ACB"/>
    <w:rsid w:val="00537B0E"/>
    <w:rsid w:val="00537EFB"/>
    <w:rsid w:val="00537FEB"/>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6F8"/>
    <w:rsid w:val="0054384A"/>
    <w:rsid w:val="00543B84"/>
    <w:rsid w:val="00544839"/>
    <w:rsid w:val="00544B55"/>
    <w:rsid w:val="00545104"/>
    <w:rsid w:val="005451EA"/>
    <w:rsid w:val="00545766"/>
    <w:rsid w:val="00545E56"/>
    <w:rsid w:val="00546838"/>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373"/>
    <w:rsid w:val="00552F01"/>
    <w:rsid w:val="00552FEC"/>
    <w:rsid w:val="0055335E"/>
    <w:rsid w:val="005538FA"/>
    <w:rsid w:val="00553AA3"/>
    <w:rsid w:val="00553D0B"/>
    <w:rsid w:val="0055418C"/>
    <w:rsid w:val="00554219"/>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A26"/>
    <w:rsid w:val="00562A89"/>
    <w:rsid w:val="00562BBB"/>
    <w:rsid w:val="00562E09"/>
    <w:rsid w:val="00562FC2"/>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B70"/>
    <w:rsid w:val="0057102E"/>
    <w:rsid w:val="005712BB"/>
    <w:rsid w:val="005717B5"/>
    <w:rsid w:val="00571936"/>
    <w:rsid w:val="005719EF"/>
    <w:rsid w:val="0057262E"/>
    <w:rsid w:val="00572D49"/>
    <w:rsid w:val="00572F1F"/>
    <w:rsid w:val="00573188"/>
    <w:rsid w:val="00573963"/>
    <w:rsid w:val="00573BC3"/>
    <w:rsid w:val="00573D15"/>
    <w:rsid w:val="00573EA5"/>
    <w:rsid w:val="00573F40"/>
    <w:rsid w:val="00574258"/>
    <w:rsid w:val="00574447"/>
    <w:rsid w:val="0057454D"/>
    <w:rsid w:val="00574C49"/>
    <w:rsid w:val="00574D15"/>
    <w:rsid w:val="00574DFF"/>
    <w:rsid w:val="00575312"/>
    <w:rsid w:val="00575981"/>
    <w:rsid w:val="00575CB3"/>
    <w:rsid w:val="00575CE8"/>
    <w:rsid w:val="00575F75"/>
    <w:rsid w:val="005763FC"/>
    <w:rsid w:val="00576C90"/>
    <w:rsid w:val="00576E85"/>
    <w:rsid w:val="005771BF"/>
    <w:rsid w:val="00577B59"/>
    <w:rsid w:val="00577DC7"/>
    <w:rsid w:val="00580369"/>
    <w:rsid w:val="00580AA0"/>
    <w:rsid w:val="00581266"/>
    <w:rsid w:val="00581359"/>
    <w:rsid w:val="005813E2"/>
    <w:rsid w:val="005815C3"/>
    <w:rsid w:val="00581BA2"/>
    <w:rsid w:val="00582C4C"/>
    <w:rsid w:val="00582C5F"/>
    <w:rsid w:val="00582DE6"/>
    <w:rsid w:val="00582FC8"/>
    <w:rsid w:val="005834EB"/>
    <w:rsid w:val="00583592"/>
    <w:rsid w:val="00583DE8"/>
    <w:rsid w:val="00584EB3"/>
    <w:rsid w:val="0058556C"/>
    <w:rsid w:val="00585923"/>
    <w:rsid w:val="00585A7F"/>
    <w:rsid w:val="005864BD"/>
    <w:rsid w:val="0058689E"/>
    <w:rsid w:val="00586A6E"/>
    <w:rsid w:val="0058747B"/>
    <w:rsid w:val="005876C1"/>
    <w:rsid w:val="0059056E"/>
    <w:rsid w:val="00590658"/>
    <w:rsid w:val="005908C3"/>
    <w:rsid w:val="00590E63"/>
    <w:rsid w:val="00590FB3"/>
    <w:rsid w:val="00590FFE"/>
    <w:rsid w:val="005910A2"/>
    <w:rsid w:val="00591201"/>
    <w:rsid w:val="00591B36"/>
    <w:rsid w:val="00591B97"/>
    <w:rsid w:val="00591E1D"/>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A027B"/>
    <w:rsid w:val="005A0654"/>
    <w:rsid w:val="005A0832"/>
    <w:rsid w:val="005A0A85"/>
    <w:rsid w:val="005A14E7"/>
    <w:rsid w:val="005A1A34"/>
    <w:rsid w:val="005A1A80"/>
    <w:rsid w:val="005A1B4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107A"/>
    <w:rsid w:val="005B1D69"/>
    <w:rsid w:val="005B2F75"/>
    <w:rsid w:val="005B3554"/>
    <w:rsid w:val="005B35EE"/>
    <w:rsid w:val="005B3987"/>
    <w:rsid w:val="005B3B6B"/>
    <w:rsid w:val="005B3F26"/>
    <w:rsid w:val="005B3FE0"/>
    <w:rsid w:val="005B462B"/>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5E"/>
    <w:rsid w:val="005C1B63"/>
    <w:rsid w:val="005C2214"/>
    <w:rsid w:val="005C2DD3"/>
    <w:rsid w:val="005C2E78"/>
    <w:rsid w:val="005C2EC7"/>
    <w:rsid w:val="005C327B"/>
    <w:rsid w:val="005C351C"/>
    <w:rsid w:val="005C3768"/>
    <w:rsid w:val="005C3BC3"/>
    <w:rsid w:val="005C4817"/>
    <w:rsid w:val="005C502C"/>
    <w:rsid w:val="005C5332"/>
    <w:rsid w:val="005C5979"/>
    <w:rsid w:val="005C5E28"/>
    <w:rsid w:val="005C5FA0"/>
    <w:rsid w:val="005C6146"/>
    <w:rsid w:val="005C62DB"/>
    <w:rsid w:val="005C6ABB"/>
    <w:rsid w:val="005C6F49"/>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5B5"/>
    <w:rsid w:val="005D3949"/>
    <w:rsid w:val="005D3F53"/>
    <w:rsid w:val="005D44D0"/>
    <w:rsid w:val="005D4EEC"/>
    <w:rsid w:val="005D52A4"/>
    <w:rsid w:val="005D53DE"/>
    <w:rsid w:val="005D5431"/>
    <w:rsid w:val="005D5CE9"/>
    <w:rsid w:val="005D60D4"/>
    <w:rsid w:val="005D6951"/>
    <w:rsid w:val="005D6BDC"/>
    <w:rsid w:val="005D73D9"/>
    <w:rsid w:val="005D7765"/>
    <w:rsid w:val="005D789E"/>
    <w:rsid w:val="005E0B15"/>
    <w:rsid w:val="005E0BDE"/>
    <w:rsid w:val="005E0ECE"/>
    <w:rsid w:val="005E150A"/>
    <w:rsid w:val="005E15B9"/>
    <w:rsid w:val="005E1A0B"/>
    <w:rsid w:val="005E2140"/>
    <w:rsid w:val="005E214A"/>
    <w:rsid w:val="005E244A"/>
    <w:rsid w:val="005E2B0F"/>
    <w:rsid w:val="005E30B5"/>
    <w:rsid w:val="005E30B8"/>
    <w:rsid w:val="005E311E"/>
    <w:rsid w:val="005E3227"/>
    <w:rsid w:val="005E3F2B"/>
    <w:rsid w:val="005E3F38"/>
    <w:rsid w:val="005E4283"/>
    <w:rsid w:val="005E42AC"/>
    <w:rsid w:val="005E4503"/>
    <w:rsid w:val="005E4566"/>
    <w:rsid w:val="005E4F59"/>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3CF"/>
    <w:rsid w:val="005F2921"/>
    <w:rsid w:val="005F2D18"/>
    <w:rsid w:val="005F3D48"/>
    <w:rsid w:val="005F44B3"/>
    <w:rsid w:val="005F46F9"/>
    <w:rsid w:val="005F4E2A"/>
    <w:rsid w:val="005F4EE2"/>
    <w:rsid w:val="005F544A"/>
    <w:rsid w:val="005F5B44"/>
    <w:rsid w:val="005F5D01"/>
    <w:rsid w:val="005F5F3E"/>
    <w:rsid w:val="005F69A1"/>
    <w:rsid w:val="005F6B48"/>
    <w:rsid w:val="005F6D6E"/>
    <w:rsid w:val="005F7611"/>
    <w:rsid w:val="005F7F5C"/>
    <w:rsid w:val="006002C1"/>
    <w:rsid w:val="006002D6"/>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BB7"/>
    <w:rsid w:val="00604BBD"/>
    <w:rsid w:val="00604DFD"/>
    <w:rsid w:val="00604EA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4BD"/>
    <w:rsid w:val="00612534"/>
    <w:rsid w:val="006125EB"/>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D0B"/>
    <w:rsid w:val="0062317B"/>
    <w:rsid w:val="00623821"/>
    <w:rsid w:val="00623C95"/>
    <w:rsid w:val="006241B4"/>
    <w:rsid w:val="006244FF"/>
    <w:rsid w:val="00624DBD"/>
    <w:rsid w:val="0062510F"/>
    <w:rsid w:val="006253FC"/>
    <w:rsid w:val="006255E7"/>
    <w:rsid w:val="00625BB1"/>
    <w:rsid w:val="00625EE0"/>
    <w:rsid w:val="00625FE7"/>
    <w:rsid w:val="00626E2F"/>
    <w:rsid w:val="0062727A"/>
    <w:rsid w:val="00627397"/>
    <w:rsid w:val="006276BF"/>
    <w:rsid w:val="00627892"/>
    <w:rsid w:val="00630072"/>
    <w:rsid w:val="006300AC"/>
    <w:rsid w:val="0063023D"/>
    <w:rsid w:val="006304CC"/>
    <w:rsid w:val="0063088F"/>
    <w:rsid w:val="006309DE"/>
    <w:rsid w:val="00630A19"/>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61C9"/>
    <w:rsid w:val="0063668B"/>
    <w:rsid w:val="006367E4"/>
    <w:rsid w:val="00636A4A"/>
    <w:rsid w:val="00636FA7"/>
    <w:rsid w:val="00637089"/>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50B9"/>
    <w:rsid w:val="00645E94"/>
    <w:rsid w:val="00645ED2"/>
    <w:rsid w:val="0064613D"/>
    <w:rsid w:val="0064625D"/>
    <w:rsid w:val="0064631F"/>
    <w:rsid w:val="0064649E"/>
    <w:rsid w:val="00646D7C"/>
    <w:rsid w:val="00646E04"/>
    <w:rsid w:val="00646F5E"/>
    <w:rsid w:val="00647139"/>
    <w:rsid w:val="00647468"/>
    <w:rsid w:val="00647706"/>
    <w:rsid w:val="006478F2"/>
    <w:rsid w:val="00647C5D"/>
    <w:rsid w:val="006504CD"/>
    <w:rsid w:val="00650B6E"/>
    <w:rsid w:val="00650E06"/>
    <w:rsid w:val="00650EB0"/>
    <w:rsid w:val="00651764"/>
    <w:rsid w:val="0065199A"/>
    <w:rsid w:val="00651C55"/>
    <w:rsid w:val="006520B3"/>
    <w:rsid w:val="00652782"/>
    <w:rsid w:val="006527FD"/>
    <w:rsid w:val="00652ED5"/>
    <w:rsid w:val="006532AD"/>
    <w:rsid w:val="00654496"/>
    <w:rsid w:val="00654A23"/>
    <w:rsid w:val="00654A9E"/>
    <w:rsid w:val="00654DB5"/>
    <w:rsid w:val="006552DD"/>
    <w:rsid w:val="006553C0"/>
    <w:rsid w:val="0065573D"/>
    <w:rsid w:val="00655D6D"/>
    <w:rsid w:val="0065613C"/>
    <w:rsid w:val="006563B5"/>
    <w:rsid w:val="006564F4"/>
    <w:rsid w:val="00656550"/>
    <w:rsid w:val="0065657E"/>
    <w:rsid w:val="00656AED"/>
    <w:rsid w:val="00656E0A"/>
    <w:rsid w:val="00656EA9"/>
    <w:rsid w:val="006576C3"/>
    <w:rsid w:val="00657916"/>
    <w:rsid w:val="00657CBD"/>
    <w:rsid w:val="00657FED"/>
    <w:rsid w:val="00660267"/>
    <w:rsid w:val="006608DC"/>
    <w:rsid w:val="006609EF"/>
    <w:rsid w:val="006613F1"/>
    <w:rsid w:val="006617DF"/>
    <w:rsid w:val="006621E7"/>
    <w:rsid w:val="00662507"/>
    <w:rsid w:val="00662BA6"/>
    <w:rsid w:val="00662F05"/>
    <w:rsid w:val="00663513"/>
    <w:rsid w:val="00663AE3"/>
    <w:rsid w:val="00663B48"/>
    <w:rsid w:val="00663EB6"/>
    <w:rsid w:val="00663FF7"/>
    <w:rsid w:val="006646A1"/>
    <w:rsid w:val="00664901"/>
    <w:rsid w:val="00664FF4"/>
    <w:rsid w:val="00665450"/>
    <w:rsid w:val="00665500"/>
    <w:rsid w:val="00665BDC"/>
    <w:rsid w:val="00665DAF"/>
    <w:rsid w:val="00666010"/>
    <w:rsid w:val="0066621C"/>
    <w:rsid w:val="00666317"/>
    <w:rsid w:val="0066702A"/>
    <w:rsid w:val="006673E0"/>
    <w:rsid w:val="006676A0"/>
    <w:rsid w:val="0067027D"/>
    <w:rsid w:val="006706FA"/>
    <w:rsid w:val="00671170"/>
    <w:rsid w:val="00671891"/>
    <w:rsid w:val="00672077"/>
    <w:rsid w:val="006720C5"/>
    <w:rsid w:val="006721DE"/>
    <w:rsid w:val="0067258D"/>
    <w:rsid w:val="00672629"/>
    <w:rsid w:val="006727B2"/>
    <w:rsid w:val="006728FD"/>
    <w:rsid w:val="00672BB7"/>
    <w:rsid w:val="00672FFE"/>
    <w:rsid w:val="0067377C"/>
    <w:rsid w:val="00673839"/>
    <w:rsid w:val="006738C3"/>
    <w:rsid w:val="00673AA6"/>
    <w:rsid w:val="00673F0B"/>
    <w:rsid w:val="00674A75"/>
    <w:rsid w:val="00674C6C"/>
    <w:rsid w:val="00675708"/>
    <w:rsid w:val="006757A7"/>
    <w:rsid w:val="00675A4E"/>
    <w:rsid w:val="006760E4"/>
    <w:rsid w:val="00676420"/>
    <w:rsid w:val="0067687B"/>
    <w:rsid w:val="00676BCC"/>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6664"/>
    <w:rsid w:val="00687360"/>
    <w:rsid w:val="00687819"/>
    <w:rsid w:val="00690325"/>
    <w:rsid w:val="00691382"/>
    <w:rsid w:val="0069166E"/>
    <w:rsid w:val="00691872"/>
    <w:rsid w:val="00691C87"/>
    <w:rsid w:val="00691D35"/>
    <w:rsid w:val="006921BA"/>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E4"/>
    <w:rsid w:val="00694F24"/>
    <w:rsid w:val="00694F60"/>
    <w:rsid w:val="00694F7E"/>
    <w:rsid w:val="00695009"/>
    <w:rsid w:val="00695BAF"/>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FF9"/>
    <w:rsid w:val="006A2153"/>
    <w:rsid w:val="006A2374"/>
    <w:rsid w:val="006A2662"/>
    <w:rsid w:val="006A2A35"/>
    <w:rsid w:val="006A2DE9"/>
    <w:rsid w:val="006A437B"/>
    <w:rsid w:val="006A4D17"/>
    <w:rsid w:val="006A4E48"/>
    <w:rsid w:val="006A538C"/>
    <w:rsid w:val="006A5749"/>
    <w:rsid w:val="006A61D2"/>
    <w:rsid w:val="006A6646"/>
    <w:rsid w:val="006A7592"/>
    <w:rsid w:val="006A7A7A"/>
    <w:rsid w:val="006A7DE1"/>
    <w:rsid w:val="006B03D7"/>
    <w:rsid w:val="006B054D"/>
    <w:rsid w:val="006B1615"/>
    <w:rsid w:val="006B17F1"/>
    <w:rsid w:val="006B1A9B"/>
    <w:rsid w:val="006B20C5"/>
    <w:rsid w:val="006B267E"/>
    <w:rsid w:val="006B26F4"/>
    <w:rsid w:val="006B2799"/>
    <w:rsid w:val="006B3245"/>
    <w:rsid w:val="006B3252"/>
    <w:rsid w:val="006B35DB"/>
    <w:rsid w:val="006B3909"/>
    <w:rsid w:val="006B3BAE"/>
    <w:rsid w:val="006B3C1A"/>
    <w:rsid w:val="006B3CB5"/>
    <w:rsid w:val="006B4AC7"/>
    <w:rsid w:val="006B5105"/>
    <w:rsid w:val="006B58FF"/>
    <w:rsid w:val="006B5977"/>
    <w:rsid w:val="006B6251"/>
    <w:rsid w:val="006B627B"/>
    <w:rsid w:val="006B66EB"/>
    <w:rsid w:val="006B679B"/>
    <w:rsid w:val="006B6E52"/>
    <w:rsid w:val="006B755B"/>
    <w:rsid w:val="006B7CDE"/>
    <w:rsid w:val="006C0CC1"/>
    <w:rsid w:val="006C0D4B"/>
    <w:rsid w:val="006C1063"/>
    <w:rsid w:val="006C1A1E"/>
    <w:rsid w:val="006C1B0F"/>
    <w:rsid w:val="006C1ECB"/>
    <w:rsid w:val="006C2315"/>
    <w:rsid w:val="006C2805"/>
    <w:rsid w:val="006C32A3"/>
    <w:rsid w:val="006C33D7"/>
    <w:rsid w:val="006C34C9"/>
    <w:rsid w:val="006C36BE"/>
    <w:rsid w:val="006C3EFF"/>
    <w:rsid w:val="006C3FF4"/>
    <w:rsid w:val="006C40EC"/>
    <w:rsid w:val="006C4E57"/>
    <w:rsid w:val="006C5744"/>
    <w:rsid w:val="006C5B5B"/>
    <w:rsid w:val="006C5F45"/>
    <w:rsid w:val="006C66BD"/>
    <w:rsid w:val="006C6CA5"/>
    <w:rsid w:val="006C7996"/>
    <w:rsid w:val="006C7A9D"/>
    <w:rsid w:val="006C7D12"/>
    <w:rsid w:val="006D1238"/>
    <w:rsid w:val="006D13B1"/>
    <w:rsid w:val="006D1E42"/>
    <w:rsid w:val="006D1FF2"/>
    <w:rsid w:val="006D210B"/>
    <w:rsid w:val="006D2187"/>
    <w:rsid w:val="006D22BD"/>
    <w:rsid w:val="006D2750"/>
    <w:rsid w:val="006D27BC"/>
    <w:rsid w:val="006D2A3D"/>
    <w:rsid w:val="006D2BD6"/>
    <w:rsid w:val="006D32AF"/>
    <w:rsid w:val="006D34FC"/>
    <w:rsid w:val="006D3E19"/>
    <w:rsid w:val="006D4350"/>
    <w:rsid w:val="006D4732"/>
    <w:rsid w:val="006D5742"/>
    <w:rsid w:val="006D5A9A"/>
    <w:rsid w:val="006D6323"/>
    <w:rsid w:val="006D6785"/>
    <w:rsid w:val="006D69DD"/>
    <w:rsid w:val="006D6AE4"/>
    <w:rsid w:val="006D6EB9"/>
    <w:rsid w:val="006D7AA6"/>
    <w:rsid w:val="006D7B9A"/>
    <w:rsid w:val="006D7EA4"/>
    <w:rsid w:val="006E0E82"/>
    <w:rsid w:val="006E0F08"/>
    <w:rsid w:val="006E1740"/>
    <w:rsid w:val="006E17A7"/>
    <w:rsid w:val="006E22EC"/>
    <w:rsid w:val="006E2588"/>
    <w:rsid w:val="006E2A8C"/>
    <w:rsid w:val="006E2C29"/>
    <w:rsid w:val="006E2CA7"/>
    <w:rsid w:val="006E2E44"/>
    <w:rsid w:val="006E30DD"/>
    <w:rsid w:val="006E3572"/>
    <w:rsid w:val="006E37BB"/>
    <w:rsid w:val="006E3B07"/>
    <w:rsid w:val="006E3D03"/>
    <w:rsid w:val="006E49FA"/>
    <w:rsid w:val="006E4DE3"/>
    <w:rsid w:val="006E51F2"/>
    <w:rsid w:val="006E54D6"/>
    <w:rsid w:val="006E55D4"/>
    <w:rsid w:val="006E5CE4"/>
    <w:rsid w:val="006E5D79"/>
    <w:rsid w:val="006E61AB"/>
    <w:rsid w:val="006E6402"/>
    <w:rsid w:val="006E65FF"/>
    <w:rsid w:val="006E6949"/>
    <w:rsid w:val="006E6C1D"/>
    <w:rsid w:val="006E6C9A"/>
    <w:rsid w:val="006F04CD"/>
    <w:rsid w:val="006F08DA"/>
    <w:rsid w:val="006F09C3"/>
    <w:rsid w:val="006F16CA"/>
    <w:rsid w:val="006F1BD4"/>
    <w:rsid w:val="006F268E"/>
    <w:rsid w:val="006F27B3"/>
    <w:rsid w:val="006F2858"/>
    <w:rsid w:val="006F300F"/>
    <w:rsid w:val="006F33E7"/>
    <w:rsid w:val="006F3428"/>
    <w:rsid w:val="006F35D7"/>
    <w:rsid w:val="006F37E8"/>
    <w:rsid w:val="006F3E15"/>
    <w:rsid w:val="006F43F3"/>
    <w:rsid w:val="006F47CF"/>
    <w:rsid w:val="006F4C32"/>
    <w:rsid w:val="006F4C61"/>
    <w:rsid w:val="006F4DFA"/>
    <w:rsid w:val="006F5079"/>
    <w:rsid w:val="006F6558"/>
    <w:rsid w:val="006F658C"/>
    <w:rsid w:val="006F6AFA"/>
    <w:rsid w:val="006F6BBC"/>
    <w:rsid w:val="006F7045"/>
    <w:rsid w:val="006F70DC"/>
    <w:rsid w:val="006F7918"/>
    <w:rsid w:val="0070015B"/>
    <w:rsid w:val="007004FB"/>
    <w:rsid w:val="0070073A"/>
    <w:rsid w:val="00700948"/>
    <w:rsid w:val="00701392"/>
    <w:rsid w:val="0070210B"/>
    <w:rsid w:val="00702208"/>
    <w:rsid w:val="007023BD"/>
    <w:rsid w:val="007023DF"/>
    <w:rsid w:val="00702574"/>
    <w:rsid w:val="00702596"/>
    <w:rsid w:val="00702869"/>
    <w:rsid w:val="00702893"/>
    <w:rsid w:val="00702ACA"/>
    <w:rsid w:val="00702B5C"/>
    <w:rsid w:val="00703A05"/>
    <w:rsid w:val="00703EF2"/>
    <w:rsid w:val="007049A6"/>
    <w:rsid w:val="00704DD8"/>
    <w:rsid w:val="00705C86"/>
    <w:rsid w:val="007062EB"/>
    <w:rsid w:val="007064B3"/>
    <w:rsid w:val="007065A7"/>
    <w:rsid w:val="00706C59"/>
    <w:rsid w:val="00707366"/>
    <w:rsid w:val="0070745B"/>
    <w:rsid w:val="007075EC"/>
    <w:rsid w:val="007076E4"/>
    <w:rsid w:val="007079F7"/>
    <w:rsid w:val="00707DEA"/>
    <w:rsid w:val="00710522"/>
    <w:rsid w:val="00710C81"/>
    <w:rsid w:val="00711A24"/>
    <w:rsid w:val="007122FE"/>
    <w:rsid w:val="007126B7"/>
    <w:rsid w:val="00712915"/>
    <w:rsid w:val="00712BE5"/>
    <w:rsid w:val="00712E5A"/>
    <w:rsid w:val="00713025"/>
    <w:rsid w:val="00713041"/>
    <w:rsid w:val="007131B7"/>
    <w:rsid w:val="00713297"/>
    <w:rsid w:val="00713326"/>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4C4"/>
    <w:rsid w:val="00720927"/>
    <w:rsid w:val="00720A75"/>
    <w:rsid w:val="00721536"/>
    <w:rsid w:val="007215E8"/>
    <w:rsid w:val="00721A5F"/>
    <w:rsid w:val="00721B57"/>
    <w:rsid w:val="00721C14"/>
    <w:rsid w:val="00722032"/>
    <w:rsid w:val="0072235D"/>
    <w:rsid w:val="007223BB"/>
    <w:rsid w:val="00723759"/>
    <w:rsid w:val="00723B66"/>
    <w:rsid w:val="007240A1"/>
    <w:rsid w:val="0072428D"/>
    <w:rsid w:val="007243DF"/>
    <w:rsid w:val="00724489"/>
    <w:rsid w:val="007244BF"/>
    <w:rsid w:val="0072483F"/>
    <w:rsid w:val="007249BB"/>
    <w:rsid w:val="00724A65"/>
    <w:rsid w:val="00724C42"/>
    <w:rsid w:val="00724E88"/>
    <w:rsid w:val="00725076"/>
    <w:rsid w:val="007250ED"/>
    <w:rsid w:val="00725401"/>
    <w:rsid w:val="00725470"/>
    <w:rsid w:val="00725ADE"/>
    <w:rsid w:val="00725AE9"/>
    <w:rsid w:val="00725CC3"/>
    <w:rsid w:val="00725EAC"/>
    <w:rsid w:val="00725F52"/>
    <w:rsid w:val="00725F65"/>
    <w:rsid w:val="007261AF"/>
    <w:rsid w:val="0072626C"/>
    <w:rsid w:val="00726695"/>
    <w:rsid w:val="00726B8B"/>
    <w:rsid w:val="0072770F"/>
    <w:rsid w:val="007279EC"/>
    <w:rsid w:val="00730350"/>
    <w:rsid w:val="00730503"/>
    <w:rsid w:val="00730819"/>
    <w:rsid w:val="00730862"/>
    <w:rsid w:val="00730BCB"/>
    <w:rsid w:val="007310CE"/>
    <w:rsid w:val="007310CF"/>
    <w:rsid w:val="00731248"/>
    <w:rsid w:val="007313DC"/>
    <w:rsid w:val="00731577"/>
    <w:rsid w:val="0073163A"/>
    <w:rsid w:val="00731B90"/>
    <w:rsid w:val="0073243A"/>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8C3"/>
    <w:rsid w:val="00742085"/>
    <w:rsid w:val="007423A9"/>
    <w:rsid w:val="007434B8"/>
    <w:rsid w:val="00743965"/>
    <w:rsid w:val="0074431C"/>
    <w:rsid w:val="00744E21"/>
    <w:rsid w:val="00745406"/>
    <w:rsid w:val="00745628"/>
    <w:rsid w:val="00745758"/>
    <w:rsid w:val="007459FA"/>
    <w:rsid w:val="00746F91"/>
    <w:rsid w:val="00746FFD"/>
    <w:rsid w:val="007471F0"/>
    <w:rsid w:val="007474B4"/>
    <w:rsid w:val="0074752D"/>
    <w:rsid w:val="00747E9A"/>
    <w:rsid w:val="0075035F"/>
    <w:rsid w:val="0075037A"/>
    <w:rsid w:val="00750935"/>
    <w:rsid w:val="0075101E"/>
    <w:rsid w:val="00751024"/>
    <w:rsid w:val="00751BB1"/>
    <w:rsid w:val="00753531"/>
    <w:rsid w:val="0075388A"/>
    <w:rsid w:val="0075392D"/>
    <w:rsid w:val="00753BDE"/>
    <w:rsid w:val="00753BE8"/>
    <w:rsid w:val="007541BF"/>
    <w:rsid w:val="00754592"/>
    <w:rsid w:val="007547DF"/>
    <w:rsid w:val="00754F6E"/>
    <w:rsid w:val="00754FE3"/>
    <w:rsid w:val="007555C4"/>
    <w:rsid w:val="00755635"/>
    <w:rsid w:val="00755834"/>
    <w:rsid w:val="007560DF"/>
    <w:rsid w:val="007567BF"/>
    <w:rsid w:val="007569BD"/>
    <w:rsid w:val="0075761E"/>
    <w:rsid w:val="007577BC"/>
    <w:rsid w:val="007578C7"/>
    <w:rsid w:val="007600B2"/>
    <w:rsid w:val="007604DE"/>
    <w:rsid w:val="00760528"/>
    <w:rsid w:val="00761145"/>
    <w:rsid w:val="00761588"/>
    <w:rsid w:val="00762113"/>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717E"/>
    <w:rsid w:val="0076718F"/>
    <w:rsid w:val="007671EF"/>
    <w:rsid w:val="007672C0"/>
    <w:rsid w:val="007674A4"/>
    <w:rsid w:val="007674AF"/>
    <w:rsid w:val="00767A36"/>
    <w:rsid w:val="00767B01"/>
    <w:rsid w:val="00770899"/>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FBC"/>
    <w:rsid w:val="00777FEB"/>
    <w:rsid w:val="00780387"/>
    <w:rsid w:val="007809C5"/>
    <w:rsid w:val="00781662"/>
    <w:rsid w:val="00781BF9"/>
    <w:rsid w:val="00782469"/>
    <w:rsid w:val="00782B3F"/>
    <w:rsid w:val="007831D9"/>
    <w:rsid w:val="007831DF"/>
    <w:rsid w:val="00783292"/>
    <w:rsid w:val="0078344F"/>
    <w:rsid w:val="007835EB"/>
    <w:rsid w:val="007838C6"/>
    <w:rsid w:val="00783CCF"/>
    <w:rsid w:val="007843D8"/>
    <w:rsid w:val="00784764"/>
    <w:rsid w:val="00784888"/>
    <w:rsid w:val="007851B5"/>
    <w:rsid w:val="0078536E"/>
    <w:rsid w:val="0078597A"/>
    <w:rsid w:val="00785A05"/>
    <w:rsid w:val="00785B14"/>
    <w:rsid w:val="007869AC"/>
    <w:rsid w:val="0078709F"/>
    <w:rsid w:val="00787336"/>
    <w:rsid w:val="007874E8"/>
    <w:rsid w:val="00790A1F"/>
    <w:rsid w:val="00790DC9"/>
    <w:rsid w:val="00790E9E"/>
    <w:rsid w:val="007914E7"/>
    <w:rsid w:val="00791906"/>
    <w:rsid w:val="007919CA"/>
    <w:rsid w:val="00792160"/>
    <w:rsid w:val="00792396"/>
    <w:rsid w:val="00792652"/>
    <w:rsid w:val="00792F08"/>
    <w:rsid w:val="00792FBE"/>
    <w:rsid w:val="00793589"/>
    <w:rsid w:val="00793646"/>
    <w:rsid w:val="00794029"/>
    <w:rsid w:val="0079404B"/>
    <w:rsid w:val="0079436D"/>
    <w:rsid w:val="0079484B"/>
    <w:rsid w:val="0079487E"/>
    <w:rsid w:val="00794D5F"/>
    <w:rsid w:val="007950E2"/>
    <w:rsid w:val="00795378"/>
    <w:rsid w:val="0079549F"/>
    <w:rsid w:val="00795CEF"/>
    <w:rsid w:val="00795E15"/>
    <w:rsid w:val="00795FC3"/>
    <w:rsid w:val="00796004"/>
    <w:rsid w:val="007963C1"/>
    <w:rsid w:val="00796C7E"/>
    <w:rsid w:val="00797162"/>
    <w:rsid w:val="007972A0"/>
    <w:rsid w:val="0079744F"/>
    <w:rsid w:val="00797597"/>
    <w:rsid w:val="00797A0C"/>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DBD"/>
    <w:rsid w:val="007B0259"/>
    <w:rsid w:val="007B0360"/>
    <w:rsid w:val="007B03EE"/>
    <w:rsid w:val="007B0473"/>
    <w:rsid w:val="007B0BD9"/>
    <w:rsid w:val="007B0F1D"/>
    <w:rsid w:val="007B1472"/>
    <w:rsid w:val="007B2768"/>
    <w:rsid w:val="007B2941"/>
    <w:rsid w:val="007B2BF1"/>
    <w:rsid w:val="007B2E8A"/>
    <w:rsid w:val="007B30FF"/>
    <w:rsid w:val="007B3CF6"/>
    <w:rsid w:val="007B4191"/>
    <w:rsid w:val="007B4206"/>
    <w:rsid w:val="007B435F"/>
    <w:rsid w:val="007B463F"/>
    <w:rsid w:val="007B4669"/>
    <w:rsid w:val="007B467F"/>
    <w:rsid w:val="007B4E4C"/>
    <w:rsid w:val="007B4EE9"/>
    <w:rsid w:val="007B522F"/>
    <w:rsid w:val="007B5289"/>
    <w:rsid w:val="007B5842"/>
    <w:rsid w:val="007B6014"/>
    <w:rsid w:val="007B6109"/>
    <w:rsid w:val="007B6D66"/>
    <w:rsid w:val="007B6ED9"/>
    <w:rsid w:val="007B7801"/>
    <w:rsid w:val="007B78B5"/>
    <w:rsid w:val="007B7ABA"/>
    <w:rsid w:val="007B7D9E"/>
    <w:rsid w:val="007C0964"/>
    <w:rsid w:val="007C0A2C"/>
    <w:rsid w:val="007C136B"/>
    <w:rsid w:val="007C16A0"/>
    <w:rsid w:val="007C1DB8"/>
    <w:rsid w:val="007C20A4"/>
    <w:rsid w:val="007C2226"/>
    <w:rsid w:val="007C28F3"/>
    <w:rsid w:val="007C2953"/>
    <w:rsid w:val="007C2C9D"/>
    <w:rsid w:val="007C3925"/>
    <w:rsid w:val="007C392B"/>
    <w:rsid w:val="007C3B72"/>
    <w:rsid w:val="007C3CCD"/>
    <w:rsid w:val="007C3D32"/>
    <w:rsid w:val="007C5046"/>
    <w:rsid w:val="007C5059"/>
    <w:rsid w:val="007C50C6"/>
    <w:rsid w:val="007C51D4"/>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D2C"/>
    <w:rsid w:val="007D4DE7"/>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9D1"/>
    <w:rsid w:val="007E5820"/>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DE0"/>
    <w:rsid w:val="007F1094"/>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304E"/>
    <w:rsid w:val="00803870"/>
    <w:rsid w:val="008038B1"/>
    <w:rsid w:val="008038CC"/>
    <w:rsid w:val="00803CA7"/>
    <w:rsid w:val="008041C0"/>
    <w:rsid w:val="0080427F"/>
    <w:rsid w:val="008043DE"/>
    <w:rsid w:val="0080481E"/>
    <w:rsid w:val="00804831"/>
    <w:rsid w:val="00804BBF"/>
    <w:rsid w:val="0080515D"/>
    <w:rsid w:val="008055F9"/>
    <w:rsid w:val="008059CA"/>
    <w:rsid w:val="00805BB2"/>
    <w:rsid w:val="00806E5E"/>
    <w:rsid w:val="00807880"/>
    <w:rsid w:val="00807A18"/>
    <w:rsid w:val="00810283"/>
    <w:rsid w:val="008105EE"/>
    <w:rsid w:val="00810658"/>
    <w:rsid w:val="00810841"/>
    <w:rsid w:val="00810D57"/>
    <w:rsid w:val="008111CB"/>
    <w:rsid w:val="00811448"/>
    <w:rsid w:val="0081220B"/>
    <w:rsid w:val="00812244"/>
    <w:rsid w:val="00812CD3"/>
    <w:rsid w:val="00812F31"/>
    <w:rsid w:val="00812F78"/>
    <w:rsid w:val="00812FBC"/>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8E"/>
    <w:rsid w:val="00817606"/>
    <w:rsid w:val="008177E2"/>
    <w:rsid w:val="00820246"/>
    <w:rsid w:val="008202AC"/>
    <w:rsid w:val="00820A4E"/>
    <w:rsid w:val="00820C18"/>
    <w:rsid w:val="00820FF0"/>
    <w:rsid w:val="008210B2"/>
    <w:rsid w:val="0082179D"/>
    <w:rsid w:val="008218EF"/>
    <w:rsid w:val="00821E76"/>
    <w:rsid w:val="008221AD"/>
    <w:rsid w:val="00822498"/>
    <w:rsid w:val="00822571"/>
    <w:rsid w:val="00822AAE"/>
    <w:rsid w:val="0082320E"/>
    <w:rsid w:val="00823232"/>
    <w:rsid w:val="008233B0"/>
    <w:rsid w:val="008236F6"/>
    <w:rsid w:val="00823972"/>
    <w:rsid w:val="008239D5"/>
    <w:rsid w:val="008239F0"/>
    <w:rsid w:val="008240C8"/>
    <w:rsid w:val="0082443B"/>
    <w:rsid w:val="00824DD5"/>
    <w:rsid w:val="00825068"/>
    <w:rsid w:val="00825925"/>
    <w:rsid w:val="00825A5F"/>
    <w:rsid w:val="0082651D"/>
    <w:rsid w:val="008265B7"/>
    <w:rsid w:val="0082667A"/>
    <w:rsid w:val="008267C5"/>
    <w:rsid w:val="0082787F"/>
    <w:rsid w:val="0082791D"/>
    <w:rsid w:val="00827F86"/>
    <w:rsid w:val="00830040"/>
    <w:rsid w:val="008302C2"/>
    <w:rsid w:val="00830B92"/>
    <w:rsid w:val="00830CE1"/>
    <w:rsid w:val="00830F1C"/>
    <w:rsid w:val="00831076"/>
    <w:rsid w:val="008312BF"/>
    <w:rsid w:val="00831359"/>
    <w:rsid w:val="00831BFB"/>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80"/>
    <w:rsid w:val="00850EA8"/>
    <w:rsid w:val="00851ABB"/>
    <w:rsid w:val="00851C85"/>
    <w:rsid w:val="008521E0"/>
    <w:rsid w:val="0085235A"/>
    <w:rsid w:val="00853985"/>
    <w:rsid w:val="008539E8"/>
    <w:rsid w:val="00853C8A"/>
    <w:rsid w:val="00853DE7"/>
    <w:rsid w:val="00853F15"/>
    <w:rsid w:val="00854289"/>
    <w:rsid w:val="008548B0"/>
    <w:rsid w:val="00854AE6"/>
    <w:rsid w:val="00855BAD"/>
    <w:rsid w:val="008563CF"/>
    <w:rsid w:val="00856C8F"/>
    <w:rsid w:val="00856D8C"/>
    <w:rsid w:val="00856F1A"/>
    <w:rsid w:val="008571B5"/>
    <w:rsid w:val="00857546"/>
    <w:rsid w:val="00857AAE"/>
    <w:rsid w:val="008612A0"/>
    <w:rsid w:val="008618B0"/>
    <w:rsid w:val="008619B4"/>
    <w:rsid w:val="00861AB1"/>
    <w:rsid w:val="00861D16"/>
    <w:rsid w:val="00861E6F"/>
    <w:rsid w:val="00861FEA"/>
    <w:rsid w:val="008628D2"/>
    <w:rsid w:val="0086375E"/>
    <w:rsid w:val="0086387A"/>
    <w:rsid w:val="00863D7E"/>
    <w:rsid w:val="00863DD9"/>
    <w:rsid w:val="00864195"/>
    <w:rsid w:val="008642B4"/>
    <w:rsid w:val="008643CC"/>
    <w:rsid w:val="00864B9D"/>
    <w:rsid w:val="00865266"/>
    <w:rsid w:val="00865B44"/>
    <w:rsid w:val="00865E00"/>
    <w:rsid w:val="008666CA"/>
    <w:rsid w:val="008670BA"/>
    <w:rsid w:val="008675D6"/>
    <w:rsid w:val="008677E5"/>
    <w:rsid w:val="008702F4"/>
    <w:rsid w:val="00870F84"/>
    <w:rsid w:val="00871301"/>
    <w:rsid w:val="00871710"/>
    <w:rsid w:val="00871A83"/>
    <w:rsid w:val="00871AF0"/>
    <w:rsid w:val="00871E5A"/>
    <w:rsid w:val="00872DEA"/>
    <w:rsid w:val="00872F47"/>
    <w:rsid w:val="00874521"/>
    <w:rsid w:val="008745B8"/>
    <w:rsid w:val="00874B4D"/>
    <w:rsid w:val="00874CBD"/>
    <w:rsid w:val="00875969"/>
    <w:rsid w:val="00875B76"/>
    <w:rsid w:val="00875B94"/>
    <w:rsid w:val="00875BE8"/>
    <w:rsid w:val="00876133"/>
    <w:rsid w:val="00876771"/>
    <w:rsid w:val="00876842"/>
    <w:rsid w:val="0087780D"/>
    <w:rsid w:val="00877EA3"/>
    <w:rsid w:val="008803B8"/>
    <w:rsid w:val="008809D2"/>
    <w:rsid w:val="00881241"/>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68EC"/>
    <w:rsid w:val="0088697D"/>
    <w:rsid w:val="00886BD1"/>
    <w:rsid w:val="00887014"/>
    <w:rsid w:val="00887141"/>
    <w:rsid w:val="0088780F"/>
    <w:rsid w:val="00887B71"/>
    <w:rsid w:val="00887EF1"/>
    <w:rsid w:val="00887F00"/>
    <w:rsid w:val="008900CF"/>
    <w:rsid w:val="00890120"/>
    <w:rsid w:val="008903C6"/>
    <w:rsid w:val="0089081A"/>
    <w:rsid w:val="00890A34"/>
    <w:rsid w:val="00890B20"/>
    <w:rsid w:val="00890DB1"/>
    <w:rsid w:val="00890E2A"/>
    <w:rsid w:val="0089174C"/>
    <w:rsid w:val="00891E01"/>
    <w:rsid w:val="00891F19"/>
    <w:rsid w:val="008924B7"/>
    <w:rsid w:val="0089264B"/>
    <w:rsid w:val="0089338A"/>
    <w:rsid w:val="00893618"/>
    <w:rsid w:val="008937D6"/>
    <w:rsid w:val="00893965"/>
    <w:rsid w:val="00893C43"/>
    <w:rsid w:val="00893D48"/>
    <w:rsid w:val="00893D5D"/>
    <w:rsid w:val="0089564B"/>
    <w:rsid w:val="00895938"/>
    <w:rsid w:val="00895C5E"/>
    <w:rsid w:val="00895D11"/>
    <w:rsid w:val="00895E6C"/>
    <w:rsid w:val="00895EED"/>
    <w:rsid w:val="008963DE"/>
    <w:rsid w:val="0089718E"/>
    <w:rsid w:val="0089784C"/>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4F"/>
    <w:rsid w:val="008A6161"/>
    <w:rsid w:val="008A62F5"/>
    <w:rsid w:val="008A63CE"/>
    <w:rsid w:val="008A63DA"/>
    <w:rsid w:val="008A64F1"/>
    <w:rsid w:val="008A713F"/>
    <w:rsid w:val="008A73A2"/>
    <w:rsid w:val="008B09DF"/>
    <w:rsid w:val="008B0AAF"/>
    <w:rsid w:val="008B0C7B"/>
    <w:rsid w:val="008B127D"/>
    <w:rsid w:val="008B1516"/>
    <w:rsid w:val="008B1C62"/>
    <w:rsid w:val="008B2000"/>
    <w:rsid w:val="008B2515"/>
    <w:rsid w:val="008B259D"/>
    <w:rsid w:val="008B315C"/>
    <w:rsid w:val="008B3AB9"/>
    <w:rsid w:val="008B3AF6"/>
    <w:rsid w:val="008B3DBD"/>
    <w:rsid w:val="008B407D"/>
    <w:rsid w:val="008B422D"/>
    <w:rsid w:val="008B4441"/>
    <w:rsid w:val="008B4B83"/>
    <w:rsid w:val="008B4C92"/>
    <w:rsid w:val="008B4D45"/>
    <w:rsid w:val="008B4D67"/>
    <w:rsid w:val="008B584C"/>
    <w:rsid w:val="008B5899"/>
    <w:rsid w:val="008B59A3"/>
    <w:rsid w:val="008B5B9B"/>
    <w:rsid w:val="008B5C83"/>
    <w:rsid w:val="008B61BC"/>
    <w:rsid w:val="008B695F"/>
    <w:rsid w:val="008B6BA4"/>
    <w:rsid w:val="008B6C88"/>
    <w:rsid w:val="008B6F23"/>
    <w:rsid w:val="008B7416"/>
    <w:rsid w:val="008B7839"/>
    <w:rsid w:val="008B79B5"/>
    <w:rsid w:val="008B7A0A"/>
    <w:rsid w:val="008C08EC"/>
    <w:rsid w:val="008C157F"/>
    <w:rsid w:val="008C177A"/>
    <w:rsid w:val="008C1D99"/>
    <w:rsid w:val="008C2851"/>
    <w:rsid w:val="008C286B"/>
    <w:rsid w:val="008C2EDE"/>
    <w:rsid w:val="008C2FD9"/>
    <w:rsid w:val="008C367F"/>
    <w:rsid w:val="008C3B11"/>
    <w:rsid w:val="008C3B74"/>
    <w:rsid w:val="008C3C39"/>
    <w:rsid w:val="008C4347"/>
    <w:rsid w:val="008C478C"/>
    <w:rsid w:val="008C486E"/>
    <w:rsid w:val="008C4D95"/>
    <w:rsid w:val="008C4EAE"/>
    <w:rsid w:val="008C502A"/>
    <w:rsid w:val="008C5384"/>
    <w:rsid w:val="008C54D4"/>
    <w:rsid w:val="008C5525"/>
    <w:rsid w:val="008C57ED"/>
    <w:rsid w:val="008C5D2A"/>
    <w:rsid w:val="008C6577"/>
    <w:rsid w:val="008C6629"/>
    <w:rsid w:val="008C6712"/>
    <w:rsid w:val="008C694D"/>
    <w:rsid w:val="008C6986"/>
    <w:rsid w:val="008C7094"/>
    <w:rsid w:val="008C7239"/>
    <w:rsid w:val="008C7253"/>
    <w:rsid w:val="008D0229"/>
    <w:rsid w:val="008D0A67"/>
    <w:rsid w:val="008D0B5E"/>
    <w:rsid w:val="008D0C37"/>
    <w:rsid w:val="008D0CCD"/>
    <w:rsid w:val="008D1BA1"/>
    <w:rsid w:val="008D1FE2"/>
    <w:rsid w:val="008D24B1"/>
    <w:rsid w:val="008D28DE"/>
    <w:rsid w:val="008D2983"/>
    <w:rsid w:val="008D2E97"/>
    <w:rsid w:val="008D3044"/>
    <w:rsid w:val="008D35BC"/>
    <w:rsid w:val="008D361A"/>
    <w:rsid w:val="008D3A60"/>
    <w:rsid w:val="008D3CA8"/>
    <w:rsid w:val="008D3DC5"/>
    <w:rsid w:val="008D4860"/>
    <w:rsid w:val="008D5381"/>
    <w:rsid w:val="008D58CB"/>
    <w:rsid w:val="008D6632"/>
    <w:rsid w:val="008D682C"/>
    <w:rsid w:val="008D69EB"/>
    <w:rsid w:val="008D69FF"/>
    <w:rsid w:val="008D6C53"/>
    <w:rsid w:val="008D6DFA"/>
    <w:rsid w:val="008D6E52"/>
    <w:rsid w:val="008D6F79"/>
    <w:rsid w:val="008D7DE3"/>
    <w:rsid w:val="008E0A1B"/>
    <w:rsid w:val="008E0B83"/>
    <w:rsid w:val="008E0C14"/>
    <w:rsid w:val="008E2130"/>
    <w:rsid w:val="008E26E6"/>
    <w:rsid w:val="008E41D5"/>
    <w:rsid w:val="008E4409"/>
    <w:rsid w:val="008E46A9"/>
    <w:rsid w:val="008E4789"/>
    <w:rsid w:val="008E56BB"/>
    <w:rsid w:val="008E5A76"/>
    <w:rsid w:val="008E682F"/>
    <w:rsid w:val="008E7242"/>
    <w:rsid w:val="008E72F9"/>
    <w:rsid w:val="008E77B2"/>
    <w:rsid w:val="008E77CE"/>
    <w:rsid w:val="008E7989"/>
    <w:rsid w:val="008F01E7"/>
    <w:rsid w:val="008F023C"/>
    <w:rsid w:val="008F03C3"/>
    <w:rsid w:val="008F08E3"/>
    <w:rsid w:val="008F12DF"/>
    <w:rsid w:val="008F1640"/>
    <w:rsid w:val="008F1874"/>
    <w:rsid w:val="008F1988"/>
    <w:rsid w:val="008F1B12"/>
    <w:rsid w:val="008F1DC9"/>
    <w:rsid w:val="008F24EA"/>
    <w:rsid w:val="008F2E30"/>
    <w:rsid w:val="008F2EDC"/>
    <w:rsid w:val="008F3188"/>
    <w:rsid w:val="008F37A5"/>
    <w:rsid w:val="008F37AD"/>
    <w:rsid w:val="008F3BA2"/>
    <w:rsid w:val="008F42C8"/>
    <w:rsid w:val="008F476F"/>
    <w:rsid w:val="008F4947"/>
    <w:rsid w:val="008F4B78"/>
    <w:rsid w:val="008F4CD3"/>
    <w:rsid w:val="008F509E"/>
    <w:rsid w:val="008F55CA"/>
    <w:rsid w:val="008F560A"/>
    <w:rsid w:val="008F592D"/>
    <w:rsid w:val="008F59D9"/>
    <w:rsid w:val="008F6080"/>
    <w:rsid w:val="008F638A"/>
    <w:rsid w:val="008F666A"/>
    <w:rsid w:val="008F6A23"/>
    <w:rsid w:val="008F6EB1"/>
    <w:rsid w:val="008F6F68"/>
    <w:rsid w:val="008F7002"/>
    <w:rsid w:val="008F79ED"/>
    <w:rsid w:val="008F7A0E"/>
    <w:rsid w:val="008F7D6E"/>
    <w:rsid w:val="00900222"/>
    <w:rsid w:val="0090022A"/>
    <w:rsid w:val="00900C95"/>
    <w:rsid w:val="00900D4E"/>
    <w:rsid w:val="00900E56"/>
    <w:rsid w:val="009011A4"/>
    <w:rsid w:val="00901365"/>
    <w:rsid w:val="00901400"/>
    <w:rsid w:val="00901AF5"/>
    <w:rsid w:val="00901C10"/>
    <w:rsid w:val="009021DE"/>
    <w:rsid w:val="0090239F"/>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9E6"/>
    <w:rsid w:val="00921B57"/>
    <w:rsid w:val="00921BF4"/>
    <w:rsid w:val="009224CC"/>
    <w:rsid w:val="00922D50"/>
    <w:rsid w:val="009230B3"/>
    <w:rsid w:val="009231D4"/>
    <w:rsid w:val="0092326F"/>
    <w:rsid w:val="00923B2E"/>
    <w:rsid w:val="0092403A"/>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D8"/>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77"/>
    <w:rsid w:val="00943D66"/>
    <w:rsid w:val="00944BD1"/>
    <w:rsid w:val="00944C86"/>
    <w:rsid w:val="00945243"/>
    <w:rsid w:val="00945974"/>
    <w:rsid w:val="0094597C"/>
    <w:rsid w:val="009459CE"/>
    <w:rsid w:val="00945FE8"/>
    <w:rsid w:val="009460ED"/>
    <w:rsid w:val="00946776"/>
    <w:rsid w:val="009469FE"/>
    <w:rsid w:val="00946B58"/>
    <w:rsid w:val="00947263"/>
    <w:rsid w:val="009479CF"/>
    <w:rsid w:val="00947A8A"/>
    <w:rsid w:val="00950219"/>
    <w:rsid w:val="0095073D"/>
    <w:rsid w:val="009507DC"/>
    <w:rsid w:val="00951A15"/>
    <w:rsid w:val="00952125"/>
    <w:rsid w:val="00952498"/>
    <w:rsid w:val="00952B5A"/>
    <w:rsid w:val="00952D0B"/>
    <w:rsid w:val="00952D8B"/>
    <w:rsid w:val="00953A0B"/>
    <w:rsid w:val="00953F8E"/>
    <w:rsid w:val="00954174"/>
    <w:rsid w:val="00954619"/>
    <w:rsid w:val="00954799"/>
    <w:rsid w:val="00954B1F"/>
    <w:rsid w:val="00954DBE"/>
    <w:rsid w:val="009552BC"/>
    <w:rsid w:val="0095573E"/>
    <w:rsid w:val="00955896"/>
    <w:rsid w:val="0095593D"/>
    <w:rsid w:val="009559F7"/>
    <w:rsid w:val="00957014"/>
    <w:rsid w:val="009573AD"/>
    <w:rsid w:val="009578FC"/>
    <w:rsid w:val="009600D9"/>
    <w:rsid w:val="00960E97"/>
    <w:rsid w:val="009615C7"/>
    <w:rsid w:val="009615EA"/>
    <w:rsid w:val="00961A9E"/>
    <w:rsid w:val="00961B94"/>
    <w:rsid w:val="0096211A"/>
    <w:rsid w:val="009621E7"/>
    <w:rsid w:val="009622BA"/>
    <w:rsid w:val="00962880"/>
    <w:rsid w:val="00962C2A"/>
    <w:rsid w:val="009632F7"/>
    <w:rsid w:val="00963381"/>
    <w:rsid w:val="009635D6"/>
    <w:rsid w:val="00963C2A"/>
    <w:rsid w:val="00963E3D"/>
    <w:rsid w:val="00964139"/>
    <w:rsid w:val="0096427F"/>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220E"/>
    <w:rsid w:val="0097252E"/>
    <w:rsid w:val="00972C50"/>
    <w:rsid w:val="00972D3A"/>
    <w:rsid w:val="00973221"/>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80490"/>
    <w:rsid w:val="009805D6"/>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2076"/>
    <w:rsid w:val="009923CD"/>
    <w:rsid w:val="00992C77"/>
    <w:rsid w:val="00993070"/>
    <w:rsid w:val="00993282"/>
    <w:rsid w:val="0099344D"/>
    <w:rsid w:val="0099377D"/>
    <w:rsid w:val="0099388E"/>
    <w:rsid w:val="00993B02"/>
    <w:rsid w:val="0099430B"/>
    <w:rsid w:val="00994472"/>
    <w:rsid w:val="009944AE"/>
    <w:rsid w:val="00994DCC"/>
    <w:rsid w:val="00995325"/>
    <w:rsid w:val="00995656"/>
    <w:rsid w:val="00995DD6"/>
    <w:rsid w:val="00996086"/>
    <w:rsid w:val="009963F0"/>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4054"/>
    <w:rsid w:val="009A40BA"/>
    <w:rsid w:val="009A4187"/>
    <w:rsid w:val="009A4A07"/>
    <w:rsid w:val="009A56E2"/>
    <w:rsid w:val="009A63FF"/>
    <w:rsid w:val="009A64A5"/>
    <w:rsid w:val="009A690B"/>
    <w:rsid w:val="009A6CD9"/>
    <w:rsid w:val="009A6D69"/>
    <w:rsid w:val="009A745F"/>
    <w:rsid w:val="009A74DE"/>
    <w:rsid w:val="009A7871"/>
    <w:rsid w:val="009A7FF7"/>
    <w:rsid w:val="009B00D6"/>
    <w:rsid w:val="009B0925"/>
    <w:rsid w:val="009B09CD"/>
    <w:rsid w:val="009B0CC4"/>
    <w:rsid w:val="009B0DEF"/>
    <w:rsid w:val="009B1807"/>
    <w:rsid w:val="009B1B4E"/>
    <w:rsid w:val="009B2038"/>
    <w:rsid w:val="009B228B"/>
    <w:rsid w:val="009B2668"/>
    <w:rsid w:val="009B2761"/>
    <w:rsid w:val="009B35B2"/>
    <w:rsid w:val="009B3F80"/>
    <w:rsid w:val="009B4009"/>
    <w:rsid w:val="009B470A"/>
    <w:rsid w:val="009B489A"/>
    <w:rsid w:val="009B5048"/>
    <w:rsid w:val="009B546B"/>
    <w:rsid w:val="009B58C2"/>
    <w:rsid w:val="009B5AF4"/>
    <w:rsid w:val="009B5C7E"/>
    <w:rsid w:val="009B5CC4"/>
    <w:rsid w:val="009B661D"/>
    <w:rsid w:val="009B6ACD"/>
    <w:rsid w:val="009B6B00"/>
    <w:rsid w:val="009B6C5F"/>
    <w:rsid w:val="009B6CC3"/>
    <w:rsid w:val="009B79BE"/>
    <w:rsid w:val="009B7B3B"/>
    <w:rsid w:val="009B7BB7"/>
    <w:rsid w:val="009B7EFC"/>
    <w:rsid w:val="009C00C0"/>
    <w:rsid w:val="009C0157"/>
    <w:rsid w:val="009C01A0"/>
    <w:rsid w:val="009C0978"/>
    <w:rsid w:val="009C0CB5"/>
    <w:rsid w:val="009C0CBF"/>
    <w:rsid w:val="009C1695"/>
    <w:rsid w:val="009C1707"/>
    <w:rsid w:val="009C1B3A"/>
    <w:rsid w:val="009C1F0A"/>
    <w:rsid w:val="009C2405"/>
    <w:rsid w:val="009C2AA1"/>
    <w:rsid w:val="009C304E"/>
    <w:rsid w:val="009C3073"/>
    <w:rsid w:val="009C34B7"/>
    <w:rsid w:val="009C353A"/>
    <w:rsid w:val="009C36E4"/>
    <w:rsid w:val="009C3760"/>
    <w:rsid w:val="009C38EB"/>
    <w:rsid w:val="009C3954"/>
    <w:rsid w:val="009C401F"/>
    <w:rsid w:val="009C4445"/>
    <w:rsid w:val="009C4BA2"/>
    <w:rsid w:val="009C4CB2"/>
    <w:rsid w:val="009C516F"/>
    <w:rsid w:val="009C5A02"/>
    <w:rsid w:val="009C5C73"/>
    <w:rsid w:val="009C6079"/>
    <w:rsid w:val="009C6152"/>
    <w:rsid w:val="009C648D"/>
    <w:rsid w:val="009C6956"/>
    <w:rsid w:val="009C6B98"/>
    <w:rsid w:val="009C7002"/>
    <w:rsid w:val="009C7135"/>
    <w:rsid w:val="009C7299"/>
    <w:rsid w:val="009D0161"/>
    <w:rsid w:val="009D0842"/>
    <w:rsid w:val="009D08C3"/>
    <w:rsid w:val="009D09F2"/>
    <w:rsid w:val="009D1039"/>
    <w:rsid w:val="009D24FD"/>
    <w:rsid w:val="009D2E8E"/>
    <w:rsid w:val="009D32CD"/>
    <w:rsid w:val="009D3C4F"/>
    <w:rsid w:val="009D4114"/>
    <w:rsid w:val="009D488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3CBD"/>
    <w:rsid w:val="009E3D74"/>
    <w:rsid w:val="009E43B9"/>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A70"/>
    <w:rsid w:val="009F1AC4"/>
    <w:rsid w:val="009F2203"/>
    <w:rsid w:val="009F25AC"/>
    <w:rsid w:val="009F30B2"/>
    <w:rsid w:val="009F36DE"/>
    <w:rsid w:val="009F374D"/>
    <w:rsid w:val="009F3A33"/>
    <w:rsid w:val="009F3ABC"/>
    <w:rsid w:val="009F402E"/>
    <w:rsid w:val="009F44EF"/>
    <w:rsid w:val="009F4794"/>
    <w:rsid w:val="009F4BB6"/>
    <w:rsid w:val="009F4C6E"/>
    <w:rsid w:val="009F53F7"/>
    <w:rsid w:val="009F56EB"/>
    <w:rsid w:val="009F5760"/>
    <w:rsid w:val="009F59AA"/>
    <w:rsid w:val="009F5B94"/>
    <w:rsid w:val="009F5EBF"/>
    <w:rsid w:val="009F62DF"/>
    <w:rsid w:val="009F6ADB"/>
    <w:rsid w:val="009F6CA6"/>
    <w:rsid w:val="009F7215"/>
    <w:rsid w:val="009F73C3"/>
    <w:rsid w:val="009F7A10"/>
    <w:rsid w:val="009F7C8C"/>
    <w:rsid w:val="009F7F01"/>
    <w:rsid w:val="00A000C7"/>
    <w:rsid w:val="00A0037C"/>
    <w:rsid w:val="00A00391"/>
    <w:rsid w:val="00A003EB"/>
    <w:rsid w:val="00A00534"/>
    <w:rsid w:val="00A0054E"/>
    <w:rsid w:val="00A008DF"/>
    <w:rsid w:val="00A00B8C"/>
    <w:rsid w:val="00A01362"/>
    <w:rsid w:val="00A01614"/>
    <w:rsid w:val="00A0191D"/>
    <w:rsid w:val="00A01F5F"/>
    <w:rsid w:val="00A02613"/>
    <w:rsid w:val="00A027CD"/>
    <w:rsid w:val="00A0365D"/>
    <w:rsid w:val="00A03B85"/>
    <w:rsid w:val="00A03D19"/>
    <w:rsid w:val="00A04CB4"/>
    <w:rsid w:val="00A05194"/>
    <w:rsid w:val="00A05275"/>
    <w:rsid w:val="00A0596D"/>
    <w:rsid w:val="00A069E5"/>
    <w:rsid w:val="00A06CE4"/>
    <w:rsid w:val="00A06EE8"/>
    <w:rsid w:val="00A07028"/>
    <w:rsid w:val="00A07247"/>
    <w:rsid w:val="00A07732"/>
    <w:rsid w:val="00A07A6D"/>
    <w:rsid w:val="00A10233"/>
    <w:rsid w:val="00A104AC"/>
    <w:rsid w:val="00A10AEF"/>
    <w:rsid w:val="00A1110B"/>
    <w:rsid w:val="00A11113"/>
    <w:rsid w:val="00A1140E"/>
    <w:rsid w:val="00A11BC8"/>
    <w:rsid w:val="00A11C22"/>
    <w:rsid w:val="00A11FE0"/>
    <w:rsid w:val="00A11FF7"/>
    <w:rsid w:val="00A12D1C"/>
    <w:rsid w:val="00A12D3C"/>
    <w:rsid w:val="00A12EA3"/>
    <w:rsid w:val="00A130BF"/>
    <w:rsid w:val="00A13A5A"/>
    <w:rsid w:val="00A14295"/>
    <w:rsid w:val="00A14332"/>
    <w:rsid w:val="00A14575"/>
    <w:rsid w:val="00A14C16"/>
    <w:rsid w:val="00A14F7B"/>
    <w:rsid w:val="00A1525A"/>
    <w:rsid w:val="00A15289"/>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016"/>
    <w:rsid w:val="00A22465"/>
    <w:rsid w:val="00A225E4"/>
    <w:rsid w:val="00A229F4"/>
    <w:rsid w:val="00A22F5E"/>
    <w:rsid w:val="00A22FF7"/>
    <w:rsid w:val="00A235AB"/>
    <w:rsid w:val="00A241A7"/>
    <w:rsid w:val="00A241B0"/>
    <w:rsid w:val="00A242D7"/>
    <w:rsid w:val="00A245D8"/>
    <w:rsid w:val="00A24FAD"/>
    <w:rsid w:val="00A2576B"/>
    <w:rsid w:val="00A2578C"/>
    <w:rsid w:val="00A25873"/>
    <w:rsid w:val="00A2589E"/>
    <w:rsid w:val="00A258C9"/>
    <w:rsid w:val="00A25B1B"/>
    <w:rsid w:val="00A25FC8"/>
    <w:rsid w:val="00A26469"/>
    <w:rsid w:val="00A26A99"/>
    <w:rsid w:val="00A270BD"/>
    <w:rsid w:val="00A2731F"/>
    <w:rsid w:val="00A300B2"/>
    <w:rsid w:val="00A304C2"/>
    <w:rsid w:val="00A309C2"/>
    <w:rsid w:val="00A30E9D"/>
    <w:rsid w:val="00A30FA7"/>
    <w:rsid w:val="00A313CB"/>
    <w:rsid w:val="00A31505"/>
    <w:rsid w:val="00A3155A"/>
    <w:rsid w:val="00A31BEE"/>
    <w:rsid w:val="00A32BB1"/>
    <w:rsid w:val="00A332A2"/>
    <w:rsid w:val="00A337E5"/>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9A0"/>
    <w:rsid w:val="00A37B57"/>
    <w:rsid w:val="00A37E9F"/>
    <w:rsid w:val="00A40736"/>
    <w:rsid w:val="00A4099C"/>
    <w:rsid w:val="00A41E3C"/>
    <w:rsid w:val="00A42B4D"/>
    <w:rsid w:val="00A42BCB"/>
    <w:rsid w:val="00A4334B"/>
    <w:rsid w:val="00A4358C"/>
    <w:rsid w:val="00A437D3"/>
    <w:rsid w:val="00A43A8B"/>
    <w:rsid w:val="00A43CA7"/>
    <w:rsid w:val="00A43D0A"/>
    <w:rsid w:val="00A44102"/>
    <w:rsid w:val="00A44455"/>
    <w:rsid w:val="00A4460D"/>
    <w:rsid w:val="00A448E9"/>
    <w:rsid w:val="00A448F7"/>
    <w:rsid w:val="00A44B6E"/>
    <w:rsid w:val="00A44D66"/>
    <w:rsid w:val="00A45021"/>
    <w:rsid w:val="00A45921"/>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8AC"/>
    <w:rsid w:val="00A53270"/>
    <w:rsid w:val="00A53CF3"/>
    <w:rsid w:val="00A54052"/>
    <w:rsid w:val="00A54123"/>
    <w:rsid w:val="00A54679"/>
    <w:rsid w:val="00A54938"/>
    <w:rsid w:val="00A556AE"/>
    <w:rsid w:val="00A558D2"/>
    <w:rsid w:val="00A5595E"/>
    <w:rsid w:val="00A55C67"/>
    <w:rsid w:val="00A56026"/>
    <w:rsid w:val="00A563AB"/>
    <w:rsid w:val="00A56619"/>
    <w:rsid w:val="00A56C98"/>
    <w:rsid w:val="00A56E14"/>
    <w:rsid w:val="00A576C6"/>
    <w:rsid w:val="00A57844"/>
    <w:rsid w:val="00A5792F"/>
    <w:rsid w:val="00A57F22"/>
    <w:rsid w:val="00A600B2"/>
    <w:rsid w:val="00A6025C"/>
    <w:rsid w:val="00A602A9"/>
    <w:rsid w:val="00A606E1"/>
    <w:rsid w:val="00A60808"/>
    <w:rsid w:val="00A6087A"/>
    <w:rsid w:val="00A60DAE"/>
    <w:rsid w:val="00A60FE8"/>
    <w:rsid w:val="00A61022"/>
    <w:rsid w:val="00A611B4"/>
    <w:rsid w:val="00A61237"/>
    <w:rsid w:val="00A615C4"/>
    <w:rsid w:val="00A61837"/>
    <w:rsid w:val="00A61963"/>
    <w:rsid w:val="00A61E73"/>
    <w:rsid w:val="00A61F9A"/>
    <w:rsid w:val="00A632E6"/>
    <w:rsid w:val="00A638F5"/>
    <w:rsid w:val="00A63AB4"/>
    <w:rsid w:val="00A63D88"/>
    <w:rsid w:val="00A63F43"/>
    <w:rsid w:val="00A64639"/>
    <w:rsid w:val="00A648AC"/>
    <w:rsid w:val="00A64B43"/>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B8F"/>
    <w:rsid w:val="00A70CC2"/>
    <w:rsid w:val="00A71042"/>
    <w:rsid w:val="00A716C8"/>
    <w:rsid w:val="00A71761"/>
    <w:rsid w:val="00A71C9B"/>
    <w:rsid w:val="00A71DE3"/>
    <w:rsid w:val="00A7357B"/>
    <w:rsid w:val="00A7368C"/>
    <w:rsid w:val="00A738A4"/>
    <w:rsid w:val="00A73AA0"/>
    <w:rsid w:val="00A73B5E"/>
    <w:rsid w:val="00A7433E"/>
    <w:rsid w:val="00A74477"/>
    <w:rsid w:val="00A747E7"/>
    <w:rsid w:val="00A74966"/>
    <w:rsid w:val="00A749EB"/>
    <w:rsid w:val="00A74C6B"/>
    <w:rsid w:val="00A74CBA"/>
    <w:rsid w:val="00A75AED"/>
    <w:rsid w:val="00A75E63"/>
    <w:rsid w:val="00A760F0"/>
    <w:rsid w:val="00A768F2"/>
    <w:rsid w:val="00A7711B"/>
    <w:rsid w:val="00A7724F"/>
    <w:rsid w:val="00A77292"/>
    <w:rsid w:val="00A77E1E"/>
    <w:rsid w:val="00A77F2F"/>
    <w:rsid w:val="00A80407"/>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175A"/>
    <w:rsid w:val="00A919C4"/>
    <w:rsid w:val="00A91A81"/>
    <w:rsid w:val="00A9202A"/>
    <w:rsid w:val="00A92859"/>
    <w:rsid w:val="00A92B1A"/>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9E3"/>
    <w:rsid w:val="00AA0C60"/>
    <w:rsid w:val="00AA1318"/>
    <w:rsid w:val="00AA18FA"/>
    <w:rsid w:val="00AA190B"/>
    <w:rsid w:val="00AA2046"/>
    <w:rsid w:val="00AA205A"/>
    <w:rsid w:val="00AA2783"/>
    <w:rsid w:val="00AA3256"/>
    <w:rsid w:val="00AA395A"/>
    <w:rsid w:val="00AA3CE7"/>
    <w:rsid w:val="00AA3FE2"/>
    <w:rsid w:val="00AA42F1"/>
    <w:rsid w:val="00AA43F0"/>
    <w:rsid w:val="00AA4ED6"/>
    <w:rsid w:val="00AA4F08"/>
    <w:rsid w:val="00AA53F0"/>
    <w:rsid w:val="00AA5753"/>
    <w:rsid w:val="00AA5B61"/>
    <w:rsid w:val="00AA642F"/>
    <w:rsid w:val="00AA6C6F"/>
    <w:rsid w:val="00AA759A"/>
    <w:rsid w:val="00AA7A7A"/>
    <w:rsid w:val="00AB0004"/>
    <w:rsid w:val="00AB039A"/>
    <w:rsid w:val="00AB1315"/>
    <w:rsid w:val="00AB1C17"/>
    <w:rsid w:val="00AB1DAA"/>
    <w:rsid w:val="00AB1F22"/>
    <w:rsid w:val="00AB2457"/>
    <w:rsid w:val="00AB2B04"/>
    <w:rsid w:val="00AB2E02"/>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F28"/>
    <w:rsid w:val="00AC21C6"/>
    <w:rsid w:val="00AC2546"/>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6B19"/>
    <w:rsid w:val="00AC7441"/>
    <w:rsid w:val="00AC76E2"/>
    <w:rsid w:val="00AC79CD"/>
    <w:rsid w:val="00AC7A4C"/>
    <w:rsid w:val="00AD05DD"/>
    <w:rsid w:val="00AD0754"/>
    <w:rsid w:val="00AD0869"/>
    <w:rsid w:val="00AD0A21"/>
    <w:rsid w:val="00AD0C78"/>
    <w:rsid w:val="00AD0F72"/>
    <w:rsid w:val="00AD11EF"/>
    <w:rsid w:val="00AD176F"/>
    <w:rsid w:val="00AD260B"/>
    <w:rsid w:val="00AD28D1"/>
    <w:rsid w:val="00AD2AF3"/>
    <w:rsid w:val="00AD2B67"/>
    <w:rsid w:val="00AD2C8A"/>
    <w:rsid w:val="00AD2CD0"/>
    <w:rsid w:val="00AD2F3F"/>
    <w:rsid w:val="00AD3095"/>
    <w:rsid w:val="00AD3404"/>
    <w:rsid w:val="00AD340D"/>
    <w:rsid w:val="00AD35E8"/>
    <w:rsid w:val="00AD39BF"/>
    <w:rsid w:val="00AD3BE4"/>
    <w:rsid w:val="00AD4BB0"/>
    <w:rsid w:val="00AD4C88"/>
    <w:rsid w:val="00AD4F4F"/>
    <w:rsid w:val="00AD513E"/>
    <w:rsid w:val="00AD5293"/>
    <w:rsid w:val="00AD58E8"/>
    <w:rsid w:val="00AD59A2"/>
    <w:rsid w:val="00AD5DF9"/>
    <w:rsid w:val="00AD63EC"/>
    <w:rsid w:val="00AD6B8C"/>
    <w:rsid w:val="00AD6DF7"/>
    <w:rsid w:val="00AD6F8A"/>
    <w:rsid w:val="00AD718A"/>
    <w:rsid w:val="00AD7286"/>
    <w:rsid w:val="00AD75CC"/>
    <w:rsid w:val="00AD7A6E"/>
    <w:rsid w:val="00AD7EA4"/>
    <w:rsid w:val="00AE043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E1F"/>
    <w:rsid w:val="00AF105E"/>
    <w:rsid w:val="00AF14FA"/>
    <w:rsid w:val="00AF1769"/>
    <w:rsid w:val="00AF1D52"/>
    <w:rsid w:val="00AF2011"/>
    <w:rsid w:val="00AF27B3"/>
    <w:rsid w:val="00AF2BA0"/>
    <w:rsid w:val="00AF2C0C"/>
    <w:rsid w:val="00AF2F29"/>
    <w:rsid w:val="00AF3793"/>
    <w:rsid w:val="00AF384F"/>
    <w:rsid w:val="00AF38F5"/>
    <w:rsid w:val="00AF3AC4"/>
    <w:rsid w:val="00AF3C91"/>
    <w:rsid w:val="00AF3EA8"/>
    <w:rsid w:val="00AF4241"/>
    <w:rsid w:val="00AF4C4D"/>
    <w:rsid w:val="00AF5086"/>
    <w:rsid w:val="00AF5FC0"/>
    <w:rsid w:val="00AF61F8"/>
    <w:rsid w:val="00AF639D"/>
    <w:rsid w:val="00AF6641"/>
    <w:rsid w:val="00AF6B1F"/>
    <w:rsid w:val="00AF6DE2"/>
    <w:rsid w:val="00AF6EFE"/>
    <w:rsid w:val="00AF7A44"/>
    <w:rsid w:val="00B00020"/>
    <w:rsid w:val="00B00315"/>
    <w:rsid w:val="00B00539"/>
    <w:rsid w:val="00B009F9"/>
    <w:rsid w:val="00B00D63"/>
    <w:rsid w:val="00B00FDB"/>
    <w:rsid w:val="00B014AC"/>
    <w:rsid w:val="00B01E5B"/>
    <w:rsid w:val="00B02081"/>
    <w:rsid w:val="00B02278"/>
    <w:rsid w:val="00B02361"/>
    <w:rsid w:val="00B024FD"/>
    <w:rsid w:val="00B02888"/>
    <w:rsid w:val="00B02CB1"/>
    <w:rsid w:val="00B02E55"/>
    <w:rsid w:val="00B033F7"/>
    <w:rsid w:val="00B0399A"/>
    <w:rsid w:val="00B03DA5"/>
    <w:rsid w:val="00B03E77"/>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D76"/>
    <w:rsid w:val="00B17A92"/>
    <w:rsid w:val="00B17B62"/>
    <w:rsid w:val="00B209B9"/>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28C"/>
    <w:rsid w:val="00B26601"/>
    <w:rsid w:val="00B26DBD"/>
    <w:rsid w:val="00B26E08"/>
    <w:rsid w:val="00B26F53"/>
    <w:rsid w:val="00B2741F"/>
    <w:rsid w:val="00B27CA9"/>
    <w:rsid w:val="00B27E9D"/>
    <w:rsid w:val="00B27FEA"/>
    <w:rsid w:val="00B30120"/>
    <w:rsid w:val="00B30B13"/>
    <w:rsid w:val="00B30F97"/>
    <w:rsid w:val="00B313C9"/>
    <w:rsid w:val="00B31862"/>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56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331"/>
    <w:rsid w:val="00B50371"/>
    <w:rsid w:val="00B514A9"/>
    <w:rsid w:val="00B51602"/>
    <w:rsid w:val="00B516DE"/>
    <w:rsid w:val="00B52481"/>
    <w:rsid w:val="00B528A0"/>
    <w:rsid w:val="00B52BB7"/>
    <w:rsid w:val="00B53C8C"/>
    <w:rsid w:val="00B53C9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77D"/>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D3E"/>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627"/>
    <w:rsid w:val="00B8298E"/>
    <w:rsid w:val="00B82C97"/>
    <w:rsid w:val="00B82CF5"/>
    <w:rsid w:val="00B8317A"/>
    <w:rsid w:val="00B840F2"/>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BD7"/>
    <w:rsid w:val="00B87DDC"/>
    <w:rsid w:val="00B87ED1"/>
    <w:rsid w:val="00B908A3"/>
    <w:rsid w:val="00B91047"/>
    <w:rsid w:val="00B912C8"/>
    <w:rsid w:val="00B91B28"/>
    <w:rsid w:val="00B9205C"/>
    <w:rsid w:val="00B92370"/>
    <w:rsid w:val="00B924C7"/>
    <w:rsid w:val="00B92CB1"/>
    <w:rsid w:val="00B93026"/>
    <w:rsid w:val="00B9304A"/>
    <w:rsid w:val="00B93843"/>
    <w:rsid w:val="00B9420E"/>
    <w:rsid w:val="00B94547"/>
    <w:rsid w:val="00B9497D"/>
    <w:rsid w:val="00B94AD9"/>
    <w:rsid w:val="00B94D19"/>
    <w:rsid w:val="00B94D38"/>
    <w:rsid w:val="00B94E46"/>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32F"/>
    <w:rsid w:val="00BA168A"/>
    <w:rsid w:val="00BA19B7"/>
    <w:rsid w:val="00BA1B9D"/>
    <w:rsid w:val="00BA1C15"/>
    <w:rsid w:val="00BA1D9D"/>
    <w:rsid w:val="00BA1DA0"/>
    <w:rsid w:val="00BA1E17"/>
    <w:rsid w:val="00BA22F4"/>
    <w:rsid w:val="00BA27CA"/>
    <w:rsid w:val="00BA338C"/>
    <w:rsid w:val="00BA3799"/>
    <w:rsid w:val="00BA3DE6"/>
    <w:rsid w:val="00BA3FCD"/>
    <w:rsid w:val="00BA4314"/>
    <w:rsid w:val="00BA4522"/>
    <w:rsid w:val="00BA4535"/>
    <w:rsid w:val="00BA45E5"/>
    <w:rsid w:val="00BA47B3"/>
    <w:rsid w:val="00BA4A9D"/>
    <w:rsid w:val="00BA4F05"/>
    <w:rsid w:val="00BA511D"/>
    <w:rsid w:val="00BA58AB"/>
    <w:rsid w:val="00BA5C75"/>
    <w:rsid w:val="00BA6FC2"/>
    <w:rsid w:val="00BA7002"/>
    <w:rsid w:val="00BA7454"/>
    <w:rsid w:val="00BA773E"/>
    <w:rsid w:val="00BA7D43"/>
    <w:rsid w:val="00BB0765"/>
    <w:rsid w:val="00BB0D19"/>
    <w:rsid w:val="00BB1BA0"/>
    <w:rsid w:val="00BB1DCA"/>
    <w:rsid w:val="00BB1F7A"/>
    <w:rsid w:val="00BB24F6"/>
    <w:rsid w:val="00BB2ADF"/>
    <w:rsid w:val="00BB2B90"/>
    <w:rsid w:val="00BB2D77"/>
    <w:rsid w:val="00BB2DB0"/>
    <w:rsid w:val="00BB32E2"/>
    <w:rsid w:val="00BB3334"/>
    <w:rsid w:val="00BB3802"/>
    <w:rsid w:val="00BB3950"/>
    <w:rsid w:val="00BB4095"/>
    <w:rsid w:val="00BB42B3"/>
    <w:rsid w:val="00BB437E"/>
    <w:rsid w:val="00BB46EC"/>
    <w:rsid w:val="00BB4E89"/>
    <w:rsid w:val="00BB544F"/>
    <w:rsid w:val="00BB5755"/>
    <w:rsid w:val="00BB599E"/>
    <w:rsid w:val="00BB5BFB"/>
    <w:rsid w:val="00BB5C9D"/>
    <w:rsid w:val="00BB62CB"/>
    <w:rsid w:val="00BB63B9"/>
    <w:rsid w:val="00BB7409"/>
    <w:rsid w:val="00BB7860"/>
    <w:rsid w:val="00BB7ABE"/>
    <w:rsid w:val="00BC00CF"/>
    <w:rsid w:val="00BC0184"/>
    <w:rsid w:val="00BC0198"/>
    <w:rsid w:val="00BC04EA"/>
    <w:rsid w:val="00BC0693"/>
    <w:rsid w:val="00BC083F"/>
    <w:rsid w:val="00BC097F"/>
    <w:rsid w:val="00BC0D35"/>
    <w:rsid w:val="00BC1649"/>
    <w:rsid w:val="00BC1692"/>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5F3"/>
    <w:rsid w:val="00BC4887"/>
    <w:rsid w:val="00BC496B"/>
    <w:rsid w:val="00BC50AD"/>
    <w:rsid w:val="00BC5320"/>
    <w:rsid w:val="00BC5803"/>
    <w:rsid w:val="00BC59D9"/>
    <w:rsid w:val="00BC5D24"/>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BD6"/>
    <w:rsid w:val="00BD3C02"/>
    <w:rsid w:val="00BD402E"/>
    <w:rsid w:val="00BD41E9"/>
    <w:rsid w:val="00BD460B"/>
    <w:rsid w:val="00BD464C"/>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499"/>
    <w:rsid w:val="00BE74E2"/>
    <w:rsid w:val="00BE75FC"/>
    <w:rsid w:val="00BF0AC0"/>
    <w:rsid w:val="00BF1568"/>
    <w:rsid w:val="00BF15BE"/>
    <w:rsid w:val="00BF1A9C"/>
    <w:rsid w:val="00BF24BD"/>
    <w:rsid w:val="00BF2597"/>
    <w:rsid w:val="00BF289D"/>
    <w:rsid w:val="00BF2A7B"/>
    <w:rsid w:val="00BF2EC1"/>
    <w:rsid w:val="00BF303E"/>
    <w:rsid w:val="00BF3942"/>
    <w:rsid w:val="00BF3A19"/>
    <w:rsid w:val="00BF3B19"/>
    <w:rsid w:val="00BF3B34"/>
    <w:rsid w:val="00BF4226"/>
    <w:rsid w:val="00BF44A2"/>
    <w:rsid w:val="00BF5714"/>
    <w:rsid w:val="00BF5AA7"/>
    <w:rsid w:val="00BF5FAD"/>
    <w:rsid w:val="00BF68E1"/>
    <w:rsid w:val="00BF6F8D"/>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873"/>
    <w:rsid w:val="00C039DF"/>
    <w:rsid w:val="00C03D3E"/>
    <w:rsid w:val="00C03FBF"/>
    <w:rsid w:val="00C043D0"/>
    <w:rsid w:val="00C04957"/>
    <w:rsid w:val="00C04AD5"/>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1296"/>
    <w:rsid w:val="00C113BB"/>
    <w:rsid w:val="00C1198C"/>
    <w:rsid w:val="00C11DD2"/>
    <w:rsid w:val="00C11DF5"/>
    <w:rsid w:val="00C11ED0"/>
    <w:rsid w:val="00C11EE4"/>
    <w:rsid w:val="00C1205F"/>
    <w:rsid w:val="00C1262D"/>
    <w:rsid w:val="00C137DE"/>
    <w:rsid w:val="00C13B73"/>
    <w:rsid w:val="00C1447D"/>
    <w:rsid w:val="00C14567"/>
    <w:rsid w:val="00C15001"/>
    <w:rsid w:val="00C15370"/>
    <w:rsid w:val="00C155AD"/>
    <w:rsid w:val="00C15AE9"/>
    <w:rsid w:val="00C15F19"/>
    <w:rsid w:val="00C16FF5"/>
    <w:rsid w:val="00C17822"/>
    <w:rsid w:val="00C17866"/>
    <w:rsid w:val="00C179EF"/>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3016A"/>
    <w:rsid w:val="00C304D2"/>
    <w:rsid w:val="00C308F2"/>
    <w:rsid w:val="00C30B5A"/>
    <w:rsid w:val="00C30B9A"/>
    <w:rsid w:val="00C31444"/>
    <w:rsid w:val="00C31898"/>
    <w:rsid w:val="00C31DA3"/>
    <w:rsid w:val="00C3302B"/>
    <w:rsid w:val="00C33061"/>
    <w:rsid w:val="00C338B8"/>
    <w:rsid w:val="00C33985"/>
    <w:rsid w:val="00C340B3"/>
    <w:rsid w:val="00C34AEC"/>
    <w:rsid w:val="00C35061"/>
    <w:rsid w:val="00C35072"/>
    <w:rsid w:val="00C3562C"/>
    <w:rsid w:val="00C35CA7"/>
    <w:rsid w:val="00C35D80"/>
    <w:rsid w:val="00C36365"/>
    <w:rsid w:val="00C3688D"/>
    <w:rsid w:val="00C36AF0"/>
    <w:rsid w:val="00C402DF"/>
    <w:rsid w:val="00C4030B"/>
    <w:rsid w:val="00C4097A"/>
    <w:rsid w:val="00C40E12"/>
    <w:rsid w:val="00C40E15"/>
    <w:rsid w:val="00C4176D"/>
    <w:rsid w:val="00C4186F"/>
    <w:rsid w:val="00C420C2"/>
    <w:rsid w:val="00C422D9"/>
    <w:rsid w:val="00C423AE"/>
    <w:rsid w:val="00C42661"/>
    <w:rsid w:val="00C4268B"/>
    <w:rsid w:val="00C42815"/>
    <w:rsid w:val="00C42CFA"/>
    <w:rsid w:val="00C42D09"/>
    <w:rsid w:val="00C42F4A"/>
    <w:rsid w:val="00C42FF4"/>
    <w:rsid w:val="00C43797"/>
    <w:rsid w:val="00C438BA"/>
    <w:rsid w:val="00C43966"/>
    <w:rsid w:val="00C43BF2"/>
    <w:rsid w:val="00C44564"/>
    <w:rsid w:val="00C44AE6"/>
    <w:rsid w:val="00C44B39"/>
    <w:rsid w:val="00C44F93"/>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DFA"/>
    <w:rsid w:val="00C56330"/>
    <w:rsid w:val="00C573B0"/>
    <w:rsid w:val="00C5782F"/>
    <w:rsid w:val="00C57B2A"/>
    <w:rsid w:val="00C57C76"/>
    <w:rsid w:val="00C57DDD"/>
    <w:rsid w:val="00C57E27"/>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CC"/>
    <w:rsid w:val="00C651A7"/>
    <w:rsid w:val="00C653C7"/>
    <w:rsid w:val="00C65CB7"/>
    <w:rsid w:val="00C65FFD"/>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72B"/>
    <w:rsid w:val="00C75581"/>
    <w:rsid w:val="00C75A9F"/>
    <w:rsid w:val="00C75B0C"/>
    <w:rsid w:val="00C766DE"/>
    <w:rsid w:val="00C76958"/>
    <w:rsid w:val="00C77324"/>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69"/>
    <w:rsid w:val="00C91250"/>
    <w:rsid w:val="00C9151D"/>
    <w:rsid w:val="00C9161E"/>
    <w:rsid w:val="00C9168E"/>
    <w:rsid w:val="00C91964"/>
    <w:rsid w:val="00C92C21"/>
    <w:rsid w:val="00C934CD"/>
    <w:rsid w:val="00C93AB1"/>
    <w:rsid w:val="00C93CFB"/>
    <w:rsid w:val="00C94A5D"/>
    <w:rsid w:val="00C94B25"/>
    <w:rsid w:val="00C94D3C"/>
    <w:rsid w:val="00C954C6"/>
    <w:rsid w:val="00C956DF"/>
    <w:rsid w:val="00C95B03"/>
    <w:rsid w:val="00C96175"/>
    <w:rsid w:val="00C96CC2"/>
    <w:rsid w:val="00C97848"/>
    <w:rsid w:val="00CA0166"/>
    <w:rsid w:val="00CA03C4"/>
    <w:rsid w:val="00CA089D"/>
    <w:rsid w:val="00CA0ABA"/>
    <w:rsid w:val="00CA0C42"/>
    <w:rsid w:val="00CA11B1"/>
    <w:rsid w:val="00CA13D7"/>
    <w:rsid w:val="00CA1426"/>
    <w:rsid w:val="00CA1901"/>
    <w:rsid w:val="00CA20C7"/>
    <w:rsid w:val="00CA224C"/>
    <w:rsid w:val="00CA2434"/>
    <w:rsid w:val="00CA29B6"/>
    <w:rsid w:val="00CA3063"/>
    <w:rsid w:val="00CA3BBB"/>
    <w:rsid w:val="00CA439E"/>
    <w:rsid w:val="00CA43B2"/>
    <w:rsid w:val="00CA4EA6"/>
    <w:rsid w:val="00CA4F2A"/>
    <w:rsid w:val="00CA4FAF"/>
    <w:rsid w:val="00CA56AE"/>
    <w:rsid w:val="00CA58F2"/>
    <w:rsid w:val="00CA59C7"/>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42F"/>
    <w:rsid w:val="00CB0FFA"/>
    <w:rsid w:val="00CB1412"/>
    <w:rsid w:val="00CB1602"/>
    <w:rsid w:val="00CB2048"/>
    <w:rsid w:val="00CB266A"/>
    <w:rsid w:val="00CB2961"/>
    <w:rsid w:val="00CB29D7"/>
    <w:rsid w:val="00CB385C"/>
    <w:rsid w:val="00CB39AD"/>
    <w:rsid w:val="00CB3CF4"/>
    <w:rsid w:val="00CB3F66"/>
    <w:rsid w:val="00CB4102"/>
    <w:rsid w:val="00CB4295"/>
    <w:rsid w:val="00CB4A66"/>
    <w:rsid w:val="00CB4A71"/>
    <w:rsid w:val="00CB591E"/>
    <w:rsid w:val="00CB678A"/>
    <w:rsid w:val="00CB69B4"/>
    <w:rsid w:val="00CB6D6B"/>
    <w:rsid w:val="00CB7115"/>
    <w:rsid w:val="00CB730F"/>
    <w:rsid w:val="00CB741F"/>
    <w:rsid w:val="00CC0258"/>
    <w:rsid w:val="00CC07FD"/>
    <w:rsid w:val="00CC0C26"/>
    <w:rsid w:val="00CC1107"/>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40C2"/>
    <w:rsid w:val="00CD4C0A"/>
    <w:rsid w:val="00CD4D33"/>
    <w:rsid w:val="00CD4E5D"/>
    <w:rsid w:val="00CD5330"/>
    <w:rsid w:val="00CD5637"/>
    <w:rsid w:val="00CD58C5"/>
    <w:rsid w:val="00CD5A59"/>
    <w:rsid w:val="00CD62C3"/>
    <w:rsid w:val="00CD6D5B"/>
    <w:rsid w:val="00CD6DE0"/>
    <w:rsid w:val="00CD7AE1"/>
    <w:rsid w:val="00CE04F5"/>
    <w:rsid w:val="00CE0B3B"/>
    <w:rsid w:val="00CE0D64"/>
    <w:rsid w:val="00CE0E9E"/>
    <w:rsid w:val="00CE1108"/>
    <w:rsid w:val="00CE135B"/>
    <w:rsid w:val="00CE19D4"/>
    <w:rsid w:val="00CE1F85"/>
    <w:rsid w:val="00CE208B"/>
    <w:rsid w:val="00CE2110"/>
    <w:rsid w:val="00CE272C"/>
    <w:rsid w:val="00CE2E13"/>
    <w:rsid w:val="00CE2F3C"/>
    <w:rsid w:val="00CE2F6E"/>
    <w:rsid w:val="00CE3352"/>
    <w:rsid w:val="00CE3A18"/>
    <w:rsid w:val="00CE41D1"/>
    <w:rsid w:val="00CE46DB"/>
    <w:rsid w:val="00CE4BC5"/>
    <w:rsid w:val="00CE5838"/>
    <w:rsid w:val="00CE5F5B"/>
    <w:rsid w:val="00CE633F"/>
    <w:rsid w:val="00CE65E2"/>
    <w:rsid w:val="00CE66A5"/>
    <w:rsid w:val="00CE6709"/>
    <w:rsid w:val="00CE6ACE"/>
    <w:rsid w:val="00CE6EA0"/>
    <w:rsid w:val="00CE73AC"/>
    <w:rsid w:val="00CE7A2B"/>
    <w:rsid w:val="00CE7B2D"/>
    <w:rsid w:val="00CE7F7D"/>
    <w:rsid w:val="00CF02F5"/>
    <w:rsid w:val="00CF034B"/>
    <w:rsid w:val="00CF0643"/>
    <w:rsid w:val="00CF0B71"/>
    <w:rsid w:val="00CF0B96"/>
    <w:rsid w:val="00CF1026"/>
    <w:rsid w:val="00CF1218"/>
    <w:rsid w:val="00CF15A1"/>
    <w:rsid w:val="00CF19C7"/>
    <w:rsid w:val="00CF276F"/>
    <w:rsid w:val="00CF2FA1"/>
    <w:rsid w:val="00CF30B2"/>
    <w:rsid w:val="00CF3695"/>
    <w:rsid w:val="00CF385B"/>
    <w:rsid w:val="00CF3BFA"/>
    <w:rsid w:val="00CF3DD2"/>
    <w:rsid w:val="00CF41EC"/>
    <w:rsid w:val="00CF47B2"/>
    <w:rsid w:val="00CF4AA2"/>
    <w:rsid w:val="00CF4FD7"/>
    <w:rsid w:val="00CF5D30"/>
    <w:rsid w:val="00CF67DD"/>
    <w:rsid w:val="00CF7157"/>
    <w:rsid w:val="00CF7245"/>
    <w:rsid w:val="00CF7D49"/>
    <w:rsid w:val="00D001AC"/>
    <w:rsid w:val="00D0098F"/>
    <w:rsid w:val="00D00E5A"/>
    <w:rsid w:val="00D01B82"/>
    <w:rsid w:val="00D01CC6"/>
    <w:rsid w:val="00D01F0A"/>
    <w:rsid w:val="00D025A3"/>
    <w:rsid w:val="00D02937"/>
    <w:rsid w:val="00D02D26"/>
    <w:rsid w:val="00D03071"/>
    <w:rsid w:val="00D035E0"/>
    <w:rsid w:val="00D036A7"/>
    <w:rsid w:val="00D03A86"/>
    <w:rsid w:val="00D03B0B"/>
    <w:rsid w:val="00D04212"/>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A8C"/>
    <w:rsid w:val="00D13101"/>
    <w:rsid w:val="00D13249"/>
    <w:rsid w:val="00D132AA"/>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9A9"/>
    <w:rsid w:val="00D20B53"/>
    <w:rsid w:val="00D20B77"/>
    <w:rsid w:val="00D20F85"/>
    <w:rsid w:val="00D21592"/>
    <w:rsid w:val="00D21A1C"/>
    <w:rsid w:val="00D21B5B"/>
    <w:rsid w:val="00D21C6C"/>
    <w:rsid w:val="00D21D4D"/>
    <w:rsid w:val="00D21F86"/>
    <w:rsid w:val="00D22348"/>
    <w:rsid w:val="00D23393"/>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4242"/>
    <w:rsid w:val="00D345F8"/>
    <w:rsid w:val="00D34AE1"/>
    <w:rsid w:val="00D34AE2"/>
    <w:rsid w:val="00D34FC3"/>
    <w:rsid w:val="00D35023"/>
    <w:rsid w:val="00D35502"/>
    <w:rsid w:val="00D36744"/>
    <w:rsid w:val="00D36843"/>
    <w:rsid w:val="00D36888"/>
    <w:rsid w:val="00D36EB0"/>
    <w:rsid w:val="00D3718B"/>
    <w:rsid w:val="00D37331"/>
    <w:rsid w:val="00D3760D"/>
    <w:rsid w:val="00D37B11"/>
    <w:rsid w:val="00D37C63"/>
    <w:rsid w:val="00D37ED1"/>
    <w:rsid w:val="00D37FD5"/>
    <w:rsid w:val="00D40289"/>
    <w:rsid w:val="00D40CDA"/>
    <w:rsid w:val="00D40D1D"/>
    <w:rsid w:val="00D4131A"/>
    <w:rsid w:val="00D41327"/>
    <w:rsid w:val="00D41364"/>
    <w:rsid w:val="00D41B20"/>
    <w:rsid w:val="00D42720"/>
    <w:rsid w:val="00D42A8E"/>
    <w:rsid w:val="00D42C5E"/>
    <w:rsid w:val="00D4312F"/>
    <w:rsid w:val="00D43355"/>
    <w:rsid w:val="00D433B6"/>
    <w:rsid w:val="00D43416"/>
    <w:rsid w:val="00D4359B"/>
    <w:rsid w:val="00D43D41"/>
    <w:rsid w:val="00D44C06"/>
    <w:rsid w:val="00D44C07"/>
    <w:rsid w:val="00D4507F"/>
    <w:rsid w:val="00D45197"/>
    <w:rsid w:val="00D4553D"/>
    <w:rsid w:val="00D45572"/>
    <w:rsid w:val="00D4629D"/>
    <w:rsid w:val="00D4677A"/>
    <w:rsid w:val="00D46E2D"/>
    <w:rsid w:val="00D46F34"/>
    <w:rsid w:val="00D47464"/>
    <w:rsid w:val="00D47AC3"/>
    <w:rsid w:val="00D500B5"/>
    <w:rsid w:val="00D50A80"/>
    <w:rsid w:val="00D50CC3"/>
    <w:rsid w:val="00D51191"/>
    <w:rsid w:val="00D51219"/>
    <w:rsid w:val="00D51375"/>
    <w:rsid w:val="00D516A4"/>
    <w:rsid w:val="00D5182D"/>
    <w:rsid w:val="00D51864"/>
    <w:rsid w:val="00D51A24"/>
    <w:rsid w:val="00D51CEC"/>
    <w:rsid w:val="00D51FA0"/>
    <w:rsid w:val="00D524CD"/>
    <w:rsid w:val="00D525A9"/>
    <w:rsid w:val="00D5296E"/>
    <w:rsid w:val="00D52EE8"/>
    <w:rsid w:val="00D533CC"/>
    <w:rsid w:val="00D543A4"/>
    <w:rsid w:val="00D54551"/>
    <w:rsid w:val="00D54959"/>
    <w:rsid w:val="00D55199"/>
    <w:rsid w:val="00D555D0"/>
    <w:rsid w:val="00D55750"/>
    <w:rsid w:val="00D55CFD"/>
    <w:rsid w:val="00D560BE"/>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4202"/>
    <w:rsid w:val="00D64EBE"/>
    <w:rsid w:val="00D64FFD"/>
    <w:rsid w:val="00D653C1"/>
    <w:rsid w:val="00D656F0"/>
    <w:rsid w:val="00D65737"/>
    <w:rsid w:val="00D65877"/>
    <w:rsid w:val="00D65B09"/>
    <w:rsid w:val="00D65BB5"/>
    <w:rsid w:val="00D6654F"/>
    <w:rsid w:val="00D665B6"/>
    <w:rsid w:val="00D66690"/>
    <w:rsid w:val="00D667EE"/>
    <w:rsid w:val="00D66B1B"/>
    <w:rsid w:val="00D66E97"/>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BD7"/>
    <w:rsid w:val="00D75174"/>
    <w:rsid w:val="00D75682"/>
    <w:rsid w:val="00D7610D"/>
    <w:rsid w:val="00D76517"/>
    <w:rsid w:val="00D766D5"/>
    <w:rsid w:val="00D76718"/>
    <w:rsid w:val="00D772C4"/>
    <w:rsid w:val="00D77319"/>
    <w:rsid w:val="00D77591"/>
    <w:rsid w:val="00D775B9"/>
    <w:rsid w:val="00D77638"/>
    <w:rsid w:val="00D77D06"/>
    <w:rsid w:val="00D77F9C"/>
    <w:rsid w:val="00D8157E"/>
    <w:rsid w:val="00D8185F"/>
    <w:rsid w:val="00D81BC9"/>
    <w:rsid w:val="00D81D80"/>
    <w:rsid w:val="00D8206F"/>
    <w:rsid w:val="00D821A3"/>
    <w:rsid w:val="00D8236F"/>
    <w:rsid w:val="00D823A1"/>
    <w:rsid w:val="00D82A89"/>
    <w:rsid w:val="00D82A9B"/>
    <w:rsid w:val="00D82B87"/>
    <w:rsid w:val="00D830DD"/>
    <w:rsid w:val="00D83390"/>
    <w:rsid w:val="00D83C69"/>
    <w:rsid w:val="00D83F50"/>
    <w:rsid w:val="00D84686"/>
    <w:rsid w:val="00D847C5"/>
    <w:rsid w:val="00D8486C"/>
    <w:rsid w:val="00D84E45"/>
    <w:rsid w:val="00D85850"/>
    <w:rsid w:val="00D858D6"/>
    <w:rsid w:val="00D85B96"/>
    <w:rsid w:val="00D86256"/>
    <w:rsid w:val="00D8674C"/>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543"/>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CE"/>
    <w:rsid w:val="00DA2439"/>
    <w:rsid w:val="00DA25BC"/>
    <w:rsid w:val="00DA2EFE"/>
    <w:rsid w:val="00DA3672"/>
    <w:rsid w:val="00DA3691"/>
    <w:rsid w:val="00DA4AE8"/>
    <w:rsid w:val="00DA4C0C"/>
    <w:rsid w:val="00DA4EC0"/>
    <w:rsid w:val="00DA4F6B"/>
    <w:rsid w:val="00DA5138"/>
    <w:rsid w:val="00DA521E"/>
    <w:rsid w:val="00DA52B9"/>
    <w:rsid w:val="00DA5804"/>
    <w:rsid w:val="00DA5A78"/>
    <w:rsid w:val="00DA5B89"/>
    <w:rsid w:val="00DA5FCC"/>
    <w:rsid w:val="00DA6085"/>
    <w:rsid w:val="00DA6130"/>
    <w:rsid w:val="00DA62AD"/>
    <w:rsid w:val="00DA64D9"/>
    <w:rsid w:val="00DA698C"/>
    <w:rsid w:val="00DA6D24"/>
    <w:rsid w:val="00DA70D2"/>
    <w:rsid w:val="00DA7201"/>
    <w:rsid w:val="00DA73B3"/>
    <w:rsid w:val="00DB040C"/>
    <w:rsid w:val="00DB042D"/>
    <w:rsid w:val="00DB1095"/>
    <w:rsid w:val="00DB110D"/>
    <w:rsid w:val="00DB1385"/>
    <w:rsid w:val="00DB13E7"/>
    <w:rsid w:val="00DB1447"/>
    <w:rsid w:val="00DB17D0"/>
    <w:rsid w:val="00DB1FEE"/>
    <w:rsid w:val="00DB2087"/>
    <w:rsid w:val="00DB228C"/>
    <w:rsid w:val="00DB22CD"/>
    <w:rsid w:val="00DB22FA"/>
    <w:rsid w:val="00DB2B77"/>
    <w:rsid w:val="00DB2CC0"/>
    <w:rsid w:val="00DB344C"/>
    <w:rsid w:val="00DB351A"/>
    <w:rsid w:val="00DB38AB"/>
    <w:rsid w:val="00DB38EF"/>
    <w:rsid w:val="00DB3948"/>
    <w:rsid w:val="00DB3C8A"/>
    <w:rsid w:val="00DB4476"/>
    <w:rsid w:val="00DB463D"/>
    <w:rsid w:val="00DB4783"/>
    <w:rsid w:val="00DB4E7B"/>
    <w:rsid w:val="00DB4F9B"/>
    <w:rsid w:val="00DB50EB"/>
    <w:rsid w:val="00DB5491"/>
    <w:rsid w:val="00DB5E29"/>
    <w:rsid w:val="00DB5FE0"/>
    <w:rsid w:val="00DB6402"/>
    <w:rsid w:val="00DB684D"/>
    <w:rsid w:val="00DB784B"/>
    <w:rsid w:val="00DB7AF0"/>
    <w:rsid w:val="00DB7BC2"/>
    <w:rsid w:val="00DB7E05"/>
    <w:rsid w:val="00DC0144"/>
    <w:rsid w:val="00DC0159"/>
    <w:rsid w:val="00DC0340"/>
    <w:rsid w:val="00DC0B7D"/>
    <w:rsid w:val="00DC13E5"/>
    <w:rsid w:val="00DC13FD"/>
    <w:rsid w:val="00DC1717"/>
    <w:rsid w:val="00DC193F"/>
    <w:rsid w:val="00DC2612"/>
    <w:rsid w:val="00DC2833"/>
    <w:rsid w:val="00DC2CCD"/>
    <w:rsid w:val="00DC2D4E"/>
    <w:rsid w:val="00DC2FAA"/>
    <w:rsid w:val="00DC3519"/>
    <w:rsid w:val="00DC3633"/>
    <w:rsid w:val="00DC363F"/>
    <w:rsid w:val="00DC3667"/>
    <w:rsid w:val="00DC3904"/>
    <w:rsid w:val="00DC3D36"/>
    <w:rsid w:val="00DC4087"/>
    <w:rsid w:val="00DC4438"/>
    <w:rsid w:val="00DC47D1"/>
    <w:rsid w:val="00DC4C26"/>
    <w:rsid w:val="00DC4C8B"/>
    <w:rsid w:val="00DC4CFC"/>
    <w:rsid w:val="00DC4F05"/>
    <w:rsid w:val="00DC527F"/>
    <w:rsid w:val="00DC5482"/>
    <w:rsid w:val="00DC582F"/>
    <w:rsid w:val="00DC615B"/>
    <w:rsid w:val="00DC649B"/>
    <w:rsid w:val="00DC6E7B"/>
    <w:rsid w:val="00DC7845"/>
    <w:rsid w:val="00DC797B"/>
    <w:rsid w:val="00DC7C71"/>
    <w:rsid w:val="00DD0523"/>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B5F"/>
    <w:rsid w:val="00DD508C"/>
    <w:rsid w:val="00DD5199"/>
    <w:rsid w:val="00DD5554"/>
    <w:rsid w:val="00DD5B05"/>
    <w:rsid w:val="00DD60EA"/>
    <w:rsid w:val="00DD6389"/>
    <w:rsid w:val="00DD65C3"/>
    <w:rsid w:val="00DD66D6"/>
    <w:rsid w:val="00DD673C"/>
    <w:rsid w:val="00DD6ABA"/>
    <w:rsid w:val="00DD6F24"/>
    <w:rsid w:val="00DD7027"/>
    <w:rsid w:val="00DD7435"/>
    <w:rsid w:val="00DD74A9"/>
    <w:rsid w:val="00DD7C5D"/>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879"/>
    <w:rsid w:val="00DF5BB4"/>
    <w:rsid w:val="00DF613F"/>
    <w:rsid w:val="00DF633E"/>
    <w:rsid w:val="00DF6486"/>
    <w:rsid w:val="00DF686B"/>
    <w:rsid w:val="00DF6A63"/>
    <w:rsid w:val="00DF6EA9"/>
    <w:rsid w:val="00DF7101"/>
    <w:rsid w:val="00DF7109"/>
    <w:rsid w:val="00DF719C"/>
    <w:rsid w:val="00DF734F"/>
    <w:rsid w:val="00DF73D3"/>
    <w:rsid w:val="00DF7951"/>
    <w:rsid w:val="00DF7FB6"/>
    <w:rsid w:val="00DF7FC5"/>
    <w:rsid w:val="00E002A5"/>
    <w:rsid w:val="00E0094B"/>
    <w:rsid w:val="00E01048"/>
    <w:rsid w:val="00E011BA"/>
    <w:rsid w:val="00E01948"/>
    <w:rsid w:val="00E01C37"/>
    <w:rsid w:val="00E02C25"/>
    <w:rsid w:val="00E030F7"/>
    <w:rsid w:val="00E03318"/>
    <w:rsid w:val="00E03B2F"/>
    <w:rsid w:val="00E0413D"/>
    <w:rsid w:val="00E042D7"/>
    <w:rsid w:val="00E042F3"/>
    <w:rsid w:val="00E04CDF"/>
    <w:rsid w:val="00E0504D"/>
    <w:rsid w:val="00E0534E"/>
    <w:rsid w:val="00E058A1"/>
    <w:rsid w:val="00E05D3D"/>
    <w:rsid w:val="00E05E5F"/>
    <w:rsid w:val="00E060DF"/>
    <w:rsid w:val="00E060EF"/>
    <w:rsid w:val="00E06A09"/>
    <w:rsid w:val="00E06A52"/>
    <w:rsid w:val="00E07027"/>
    <w:rsid w:val="00E07A52"/>
    <w:rsid w:val="00E07DA2"/>
    <w:rsid w:val="00E107A8"/>
    <w:rsid w:val="00E10AAE"/>
    <w:rsid w:val="00E10FDA"/>
    <w:rsid w:val="00E1109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D6"/>
    <w:rsid w:val="00E15C39"/>
    <w:rsid w:val="00E161A0"/>
    <w:rsid w:val="00E161CE"/>
    <w:rsid w:val="00E16BE9"/>
    <w:rsid w:val="00E16DBC"/>
    <w:rsid w:val="00E1723F"/>
    <w:rsid w:val="00E17563"/>
    <w:rsid w:val="00E17D63"/>
    <w:rsid w:val="00E20334"/>
    <w:rsid w:val="00E205AA"/>
    <w:rsid w:val="00E20E78"/>
    <w:rsid w:val="00E210F2"/>
    <w:rsid w:val="00E2119D"/>
    <w:rsid w:val="00E21319"/>
    <w:rsid w:val="00E214C5"/>
    <w:rsid w:val="00E2154E"/>
    <w:rsid w:val="00E21AA3"/>
    <w:rsid w:val="00E21D54"/>
    <w:rsid w:val="00E21D5E"/>
    <w:rsid w:val="00E21E29"/>
    <w:rsid w:val="00E22107"/>
    <w:rsid w:val="00E221E3"/>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302CA"/>
    <w:rsid w:val="00E307EC"/>
    <w:rsid w:val="00E3083A"/>
    <w:rsid w:val="00E30C5F"/>
    <w:rsid w:val="00E30D79"/>
    <w:rsid w:val="00E30E7F"/>
    <w:rsid w:val="00E313CC"/>
    <w:rsid w:val="00E3171C"/>
    <w:rsid w:val="00E31BE7"/>
    <w:rsid w:val="00E31C58"/>
    <w:rsid w:val="00E31EAE"/>
    <w:rsid w:val="00E3210C"/>
    <w:rsid w:val="00E325B6"/>
    <w:rsid w:val="00E32836"/>
    <w:rsid w:val="00E32A2E"/>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676"/>
    <w:rsid w:val="00E5484A"/>
    <w:rsid w:val="00E55079"/>
    <w:rsid w:val="00E55238"/>
    <w:rsid w:val="00E56702"/>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6119"/>
    <w:rsid w:val="00E66760"/>
    <w:rsid w:val="00E66CFD"/>
    <w:rsid w:val="00E671F2"/>
    <w:rsid w:val="00E67309"/>
    <w:rsid w:val="00E6748A"/>
    <w:rsid w:val="00E674AA"/>
    <w:rsid w:val="00E676AD"/>
    <w:rsid w:val="00E679CC"/>
    <w:rsid w:val="00E67A75"/>
    <w:rsid w:val="00E7062E"/>
    <w:rsid w:val="00E7070E"/>
    <w:rsid w:val="00E70788"/>
    <w:rsid w:val="00E70D3A"/>
    <w:rsid w:val="00E70ECE"/>
    <w:rsid w:val="00E70FA9"/>
    <w:rsid w:val="00E70FF2"/>
    <w:rsid w:val="00E711AA"/>
    <w:rsid w:val="00E715E4"/>
    <w:rsid w:val="00E71629"/>
    <w:rsid w:val="00E71BA5"/>
    <w:rsid w:val="00E72963"/>
    <w:rsid w:val="00E72D66"/>
    <w:rsid w:val="00E7323A"/>
    <w:rsid w:val="00E73300"/>
    <w:rsid w:val="00E73EF4"/>
    <w:rsid w:val="00E74E80"/>
    <w:rsid w:val="00E7506F"/>
    <w:rsid w:val="00E75476"/>
    <w:rsid w:val="00E75C4B"/>
    <w:rsid w:val="00E75DE1"/>
    <w:rsid w:val="00E76164"/>
    <w:rsid w:val="00E762D1"/>
    <w:rsid w:val="00E767F7"/>
    <w:rsid w:val="00E7686A"/>
    <w:rsid w:val="00E76AA4"/>
    <w:rsid w:val="00E76ADD"/>
    <w:rsid w:val="00E76DBB"/>
    <w:rsid w:val="00E77663"/>
    <w:rsid w:val="00E77794"/>
    <w:rsid w:val="00E80150"/>
    <w:rsid w:val="00E804E5"/>
    <w:rsid w:val="00E8094A"/>
    <w:rsid w:val="00E80D9B"/>
    <w:rsid w:val="00E811CB"/>
    <w:rsid w:val="00E81256"/>
    <w:rsid w:val="00E815F1"/>
    <w:rsid w:val="00E81781"/>
    <w:rsid w:val="00E8180C"/>
    <w:rsid w:val="00E8208E"/>
    <w:rsid w:val="00E82905"/>
    <w:rsid w:val="00E82B9A"/>
    <w:rsid w:val="00E830EC"/>
    <w:rsid w:val="00E83189"/>
    <w:rsid w:val="00E83418"/>
    <w:rsid w:val="00E84168"/>
    <w:rsid w:val="00E849AE"/>
    <w:rsid w:val="00E84FF4"/>
    <w:rsid w:val="00E85340"/>
    <w:rsid w:val="00E85413"/>
    <w:rsid w:val="00E854FE"/>
    <w:rsid w:val="00E855CF"/>
    <w:rsid w:val="00E85C0C"/>
    <w:rsid w:val="00E85D7C"/>
    <w:rsid w:val="00E85DA8"/>
    <w:rsid w:val="00E867EA"/>
    <w:rsid w:val="00E86872"/>
    <w:rsid w:val="00E86CD6"/>
    <w:rsid w:val="00E87703"/>
    <w:rsid w:val="00E87876"/>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3354"/>
    <w:rsid w:val="00E93784"/>
    <w:rsid w:val="00E947D0"/>
    <w:rsid w:val="00E94CE5"/>
    <w:rsid w:val="00E94DA8"/>
    <w:rsid w:val="00E94DAD"/>
    <w:rsid w:val="00E94F8E"/>
    <w:rsid w:val="00E94FD9"/>
    <w:rsid w:val="00E95D81"/>
    <w:rsid w:val="00E95F3E"/>
    <w:rsid w:val="00E96078"/>
    <w:rsid w:val="00E961DE"/>
    <w:rsid w:val="00E964AD"/>
    <w:rsid w:val="00E965F5"/>
    <w:rsid w:val="00E968D6"/>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30B6"/>
    <w:rsid w:val="00EA368E"/>
    <w:rsid w:val="00EA3963"/>
    <w:rsid w:val="00EA423F"/>
    <w:rsid w:val="00EA44B9"/>
    <w:rsid w:val="00EA4E4E"/>
    <w:rsid w:val="00EA4F81"/>
    <w:rsid w:val="00EA4FEC"/>
    <w:rsid w:val="00EA51BA"/>
    <w:rsid w:val="00EA54D2"/>
    <w:rsid w:val="00EA5B91"/>
    <w:rsid w:val="00EA5E29"/>
    <w:rsid w:val="00EA63B5"/>
    <w:rsid w:val="00EA6517"/>
    <w:rsid w:val="00EA691A"/>
    <w:rsid w:val="00EA6A5A"/>
    <w:rsid w:val="00EA6AED"/>
    <w:rsid w:val="00EA799F"/>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8B"/>
    <w:rsid w:val="00EC314E"/>
    <w:rsid w:val="00EC37D1"/>
    <w:rsid w:val="00EC3A6D"/>
    <w:rsid w:val="00EC3A7A"/>
    <w:rsid w:val="00EC430A"/>
    <w:rsid w:val="00EC45D4"/>
    <w:rsid w:val="00EC4D3C"/>
    <w:rsid w:val="00EC4E8D"/>
    <w:rsid w:val="00EC4F6E"/>
    <w:rsid w:val="00EC5BFB"/>
    <w:rsid w:val="00EC5E00"/>
    <w:rsid w:val="00EC6690"/>
    <w:rsid w:val="00EC6853"/>
    <w:rsid w:val="00EC69AD"/>
    <w:rsid w:val="00EC69FC"/>
    <w:rsid w:val="00EC774C"/>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E45"/>
    <w:rsid w:val="00ED318A"/>
    <w:rsid w:val="00ED33B7"/>
    <w:rsid w:val="00ED35DE"/>
    <w:rsid w:val="00ED3ACA"/>
    <w:rsid w:val="00ED3D85"/>
    <w:rsid w:val="00ED4126"/>
    <w:rsid w:val="00ED4211"/>
    <w:rsid w:val="00ED427F"/>
    <w:rsid w:val="00ED4BC4"/>
    <w:rsid w:val="00ED4CEB"/>
    <w:rsid w:val="00ED4D39"/>
    <w:rsid w:val="00ED4DAA"/>
    <w:rsid w:val="00ED5D05"/>
    <w:rsid w:val="00ED5FDC"/>
    <w:rsid w:val="00ED62D7"/>
    <w:rsid w:val="00ED670F"/>
    <w:rsid w:val="00ED6E66"/>
    <w:rsid w:val="00ED7093"/>
    <w:rsid w:val="00ED711A"/>
    <w:rsid w:val="00ED7D16"/>
    <w:rsid w:val="00ED7F37"/>
    <w:rsid w:val="00EE03A5"/>
    <w:rsid w:val="00EE09BD"/>
    <w:rsid w:val="00EE0C6D"/>
    <w:rsid w:val="00EE0FCA"/>
    <w:rsid w:val="00EE133A"/>
    <w:rsid w:val="00EE17BB"/>
    <w:rsid w:val="00EE1AAD"/>
    <w:rsid w:val="00EE1C92"/>
    <w:rsid w:val="00EE1DE8"/>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488"/>
    <w:rsid w:val="00EE5552"/>
    <w:rsid w:val="00EE5AA5"/>
    <w:rsid w:val="00EE5F5A"/>
    <w:rsid w:val="00EE636E"/>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A72"/>
    <w:rsid w:val="00EF2DBE"/>
    <w:rsid w:val="00EF35AB"/>
    <w:rsid w:val="00EF380C"/>
    <w:rsid w:val="00EF3D1C"/>
    <w:rsid w:val="00EF3F2E"/>
    <w:rsid w:val="00EF45F3"/>
    <w:rsid w:val="00EF470A"/>
    <w:rsid w:val="00EF4960"/>
    <w:rsid w:val="00EF4AAD"/>
    <w:rsid w:val="00EF4DC0"/>
    <w:rsid w:val="00EF4FEB"/>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D52"/>
    <w:rsid w:val="00F02ECC"/>
    <w:rsid w:val="00F0329B"/>
    <w:rsid w:val="00F038BE"/>
    <w:rsid w:val="00F03B80"/>
    <w:rsid w:val="00F03D96"/>
    <w:rsid w:val="00F03DA9"/>
    <w:rsid w:val="00F04278"/>
    <w:rsid w:val="00F0439E"/>
    <w:rsid w:val="00F04472"/>
    <w:rsid w:val="00F04F5E"/>
    <w:rsid w:val="00F050ED"/>
    <w:rsid w:val="00F0544F"/>
    <w:rsid w:val="00F0548E"/>
    <w:rsid w:val="00F068EB"/>
    <w:rsid w:val="00F06941"/>
    <w:rsid w:val="00F06F0A"/>
    <w:rsid w:val="00F07326"/>
    <w:rsid w:val="00F07501"/>
    <w:rsid w:val="00F07A36"/>
    <w:rsid w:val="00F07AEC"/>
    <w:rsid w:val="00F07BD1"/>
    <w:rsid w:val="00F07BDE"/>
    <w:rsid w:val="00F07CAA"/>
    <w:rsid w:val="00F1017F"/>
    <w:rsid w:val="00F102D7"/>
    <w:rsid w:val="00F10502"/>
    <w:rsid w:val="00F10D90"/>
    <w:rsid w:val="00F10FDD"/>
    <w:rsid w:val="00F1114A"/>
    <w:rsid w:val="00F11685"/>
    <w:rsid w:val="00F11CA5"/>
    <w:rsid w:val="00F11CB4"/>
    <w:rsid w:val="00F12215"/>
    <w:rsid w:val="00F12292"/>
    <w:rsid w:val="00F13357"/>
    <w:rsid w:val="00F1341E"/>
    <w:rsid w:val="00F1357E"/>
    <w:rsid w:val="00F138EC"/>
    <w:rsid w:val="00F13909"/>
    <w:rsid w:val="00F149AC"/>
    <w:rsid w:val="00F14AA2"/>
    <w:rsid w:val="00F150C8"/>
    <w:rsid w:val="00F15180"/>
    <w:rsid w:val="00F15410"/>
    <w:rsid w:val="00F15862"/>
    <w:rsid w:val="00F15D61"/>
    <w:rsid w:val="00F15DC4"/>
    <w:rsid w:val="00F162AA"/>
    <w:rsid w:val="00F16BDC"/>
    <w:rsid w:val="00F16C48"/>
    <w:rsid w:val="00F16F3D"/>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77A"/>
    <w:rsid w:val="00F23E30"/>
    <w:rsid w:val="00F24414"/>
    <w:rsid w:val="00F247D0"/>
    <w:rsid w:val="00F2492A"/>
    <w:rsid w:val="00F2536B"/>
    <w:rsid w:val="00F2554D"/>
    <w:rsid w:val="00F25C8E"/>
    <w:rsid w:val="00F26077"/>
    <w:rsid w:val="00F2614B"/>
    <w:rsid w:val="00F26310"/>
    <w:rsid w:val="00F26545"/>
    <w:rsid w:val="00F265A9"/>
    <w:rsid w:val="00F2672F"/>
    <w:rsid w:val="00F26BFD"/>
    <w:rsid w:val="00F275FC"/>
    <w:rsid w:val="00F278DD"/>
    <w:rsid w:val="00F302B4"/>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5098"/>
    <w:rsid w:val="00F35416"/>
    <w:rsid w:val="00F3559D"/>
    <w:rsid w:val="00F359D3"/>
    <w:rsid w:val="00F35CFE"/>
    <w:rsid w:val="00F3607A"/>
    <w:rsid w:val="00F36668"/>
    <w:rsid w:val="00F36B9B"/>
    <w:rsid w:val="00F37285"/>
    <w:rsid w:val="00F374B7"/>
    <w:rsid w:val="00F37A03"/>
    <w:rsid w:val="00F37D76"/>
    <w:rsid w:val="00F37DB8"/>
    <w:rsid w:val="00F40495"/>
    <w:rsid w:val="00F40C1E"/>
    <w:rsid w:val="00F413C4"/>
    <w:rsid w:val="00F413FF"/>
    <w:rsid w:val="00F4172B"/>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D26"/>
    <w:rsid w:val="00F50240"/>
    <w:rsid w:val="00F5025D"/>
    <w:rsid w:val="00F5075C"/>
    <w:rsid w:val="00F508ED"/>
    <w:rsid w:val="00F50C61"/>
    <w:rsid w:val="00F50E0D"/>
    <w:rsid w:val="00F510C1"/>
    <w:rsid w:val="00F519D1"/>
    <w:rsid w:val="00F51A9D"/>
    <w:rsid w:val="00F52314"/>
    <w:rsid w:val="00F524E0"/>
    <w:rsid w:val="00F52851"/>
    <w:rsid w:val="00F528E7"/>
    <w:rsid w:val="00F52F4F"/>
    <w:rsid w:val="00F52FDC"/>
    <w:rsid w:val="00F53299"/>
    <w:rsid w:val="00F533F5"/>
    <w:rsid w:val="00F53E2D"/>
    <w:rsid w:val="00F54878"/>
    <w:rsid w:val="00F54A23"/>
    <w:rsid w:val="00F54BF6"/>
    <w:rsid w:val="00F555D1"/>
    <w:rsid w:val="00F559C8"/>
    <w:rsid w:val="00F5656B"/>
    <w:rsid w:val="00F5672A"/>
    <w:rsid w:val="00F56762"/>
    <w:rsid w:val="00F56A9C"/>
    <w:rsid w:val="00F5724A"/>
    <w:rsid w:val="00F5751A"/>
    <w:rsid w:val="00F57782"/>
    <w:rsid w:val="00F600B5"/>
    <w:rsid w:val="00F6015E"/>
    <w:rsid w:val="00F6032A"/>
    <w:rsid w:val="00F60FE9"/>
    <w:rsid w:val="00F613FB"/>
    <w:rsid w:val="00F61520"/>
    <w:rsid w:val="00F61787"/>
    <w:rsid w:val="00F62174"/>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70D"/>
    <w:rsid w:val="00F67201"/>
    <w:rsid w:val="00F6744C"/>
    <w:rsid w:val="00F678EE"/>
    <w:rsid w:val="00F67A53"/>
    <w:rsid w:val="00F67C6B"/>
    <w:rsid w:val="00F67F27"/>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86D"/>
    <w:rsid w:val="00F77910"/>
    <w:rsid w:val="00F779AE"/>
    <w:rsid w:val="00F77D4A"/>
    <w:rsid w:val="00F77E45"/>
    <w:rsid w:val="00F80384"/>
    <w:rsid w:val="00F80717"/>
    <w:rsid w:val="00F81AB6"/>
    <w:rsid w:val="00F81D70"/>
    <w:rsid w:val="00F8224F"/>
    <w:rsid w:val="00F83387"/>
    <w:rsid w:val="00F8382B"/>
    <w:rsid w:val="00F838F2"/>
    <w:rsid w:val="00F83A04"/>
    <w:rsid w:val="00F83A42"/>
    <w:rsid w:val="00F83DB0"/>
    <w:rsid w:val="00F83F37"/>
    <w:rsid w:val="00F84196"/>
    <w:rsid w:val="00F84D2D"/>
    <w:rsid w:val="00F84D5A"/>
    <w:rsid w:val="00F84EE7"/>
    <w:rsid w:val="00F852F3"/>
    <w:rsid w:val="00F85411"/>
    <w:rsid w:val="00F85A26"/>
    <w:rsid w:val="00F85BE0"/>
    <w:rsid w:val="00F85CAE"/>
    <w:rsid w:val="00F865F4"/>
    <w:rsid w:val="00F86664"/>
    <w:rsid w:val="00F87448"/>
    <w:rsid w:val="00F87649"/>
    <w:rsid w:val="00F87C56"/>
    <w:rsid w:val="00F90142"/>
    <w:rsid w:val="00F9014C"/>
    <w:rsid w:val="00F90431"/>
    <w:rsid w:val="00F905CA"/>
    <w:rsid w:val="00F90757"/>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D6"/>
    <w:rsid w:val="00FA0CCF"/>
    <w:rsid w:val="00FA0FE4"/>
    <w:rsid w:val="00FA140B"/>
    <w:rsid w:val="00FA1C0E"/>
    <w:rsid w:val="00FA1DAC"/>
    <w:rsid w:val="00FA1DFB"/>
    <w:rsid w:val="00FA1FD0"/>
    <w:rsid w:val="00FA25DB"/>
    <w:rsid w:val="00FA2779"/>
    <w:rsid w:val="00FA2F61"/>
    <w:rsid w:val="00FA30D6"/>
    <w:rsid w:val="00FA318D"/>
    <w:rsid w:val="00FA31E1"/>
    <w:rsid w:val="00FA3586"/>
    <w:rsid w:val="00FA37E3"/>
    <w:rsid w:val="00FA46EB"/>
    <w:rsid w:val="00FA4FF3"/>
    <w:rsid w:val="00FA5231"/>
    <w:rsid w:val="00FA5934"/>
    <w:rsid w:val="00FA5955"/>
    <w:rsid w:val="00FA6282"/>
    <w:rsid w:val="00FA656F"/>
    <w:rsid w:val="00FA674C"/>
    <w:rsid w:val="00FA6C5B"/>
    <w:rsid w:val="00FA6F83"/>
    <w:rsid w:val="00FA72BF"/>
    <w:rsid w:val="00FA7E25"/>
    <w:rsid w:val="00FA7FC0"/>
    <w:rsid w:val="00FB0815"/>
    <w:rsid w:val="00FB1176"/>
    <w:rsid w:val="00FB1188"/>
    <w:rsid w:val="00FB1827"/>
    <w:rsid w:val="00FB1EB6"/>
    <w:rsid w:val="00FB20DE"/>
    <w:rsid w:val="00FB2553"/>
    <w:rsid w:val="00FB29F1"/>
    <w:rsid w:val="00FB2AE8"/>
    <w:rsid w:val="00FB2C1F"/>
    <w:rsid w:val="00FB2D84"/>
    <w:rsid w:val="00FB2DBC"/>
    <w:rsid w:val="00FB2E7B"/>
    <w:rsid w:val="00FB352B"/>
    <w:rsid w:val="00FB36E2"/>
    <w:rsid w:val="00FB3B38"/>
    <w:rsid w:val="00FB3FCA"/>
    <w:rsid w:val="00FB4167"/>
    <w:rsid w:val="00FB4553"/>
    <w:rsid w:val="00FB4848"/>
    <w:rsid w:val="00FB488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61FC"/>
    <w:rsid w:val="00FC7A94"/>
    <w:rsid w:val="00FC7C0B"/>
    <w:rsid w:val="00FC7EB1"/>
    <w:rsid w:val="00FD12EC"/>
    <w:rsid w:val="00FD21A5"/>
    <w:rsid w:val="00FD26D9"/>
    <w:rsid w:val="00FD2CCB"/>
    <w:rsid w:val="00FD2E6F"/>
    <w:rsid w:val="00FD3457"/>
    <w:rsid w:val="00FD35D4"/>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62E"/>
    <w:rsid w:val="00FE48D9"/>
    <w:rsid w:val="00FE4926"/>
    <w:rsid w:val="00FE5705"/>
    <w:rsid w:val="00FE5EE4"/>
    <w:rsid w:val="00FE636B"/>
    <w:rsid w:val="00FE65CC"/>
    <w:rsid w:val="00FE6626"/>
    <w:rsid w:val="00FE6D74"/>
    <w:rsid w:val="00FE7262"/>
    <w:rsid w:val="00FE732E"/>
    <w:rsid w:val="00FE7818"/>
    <w:rsid w:val="00FF01D1"/>
    <w:rsid w:val="00FF112B"/>
    <w:rsid w:val="00FF1656"/>
    <w:rsid w:val="00FF1940"/>
    <w:rsid w:val="00FF1A8E"/>
    <w:rsid w:val="00FF1AEA"/>
    <w:rsid w:val="00FF1C69"/>
    <w:rsid w:val="00FF1CC9"/>
    <w:rsid w:val="00FF1E1B"/>
    <w:rsid w:val="00FF20C4"/>
    <w:rsid w:val="00FF2966"/>
    <w:rsid w:val="00FF2D13"/>
    <w:rsid w:val="00FF3544"/>
    <w:rsid w:val="00FF3B29"/>
    <w:rsid w:val="00FF3F3D"/>
    <w:rsid w:val="00FF40A1"/>
    <w:rsid w:val="00FF476B"/>
    <w:rsid w:val="00FF48DF"/>
    <w:rsid w:val="00FF4E9F"/>
    <w:rsid w:val="00FF5563"/>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F4B7B78F-C0A7-496D-BE56-FBD5100432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79716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5C5FA0"/>
    <w:pPr>
      <w:spacing w:before="120" w:after="240" w:line="240" w:lineRule="auto"/>
      <w:ind w:firstLineChars="0" w:firstLine="0"/>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3D0099"/>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header" Target="header7.xml"/><Relationship Id="rId39" Type="http://schemas.openxmlformats.org/officeDocument/2006/relationships/header" Target="header10.xml"/><Relationship Id="rId21" Type="http://schemas.openxmlformats.org/officeDocument/2006/relationships/hyperlink" Target="file:///E:\&#27605;&#19994;\PHD_thesis\&#31532;&#19968;&#31456;-&#32490;&#35770;.docx" TargetMode="External"/><Relationship Id="rId34" Type="http://schemas.openxmlformats.org/officeDocument/2006/relationships/image" Target="media/image9.png"/><Relationship Id="rId42" Type="http://schemas.openxmlformats.org/officeDocument/2006/relationships/header" Target="header13.xml"/><Relationship Id="rId47" Type="http://schemas.openxmlformats.org/officeDocument/2006/relationships/hyperlink" Target="http://www.autodesk.com/products/motionbuilder/overview" TargetMode="Externa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4.png"/><Relationship Id="rId11" Type="http://schemas.openxmlformats.org/officeDocument/2006/relationships/header" Target="header2.xml"/><Relationship Id="rId24" Type="http://schemas.openxmlformats.org/officeDocument/2006/relationships/hyperlink" Target="file:///E:\&#27605;&#19994;\PHD_thesis\&#31532;&#19968;&#31456;-&#32490;&#35770;.docx" TargetMode="External"/><Relationship Id="rId32" Type="http://schemas.openxmlformats.org/officeDocument/2006/relationships/image" Target="media/image7.png"/><Relationship Id="rId37" Type="http://schemas.openxmlformats.org/officeDocument/2006/relationships/header" Target="header9.xml"/><Relationship Id="rId40" Type="http://schemas.openxmlformats.org/officeDocument/2006/relationships/header" Target="header11.xml"/><Relationship Id="rId45" Type="http://schemas.openxmlformats.org/officeDocument/2006/relationships/hyperlink" Target="http://www.autodesk.com/products/autocad/overview" TargetMode="Externa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file:///E:\&#27605;&#19994;\PHD_thesis\&#31532;&#19968;&#31456;-&#32490;&#35770;.docx" TargetMode="External"/><Relationship Id="rId28" Type="http://schemas.openxmlformats.org/officeDocument/2006/relationships/image" Target="media/image3.png"/><Relationship Id="rId36" Type="http://schemas.openxmlformats.org/officeDocument/2006/relationships/image" Target="media/image11.png"/><Relationship Id="rId49"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6.png"/><Relationship Id="rId44" Type="http://schemas.openxmlformats.org/officeDocument/2006/relationships/hyperlink" Target="http://www.autodesk.com/products/maya/overview" TargetMode="Externa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3.xml"/><Relationship Id="rId22" Type="http://schemas.openxmlformats.org/officeDocument/2006/relationships/hyperlink" Target="file:///E:\&#27605;&#19994;\PHD_thesis\&#31532;&#19968;&#31456;-&#32490;&#35770;.docx" TargetMode="External"/><Relationship Id="rId27" Type="http://schemas.openxmlformats.org/officeDocument/2006/relationships/header" Target="header8.xml"/><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hyperlink" Target="http://www.autodesk.com/products/3ds-max/overview" TargetMode="External"/><Relationship Id="rId48" Type="http://schemas.openxmlformats.org/officeDocument/2006/relationships/header" Target="header14.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yperlink" Target="file:///E:\&#27605;&#19994;\PHD_thesis\&#31532;&#19968;&#31456;-&#32490;&#35770;.docx" TargetMode="External"/><Relationship Id="rId33" Type="http://schemas.openxmlformats.org/officeDocument/2006/relationships/image" Target="media/image8.png"/><Relationship Id="rId38" Type="http://schemas.openxmlformats.org/officeDocument/2006/relationships/footer" Target="footer5.xml"/><Relationship Id="rId46" Type="http://schemas.openxmlformats.org/officeDocument/2006/relationships/hyperlink" Target="http://www.blender.org" TargetMode="External"/><Relationship Id="rId20" Type="http://schemas.openxmlformats.org/officeDocument/2006/relationships/hyperlink" Target="file:///E:\&#27605;&#19994;\PHD_thesis\&#31532;&#19968;&#31456;-&#32490;&#35770;.docx" TargetMode="External"/><Relationship Id="rId41"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B322D7-311C-4361-8118-3E7F74D25F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27</Pages>
  <Words>7951</Words>
  <Characters>45324</Characters>
  <Application>Microsoft Office Word</Application>
  <DocSecurity>0</DocSecurity>
  <Lines>377</Lines>
  <Paragraphs>106</Paragraphs>
  <ScaleCrop>false</ScaleCrop>
  <Company>gs</Company>
  <LinksUpToDate>false</LinksUpToDate>
  <CharactersWithSpaces>53169</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17</cp:revision>
  <cp:lastPrinted>2017-03-16T13:49:00Z</cp:lastPrinted>
  <dcterms:created xsi:type="dcterms:W3CDTF">2018-07-10T02:40:00Z</dcterms:created>
  <dcterms:modified xsi:type="dcterms:W3CDTF">2018-07-10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